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6B4B2" w14:textId="77777777" w:rsidR="00621194" w:rsidRPr="009C5176" w:rsidRDefault="00621194" w:rsidP="009C5176">
      <w:pPr>
        <w:pStyle w:val="NormalWeb"/>
        <w:spacing w:before="0" w:beforeAutospacing="0" w:after="0" w:afterAutospacing="0"/>
        <w:contextualSpacing/>
        <w:outlineLvl w:val="0"/>
        <w:rPr>
          <w:color w:val="auto"/>
        </w:rPr>
      </w:pPr>
      <w:r w:rsidRPr="009C5176">
        <w:rPr>
          <w:b/>
          <w:bCs/>
          <w:color w:val="auto"/>
        </w:rPr>
        <w:t>TITLE:</w:t>
      </w:r>
      <w:r w:rsidRPr="009C5176">
        <w:rPr>
          <w:color w:val="auto"/>
        </w:rPr>
        <w:t xml:space="preserve"> </w:t>
      </w:r>
    </w:p>
    <w:p w14:paraId="4FDED8AB" w14:textId="37490A84" w:rsidR="00621194" w:rsidRPr="009C5176" w:rsidRDefault="00621194" w:rsidP="009C5176">
      <w:pPr>
        <w:contextualSpacing/>
        <w:outlineLvl w:val="0"/>
        <w:rPr>
          <w:color w:val="auto"/>
        </w:rPr>
      </w:pPr>
      <w:r w:rsidRPr="009C5176">
        <w:rPr>
          <w:color w:val="auto"/>
        </w:rPr>
        <w:t xml:space="preserve">Establishment and </w:t>
      </w:r>
      <w:r w:rsidR="00193F2E" w:rsidRPr="009C5176">
        <w:rPr>
          <w:color w:val="auto"/>
        </w:rPr>
        <w:t xml:space="preserve">Analysis </w:t>
      </w:r>
      <w:r w:rsidR="00193F2E" w:rsidRPr="009C5176">
        <w:rPr>
          <w:color w:val="auto"/>
        </w:rPr>
        <w:t xml:space="preserve">of </w:t>
      </w:r>
      <w:r w:rsidR="00193F2E" w:rsidRPr="009C5176">
        <w:rPr>
          <w:color w:val="auto"/>
        </w:rPr>
        <w:t xml:space="preserve">Tumor Slice Explants as a Prerequisite </w:t>
      </w:r>
      <w:r w:rsidR="00193F2E" w:rsidRPr="009C5176">
        <w:rPr>
          <w:color w:val="auto"/>
        </w:rPr>
        <w:t xml:space="preserve">for </w:t>
      </w:r>
      <w:r w:rsidR="00193F2E" w:rsidRPr="009C5176">
        <w:rPr>
          <w:color w:val="auto"/>
        </w:rPr>
        <w:t>Diagnostic Testing</w:t>
      </w:r>
    </w:p>
    <w:p w14:paraId="332B0751" w14:textId="77777777" w:rsidR="00621194" w:rsidRPr="009C5176" w:rsidRDefault="00621194" w:rsidP="009C5176">
      <w:pPr>
        <w:contextualSpacing/>
        <w:rPr>
          <w:b/>
          <w:bCs/>
          <w:color w:val="auto"/>
        </w:rPr>
      </w:pPr>
    </w:p>
    <w:p w14:paraId="14C4772F" w14:textId="77777777" w:rsidR="00621194" w:rsidRPr="009C5176" w:rsidRDefault="00621194" w:rsidP="009C5176">
      <w:pPr>
        <w:contextualSpacing/>
        <w:outlineLvl w:val="0"/>
        <w:rPr>
          <w:color w:val="auto"/>
        </w:rPr>
      </w:pPr>
      <w:r w:rsidRPr="009C5176">
        <w:rPr>
          <w:b/>
          <w:bCs/>
          <w:color w:val="auto"/>
        </w:rPr>
        <w:t xml:space="preserve">AUTHORS AND AFFILIATIONS: </w:t>
      </w:r>
    </w:p>
    <w:p w14:paraId="501D07DC" w14:textId="08252BAB" w:rsidR="00621194" w:rsidRPr="009C5176" w:rsidRDefault="00621194" w:rsidP="009C5176">
      <w:pPr>
        <w:contextualSpacing/>
        <w:rPr>
          <w:color w:val="auto"/>
          <w:lang w:eastAsia="en-GB"/>
        </w:rPr>
      </w:pPr>
      <w:r w:rsidRPr="009C5176">
        <w:rPr>
          <w:color w:val="auto"/>
          <w:lang w:eastAsia="en-GB"/>
        </w:rPr>
        <w:t>Ashwini S. Nagaraj</w:t>
      </w:r>
      <w:r w:rsidRPr="009C5176">
        <w:rPr>
          <w:color w:val="auto"/>
          <w:vertAlign w:val="superscript"/>
          <w:lang w:eastAsia="en-GB"/>
        </w:rPr>
        <w:t>1</w:t>
      </w:r>
      <w:r w:rsidRPr="009C5176">
        <w:rPr>
          <w:color w:val="auto"/>
          <w:lang w:eastAsia="en-GB"/>
        </w:rPr>
        <w:t>, Jie Bao</w:t>
      </w:r>
      <w:r w:rsidRPr="009C5176">
        <w:rPr>
          <w:color w:val="auto"/>
          <w:vertAlign w:val="superscript"/>
          <w:lang w:eastAsia="en-GB"/>
        </w:rPr>
        <w:t>1</w:t>
      </w:r>
      <w:r w:rsidRPr="009C5176">
        <w:rPr>
          <w:color w:val="auto"/>
          <w:lang w:eastAsia="en-GB"/>
        </w:rPr>
        <w:t>, Annabrita Hemmes</w:t>
      </w:r>
      <w:r w:rsidRPr="009C5176">
        <w:rPr>
          <w:color w:val="auto"/>
          <w:vertAlign w:val="superscript"/>
          <w:lang w:eastAsia="en-GB"/>
        </w:rPr>
        <w:t>1</w:t>
      </w:r>
      <w:r w:rsidRPr="009C5176">
        <w:rPr>
          <w:color w:val="auto"/>
          <w:lang w:eastAsia="en-GB"/>
        </w:rPr>
        <w:t>, Mafalda Machado</w:t>
      </w:r>
      <w:r w:rsidRPr="009C5176">
        <w:rPr>
          <w:color w:val="auto"/>
          <w:vertAlign w:val="superscript"/>
          <w:lang w:eastAsia="en-GB"/>
        </w:rPr>
        <w:t>1</w:t>
      </w:r>
      <w:r w:rsidRPr="009C5176">
        <w:rPr>
          <w:color w:val="auto"/>
          <w:lang w:eastAsia="en-GB"/>
        </w:rPr>
        <w:t>, Katja Närhi</w:t>
      </w:r>
      <w:r w:rsidRPr="009C5176">
        <w:rPr>
          <w:color w:val="auto"/>
          <w:vertAlign w:val="superscript"/>
          <w:lang w:eastAsia="en-GB"/>
        </w:rPr>
        <w:t>1</w:t>
      </w:r>
      <w:r w:rsidRPr="009C5176">
        <w:rPr>
          <w:color w:val="auto"/>
          <w:lang w:eastAsia="en-GB"/>
        </w:rPr>
        <w:t>, and Emmy W. Verschuren</w:t>
      </w:r>
      <w:r w:rsidRPr="009C5176">
        <w:rPr>
          <w:color w:val="auto"/>
          <w:vertAlign w:val="superscript"/>
          <w:lang w:eastAsia="en-GB"/>
        </w:rPr>
        <w:t>1</w:t>
      </w:r>
    </w:p>
    <w:p w14:paraId="04C36F32" w14:textId="77777777" w:rsidR="00621194" w:rsidRPr="009C5176" w:rsidRDefault="00621194" w:rsidP="009C5176">
      <w:pPr>
        <w:contextualSpacing/>
        <w:rPr>
          <w:color w:val="auto"/>
          <w:lang w:eastAsia="en-GB"/>
        </w:rPr>
      </w:pPr>
    </w:p>
    <w:p w14:paraId="588D96B2" w14:textId="1508FE10" w:rsidR="00621194" w:rsidRPr="009C5176" w:rsidRDefault="00621194" w:rsidP="009C5176">
      <w:pPr>
        <w:contextualSpacing/>
        <w:rPr>
          <w:color w:val="auto"/>
        </w:rPr>
      </w:pPr>
      <w:r w:rsidRPr="009C5176">
        <w:rPr>
          <w:color w:val="auto"/>
          <w:vertAlign w:val="superscript"/>
        </w:rPr>
        <w:t xml:space="preserve">1 </w:t>
      </w:r>
      <w:r w:rsidRPr="009C5176">
        <w:rPr>
          <w:color w:val="auto"/>
        </w:rPr>
        <w:t xml:space="preserve">Institute for Molecular Medicine Finland (FIMM), HiLIFE, University of Helsinki, Helsinki, Finland. </w:t>
      </w:r>
    </w:p>
    <w:p w14:paraId="4ADB1A15" w14:textId="77777777" w:rsidR="00621194" w:rsidRPr="009C5176" w:rsidRDefault="00621194" w:rsidP="009C5176">
      <w:pPr>
        <w:contextualSpacing/>
        <w:rPr>
          <w:color w:val="auto"/>
        </w:rPr>
      </w:pPr>
    </w:p>
    <w:p w14:paraId="5284754A" w14:textId="77777777" w:rsidR="00621194" w:rsidRPr="009C5176" w:rsidRDefault="00621194" w:rsidP="009C5176">
      <w:pPr>
        <w:contextualSpacing/>
        <w:outlineLvl w:val="0"/>
        <w:rPr>
          <w:color w:val="auto"/>
        </w:rPr>
      </w:pPr>
      <w:r w:rsidRPr="009C5176">
        <w:rPr>
          <w:bCs/>
          <w:color w:val="auto"/>
        </w:rPr>
        <w:t>Corresponding Author:</w:t>
      </w:r>
      <w:r w:rsidRPr="009C5176">
        <w:rPr>
          <w:color w:val="auto"/>
        </w:rPr>
        <w:t xml:space="preserve"> </w:t>
      </w:r>
    </w:p>
    <w:p w14:paraId="3E9473AC" w14:textId="77777777" w:rsidR="00621194" w:rsidRPr="009C5176" w:rsidRDefault="00621194" w:rsidP="009C5176">
      <w:pPr>
        <w:contextualSpacing/>
        <w:outlineLvl w:val="0"/>
        <w:rPr>
          <w:color w:val="auto"/>
        </w:rPr>
      </w:pPr>
      <w:r w:rsidRPr="009C5176">
        <w:rPr>
          <w:color w:val="auto"/>
        </w:rPr>
        <w:t>Emmy W. Verschuren</w:t>
      </w:r>
    </w:p>
    <w:p w14:paraId="60265484" w14:textId="77777777" w:rsidR="00621194" w:rsidRPr="009C5176" w:rsidRDefault="00621194" w:rsidP="009C5176">
      <w:pPr>
        <w:contextualSpacing/>
        <w:rPr>
          <w:color w:val="auto"/>
        </w:rPr>
      </w:pPr>
      <w:r w:rsidRPr="009C5176">
        <w:rPr>
          <w:color w:val="auto"/>
        </w:rPr>
        <w:t>emmy.verschuren@helsinki.fi</w:t>
      </w:r>
    </w:p>
    <w:p w14:paraId="4527217C" w14:textId="77777777" w:rsidR="00621194" w:rsidRPr="009C5176" w:rsidRDefault="00621194" w:rsidP="009C5176">
      <w:pPr>
        <w:contextualSpacing/>
        <w:rPr>
          <w:color w:val="auto"/>
        </w:rPr>
      </w:pPr>
    </w:p>
    <w:p w14:paraId="093C7555" w14:textId="77777777" w:rsidR="00621194" w:rsidRPr="009C5176" w:rsidRDefault="00621194" w:rsidP="009C5176">
      <w:pPr>
        <w:pStyle w:val="NormalWeb"/>
        <w:spacing w:before="0" w:beforeAutospacing="0" w:after="0" w:afterAutospacing="0"/>
        <w:contextualSpacing/>
        <w:rPr>
          <w:bCs/>
          <w:color w:val="auto"/>
        </w:rPr>
      </w:pPr>
      <w:r w:rsidRPr="009C5176">
        <w:rPr>
          <w:bCs/>
          <w:color w:val="auto"/>
        </w:rPr>
        <w:t>Email Addresses of Co-authors</w:t>
      </w:r>
      <w:r w:rsidRPr="009C5176">
        <w:rPr>
          <w:b/>
          <w:bCs/>
          <w:color w:val="auto"/>
        </w:rPr>
        <w:t>:</w:t>
      </w:r>
    </w:p>
    <w:p w14:paraId="6F6DE4D7" w14:textId="77777777" w:rsidR="00621194" w:rsidRPr="009C5176" w:rsidRDefault="00621194" w:rsidP="009C5176">
      <w:pPr>
        <w:pStyle w:val="NormalWeb"/>
        <w:spacing w:before="0" w:beforeAutospacing="0" w:after="0" w:afterAutospacing="0"/>
        <w:contextualSpacing/>
        <w:rPr>
          <w:bCs/>
          <w:color w:val="auto"/>
          <w:lang w:val="fi-FI"/>
        </w:rPr>
      </w:pPr>
      <w:r w:rsidRPr="009C5176">
        <w:rPr>
          <w:bCs/>
          <w:color w:val="auto"/>
          <w:lang w:val="fi-FI"/>
        </w:rPr>
        <w:t>Ashwini S. Nagaraj (</w:t>
      </w:r>
      <w:hyperlink r:id="rId8" w:history="1">
        <w:r w:rsidRPr="009C5176">
          <w:rPr>
            <w:rStyle w:val="Hyperlink"/>
            <w:bCs/>
            <w:color w:val="auto"/>
            <w:u w:val="none"/>
            <w:lang w:val="fi-FI"/>
          </w:rPr>
          <w:t>ashwini.nagaraj@helsinki.fi</w:t>
        </w:r>
      </w:hyperlink>
      <w:r w:rsidRPr="009C5176">
        <w:rPr>
          <w:bCs/>
          <w:color w:val="auto"/>
          <w:lang w:val="fi-FI"/>
        </w:rPr>
        <w:t>)</w:t>
      </w:r>
    </w:p>
    <w:p w14:paraId="65F0F753" w14:textId="77777777" w:rsidR="00621194" w:rsidRPr="009C5176" w:rsidRDefault="00621194" w:rsidP="009C5176">
      <w:pPr>
        <w:pStyle w:val="NormalWeb"/>
        <w:spacing w:before="0" w:beforeAutospacing="0" w:after="0" w:afterAutospacing="0"/>
        <w:contextualSpacing/>
        <w:rPr>
          <w:bCs/>
          <w:color w:val="auto"/>
        </w:rPr>
      </w:pPr>
      <w:r w:rsidRPr="009C5176">
        <w:rPr>
          <w:bCs/>
          <w:color w:val="auto"/>
        </w:rPr>
        <w:t>Jie Bao (jie.bao@helsinki.fi)</w:t>
      </w:r>
    </w:p>
    <w:p w14:paraId="684D28A8" w14:textId="77777777" w:rsidR="00621194" w:rsidRPr="009C5176" w:rsidRDefault="00621194" w:rsidP="009C5176">
      <w:pPr>
        <w:pStyle w:val="NormalWeb"/>
        <w:spacing w:before="0" w:beforeAutospacing="0" w:after="0" w:afterAutospacing="0"/>
        <w:contextualSpacing/>
        <w:rPr>
          <w:bCs/>
          <w:color w:val="auto"/>
          <w:lang w:val="fi-FI"/>
        </w:rPr>
      </w:pPr>
      <w:r w:rsidRPr="009C5176">
        <w:rPr>
          <w:color w:val="auto"/>
          <w:lang w:val="fi-FI" w:eastAsia="en-GB"/>
        </w:rPr>
        <w:t>Annabrita Hemmes</w:t>
      </w:r>
      <w:r w:rsidRPr="009C5176">
        <w:rPr>
          <w:color w:val="auto"/>
          <w:vertAlign w:val="superscript"/>
          <w:lang w:val="fi-FI" w:eastAsia="en-GB"/>
        </w:rPr>
        <w:t xml:space="preserve"> </w:t>
      </w:r>
      <w:r w:rsidRPr="009C5176">
        <w:rPr>
          <w:bCs/>
          <w:color w:val="auto"/>
          <w:lang w:val="fi-FI"/>
        </w:rPr>
        <w:t>(</w:t>
      </w:r>
      <w:hyperlink r:id="rId9" w:history="1">
        <w:r w:rsidRPr="009C5176">
          <w:rPr>
            <w:rStyle w:val="Hyperlink"/>
            <w:bCs/>
            <w:color w:val="auto"/>
            <w:u w:val="none"/>
            <w:lang w:val="fi-FI"/>
          </w:rPr>
          <w:t>annabrita.schoonenberg@helsinki.fi</w:t>
        </w:r>
      </w:hyperlink>
      <w:r w:rsidRPr="009C5176">
        <w:rPr>
          <w:bCs/>
          <w:color w:val="auto"/>
          <w:lang w:val="fi-FI"/>
        </w:rPr>
        <w:t>)</w:t>
      </w:r>
    </w:p>
    <w:p w14:paraId="731D9862" w14:textId="03EE2A74" w:rsidR="00621194" w:rsidRPr="009C5176" w:rsidRDefault="00621194" w:rsidP="009C5176">
      <w:pPr>
        <w:pStyle w:val="NormalWeb"/>
        <w:spacing w:before="0" w:beforeAutospacing="0" w:after="0" w:afterAutospacing="0"/>
        <w:contextualSpacing/>
        <w:rPr>
          <w:bCs/>
          <w:color w:val="auto"/>
        </w:rPr>
      </w:pPr>
      <w:r w:rsidRPr="009C5176">
        <w:rPr>
          <w:color w:val="auto"/>
          <w:lang w:eastAsia="en-GB"/>
        </w:rPr>
        <w:t>Mafalda Machado (mafim</w:t>
      </w:r>
      <w:r w:rsidR="00C06BD6" w:rsidRPr="009C5176">
        <w:rPr>
          <w:color w:val="auto"/>
          <w:lang w:eastAsia="en-GB"/>
        </w:rPr>
        <w:t>a</w:t>
      </w:r>
      <w:r w:rsidRPr="009C5176">
        <w:rPr>
          <w:color w:val="auto"/>
          <w:lang w:eastAsia="en-GB"/>
        </w:rPr>
        <w:t>c@hotmail.com)</w:t>
      </w:r>
    </w:p>
    <w:p w14:paraId="516BE242" w14:textId="77777777" w:rsidR="00621194" w:rsidRPr="009C5176" w:rsidRDefault="00621194" w:rsidP="009C5176">
      <w:pPr>
        <w:pStyle w:val="NormalWeb"/>
        <w:spacing w:before="0" w:beforeAutospacing="0" w:after="0" w:afterAutospacing="0"/>
        <w:contextualSpacing/>
        <w:rPr>
          <w:bCs/>
          <w:color w:val="auto"/>
          <w:lang w:val="fi-FI"/>
        </w:rPr>
      </w:pPr>
      <w:r w:rsidRPr="009C5176">
        <w:rPr>
          <w:bCs/>
          <w:color w:val="auto"/>
          <w:lang w:val="fi-FI"/>
        </w:rPr>
        <w:t>Katja Närhi (</w:t>
      </w:r>
      <w:r w:rsidRPr="009C5176">
        <w:rPr>
          <w:lang w:val="fi-FI"/>
        </w:rPr>
        <w:t>katja.narhi@alumni.helsinki.fi</w:t>
      </w:r>
      <w:r w:rsidRPr="009C5176">
        <w:rPr>
          <w:bCs/>
          <w:color w:val="auto"/>
          <w:lang w:val="fi-FI"/>
        </w:rPr>
        <w:t>)</w:t>
      </w:r>
    </w:p>
    <w:p w14:paraId="32D3E527" w14:textId="77777777" w:rsidR="00621194" w:rsidRPr="009C5176" w:rsidRDefault="00621194" w:rsidP="009C5176">
      <w:pPr>
        <w:pStyle w:val="NormalWeb"/>
        <w:spacing w:before="0" w:beforeAutospacing="0" w:after="0" w:afterAutospacing="0"/>
        <w:contextualSpacing/>
        <w:rPr>
          <w:color w:val="auto"/>
        </w:rPr>
      </w:pPr>
      <w:r w:rsidRPr="009C5176">
        <w:rPr>
          <w:color w:val="auto"/>
        </w:rPr>
        <w:t>Emmy W. Verschuren (emmy.verschuren@helsinki.fi)</w:t>
      </w:r>
    </w:p>
    <w:p w14:paraId="060AE795" w14:textId="77777777" w:rsidR="00621194" w:rsidRPr="009C5176" w:rsidRDefault="00621194" w:rsidP="009C5176">
      <w:pPr>
        <w:contextualSpacing/>
        <w:rPr>
          <w:bCs/>
          <w:color w:val="auto"/>
        </w:rPr>
      </w:pPr>
    </w:p>
    <w:p w14:paraId="6B62ED82" w14:textId="77777777" w:rsidR="00621194" w:rsidRPr="009C5176" w:rsidRDefault="00621194" w:rsidP="009C5176">
      <w:pPr>
        <w:pStyle w:val="NormalWeb"/>
        <w:spacing w:before="0" w:beforeAutospacing="0" w:after="0" w:afterAutospacing="0"/>
        <w:contextualSpacing/>
        <w:outlineLvl w:val="0"/>
        <w:rPr>
          <w:color w:val="auto"/>
        </w:rPr>
      </w:pPr>
      <w:r w:rsidRPr="009C5176">
        <w:rPr>
          <w:b/>
          <w:bCs/>
          <w:color w:val="auto"/>
        </w:rPr>
        <w:t>KEYWORDS:</w:t>
      </w:r>
      <w:r w:rsidRPr="009C5176">
        <w:rPr>
          <w:color w:val="auto"/>
        </w:rPr>
        <w:t xml:space="preserve"> </w:t>
      </w:r>
    </w:p>
    <w:p w14:paraId="4D3E7EC6" w14:textId="77777777" w:rsidR="00621194" w:rsidRPr="009C5176" w:rsidRDefault="00621194" w:rsidP="009C5176">
      <w:pPr>
        <w:pStyle w:val="NormalWeb"/>
        <w:spacing w:before="0" w:beforeAutospacing="0" w:after="0" w:afterAutospacing="0"/>
        <w:contextualSpacing/>
        <w:rPr>
          <w:color w:val="auto"/>
        </w:rPr>
      </w:pPr>
      <w:r w:rsidRPr="009C5176">
        <w:rPr>
          <w:color w:val="auto"/>
        </w:rPr>
        <w:t>Organotypic explants; tissue slices; diagnostics; preclinical models; non-small cell lung cancer; rotating incubation unit; drug treatment; vibratome; KRAS; adenocarcinoma.</w:t>
      </w:r>
    </w:p>
    <w:p w14:paraId="71925728" w14:textId="77777777" w:rsidR="00621194" w:rsidRPr="009C5176" w:rsidRDefault="00621194" w:rsidP="009C5176">
      <w:pPr>
        <w:pStyle w:val="NormalWeb"/>
        <w:spacing w:before="0" w:beforeAutospacing="0" w:after="0" w:afterAutospacing="0"/>
        <w:contextualSpacing/>
        <w:rPr>
          <w:color w:val="auto"/>
        </w:rPr>
      </w:pPr>
    </w:p>
    <w:p w14:paraId="16268295" w14:textId="77777777" w:rsidR="00621194" w:rsidRPr="009C5176" w:rsidRDefault="00621194" w:rsidP="009C5176">
      <w:pPr>
        <w:contextualSpacing/>
        <w:outlineLvl w:val="0"/>
        <w:rPr>
          <w:color w:val="auto"/>
        </w:rPr>
      </w:pPr>
      <w:r w:rsidRPr="009C5176">
        <w:rPr>
          <w:b/>
          <w:bCs/>
          <w:color w:val="auto"/>
        </w:rPr>
        <w:t>SUMMARY:</w:t>
      </w:r>
      <w:r w:rsidRPr="009C5176">
        <w:rPr>
          <w:color w:val="auto"/>
        </w:rPr>
        <w:t xml:space="preserve"> </w:t>
      </w:r>
    </w:p>
    <w:p w14:paraId="5E6C5B14" w14:textId="15077578" w:rsidR="00621194" w:rsidRPr="009C5176" w:rsidRDefault="00621194" w:rsidP="009C5176">
      <w:pPr>
        <w:contextualSpacing/>
        <w:rPr>
          <w:color w:val="auto"/>
        </w:rPr>
      </w:pPr>
      <w:r w:rsidRPr="009C5176">
        <w:rPr>
          <w:color w:val="auto"/>
        </w:rPr>
        <w:t>We provide a method for the generation, cultivation and systematic analysis of organotypic slices derived from murine lung tumors. We also describe how to optimize for slice thickness</w:t>
      </w:r>
      <w:r w:rsidR="00161F19" w:rsidRPr="009C5176">
        <w:rPr>
          <w:color w:val="auto"/>
        </w:rPr>
        <w:t>,</w:t>
      </w:r>
      <w:r w:rsidRPr="009C5176">
        <w:rPr>
          <w:color w:val="auto"/>
        </w:rPr>
        <w:t xml:space="preserve"> and </w:t>
      </w:r>
      <w:r w:rsidR="00161F19" w:rsidRPr="009C5176">
        <w:rPr>
          <w:color w:val="auto"/>
        </w:rPr>
        <w:t xml:space="preserve">how </w:t>
      </w:r>
      <w:r w:rsidRPr="009C5176">
        <w:rPr>
          <w:color w:val="auto"/>
        </w:rPr>
        <w:t>to select drug concentrations to treat tumor slices.</w:t>
      </w:r>
    </w:p>
    <w:p w14:paraId="7DEEFD02" w14:textId="77777777" w:rsidR="00621194" w:rsidRPr="009C5176" w:rsidRDefault="00621194" w:rsidP="009C5176">
      <w:pPr>
        <w:contextualSpacing/>
        <w:outlineLvl w:val="0"/>
        <w:rPr>
          <w:b/>
          <w:bCs/>
          <w:color w:val="auto"/>
        </w:rPr>
      </w:pPr>
      <w:r w:rsidRPr="009C5176">
        <w:rPr>
          <w:b/>
          <w:bCs/>
          <w:color w:val="auto"/>
        </w:rPr>
        <w:t xml:space="preserve"> </w:t>
      </w:r>
    </w:p>
    <w:p w14:paraId="546D2166" w14:textId="77777777" w:rsidR="00621194" w:rsidRPr="009C5176" w:rsidRDefault="00621194" w:rsidP="009C5176">
      <w:pPr>
        <w:contextualSpacing/>
        <w:outlineLvl w:val="0"/>
        <w:rPr>
          <w:color w:val="auto"/>
        </w:rPr>
      </w:pPr>
      <w:r w:rsidRPr="009C5176">
        <w:rPr>
          <w:b/>
          <w:bCs/>
          <w:color w:val="auto"/>
        </w:rPr>
        <w:t>ABSTRACT:</w:t>
      </w:r>
      <w:r w:rsidRPr="009C5176">
        <w:rPr>
          <w:color w:val="auto"/>
        </w:rPr>
        <w:t xml:space="preserve"> </w:t>
      </w:r>
    </w:p>
    <w:p w14:paraId="79A720A4" w14:textId="03B2E0D3" w:rsidR="00621194" w:rsidRPr="009C5176" w:rsidRDefault="00621194" w:rsidP="009C5176">
      <w:pPr>
        <w:contextualSpacing/>
        <w:rPr>
          <w:rStyle w:val="CommentReference"/>
          <w:color w:val="auto"/>
          <w:sz w:val="24"/>
          <w:szCs w:val="24"/>
        </w:rPr>
      </w:pPr>
      <w:r w:rsidRPr="009C5176">
        <w:rPr>
          <w:color w:val="auto"/>
        </w:rPr>
        <w:t>Organotypic primary tissue explant cultures, which include precision-cut slices, represent the three-dimensional (3</w:t>
      </w:r>
      <w:r w:rsidR="006325B6" w:rsidRPr="009C5176">
        <w:rPr>
          <w:color w:val="auto"/>
        </w:rPr>
        <w:t>-</w:t>
      </w:r>
      <w:r w:rsidRPr="009C5176">
        <w:rPr>
          <w:color w:val="auto"/>
        </w:rPr>
        <w:t xml:space="preserve">D) tissue architecture as well as the multicellular interactions of native tissue. Tissues slices immediately cut from freshly resected tumors preserve spatial aspects of intratumor heterogeneity, thus making them useful surrogates of </w:t>
      </w:r>
      <w:r w:rsidRPr="009C5176">
        <w:rPr>
          <w:i/>
          <w:color w:val="auto"/>
        </w:rPr>
        <w:t>in vivo</w:t>
      </w:r>
      <w:r w:rsidRPr="009C5176">
        <w:rPr>
          <w:color w:val="auto"/>
        </w:rPr>
        <w:t xml:space="preserve"> biology. Careful optimization of tissue slice preparation and cultivation conditions is fundamental for the predictive diagnostic potential of tumor slice explants. In this regard, murine models are</w:t>
      </w:r>
      <w:r w:rsidR="00B56C1A" w:rsidRPr="009C5176">
        <w:rPr>
          <w:color w:val="auto"/>
        </w:rPr>
        <w:t xml:space="preserve"> </w:t>
      </w:r>
      <w:r w:rsidR="00161F19" w:rsidRPr="009C5176">
        <w:rPr>
          <w:color w:val="auto"/>
        </w:rPr>
        <w:t xml:space="preserve"> valuable</w:t>
      </w:r>
      <w:r w:rsidRPr="009C5176">
        <w:rPr>
          <w:color w:val="auto"/>
        </w:rPr>
        <w:t xml:space="preserve">, as these provide a consistent flow of tumor material to perform replicate and reproducible experiments. </w:t>
      </w:r>
      <w:r w:rsidRPr="009C5176">
        <w:rPr>
          <w:rStyle w:val="CommentReference"/>
          <w:sz w:val="24"/>
          <w:szCs w:val="24"/>
        </w:rPr>
        <w:t>T</w:t>
      </w:r>
      <w:r w:rsidRPr="009C5176">
        <w:rPr>
          <w:color w:val="auto"/>
          <w:spacing w:val="3"/>
          <w:shd w:val="clear" w:color="auto" w:fill="FFFFFF"/>
        </w:rPr>
        <w:t>his protocol describes</w:t>
      </w:r>
      <w:r w:rsidRPr="009C5176">
        <w:rPr>
          <w:color w:val="auto"/>
        </w:rPr>
        <w:t xml:space="preserve"> the culturing of murine lung tumor-derived tissue slices using </w:t>
      </w:r>
      <w:r w:rsidR="00801370" w:rsidRPr="009C5176">
        <w:rPr>
          <w:color w:val="auto"/>
        </w:rPr>
        <w:t xml:space="preserve">a </w:t>
      </w:r>
      <w:r w:rsidRPr="009C5176">
        <w:rPr>
          <w:color w:val="auto"/>
        </w:rPr>
        <w:t xml:space="preserve">rotating incubation unit, a system that enables intermittent exposure of tissues to oxygen and nutrients. Our previous work showed that the use of </w:t>
      </w:r>
      <w:r w:rsidR="006C03D2" w:rsidRPr="009C5176">
        <w:rPr>
          <w:color w:val="auto"/>
        </w:rPr>
        <w:t xml:space="preserve">rotating </w:t>
      </w:r>
      <w:r w:rsidRPr="009C5176">
        <w:rPr>
          <w:color w:val="auto"/>
        </w:rPr>
        <w:t xml:space="preserve">incubation units improves the viability of tissue compared to other culture methods, particularly floating slices and stagnant filter supports. Here, we further show that slice thickness influences the viability of cultured slices, suggesting that optimization of slice thickness should be done for </w:t>
      </w:r>
      <w:r w:rsidRPr="009C5176">
        <w:rPr>
          <w:color w:val="auto"/>
        </w:rPr>
        <w:lastRenderedPageBreak/>
        <w:t xml:space="preserve">different tissue types. Pronounced ITH in relevant oncogenic functions, such as signaling activities, stromal cell infiltration or expression of differentiation markers, necessitates evaluation of adjacent tissue slices for the expression of markers altered by drug treatment or cultivation itself. In summary, this protocol describes the generation of murine lung tumor slices and their culture on </w:t>
      </w:r>
      <w:r w:rsidR="00145FD7" w:rsidRPr="009C5176">
        <w:rPr>
          <w:color w:val="auto"/>
        </w:rPr>
        <w:t xml:space="preserve">a </w:t>
      </w:r>
      <w:r w:rsidRPr="009C5176">
        <w:rPr>
          <w:color w:val="auto"/>
        </w:rPr>
        <w:t xml:space="preserve">rotating incubation </w:t>
      </w:r>
      <w:r w:rsidR="00B56C1A" w:rsidRPr="009C5176">
        <w:rPr>
          <w:color w:val="auto"/>
        </w:rPr>
        <w:t>unit and</w:t>
      </w:r>
      <w:r w:rsidRPr="009C5176">
        <w:rPr>
          <w:color w:val="auto"/>
        </w:rPr>
        <w:t xml:space="preserve"> demonstrates how slices should be systematically analyzed for the expression of heterogeneous tissue markers, as a prerequisite prior to drug response studies</w:t>
      </w:r>
      <w:r w:rsidRPr="009C5176">
        <w:rPr>
          <w:rStyle w:val="CommentReference"/>
          <w:sz w:val="24"/>
          <w:szCs w:val="24"/>
        </w:rPr>
        <w:t>.</w:t>
      </w:r>
    </w:p>
    <w:p w14:paraId="1B9C2493" w14:textId="77777777" w:rsidR="00621194" w:rsidRPr="009C5176" w:rsidRDefault="00621194" w:rsidP="009C5176">
      <w:pPr>
        <w:contextualSpacing/>
        <w:rPr>
          <w:color w:val="auto"/>
        </w:rPr>
      </w:pPr>
    </w:p>
    <w:p w14:paraId="5033CB95" w14:textId="77777777" w:rsidR="00621194" w:rsidRPr="009C5176" w:rsidRDefault="00621194" w:rsidP="009C5176">
      <w:pPr>
        <w:contextualSpacing/>
        <w:outlineLvl w:val="0"/>
        <w:rPr>
          <w:color w:val="auto"/>
        </w:rPr>
      </w:pPr>
      <w:r w:rsidRPr="009C5176">
        <w:rPr>
          <w:b/>
          <w:color w:val="auto"/>
        </w:rPr>
        <w:t>INTRODUCTION</w:t>
      </w:r>
      <w:r w:rsidRPr="009C5176">
        <w:rPr>
          <w:b/>
          <w:bCs/>
          <w:color w:val="auto"/>
        </w:rPr>
        <w:t>:</w:t>
      </w:r>
      <w:r w:rsidRPr="009C5176">
        <w:rPr>
          <w:color w:val="auto"/>
        </w:rPr>
        <w:t xml:space="preserve"> </w:t>
      </w:r>
    </w:p>
    <w:p w14:paraId="6E15E519" w14:textId="23188575" w:rsidR="00621194" w:rsidRPr="009C5176" w:rsidRDefault="00621194" w:rsidP="009C5176">
      <w:pPr>
        <w:contextualSpacing/>
        <w:rPr>
          <w:color w:val="auto"/>
          <w:spacing w:val="3"/>
          <w:shd w:val="clear" w:color="auto" w:fill="FFFFFF"/>
        </w:rPr>
      </w:pPr>
      <w:r w:rsidRPr="009C5176">
        <w:rPr>
          <w:color w:val="auto"/>
          <w:spacing w:val="3"/>
          <w:shd w:val="clear" w:color="auto" w:fill="FFFFFF"/>
        </w:rPr>
        <w:t>Solid tumor tissues, including lung cancer, exhibit genetic and phenotypic heterogeneity, and harbor complex microenvironment</w:t>
      </w:r>
      <w:r w:rsidR="004B0F11" w:rsidRPr="009C5176">
        <w:rPr>
          <w:color w:val="auto"/>
          <w:spacing w:val="3"/>
          <w:shd w:val="clear" w:color="auto" w:fill="FFFFFF"/>
        </w:rPr>
        <w:t>s</w:t>
      </w:r>
      <w:r w:rsidRPr="009C5176">
        <w:rPr>
          <w:color w:val="auto"/>
          <w:spacing w:val="3"/>
          <w:shd w:val="clear" w:color="auto" w:fill="FFFFFF"/>
        </w:rPr>
        <w:fldChar w:fldCharType="begin">
          <w:fldData xml:space="preserve">PEVuZE5vdGU+PENpdGU+PEF1dGhvcj5kZSBCcnVpbjwvQXV0aG9yPjxZZWFyPjIwMTU8L1llYXI+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</w:fldData>
        </w:fldChar>
      </w:r>
      <w:r w:rsidR="00822C50" w:rsidRPr="009C5176">
        <w:rPr>
          <w:color w:val="auto"/>
          <w:spacing w:val="3"/>
          <w:shd w:val="clear" w:color="auto" w:fill="FFFFFF"/>
        </w:rPr>
        <w:instrText xml:space="preserve"> ADDIN EN.CITE </w:instrText>
      </w:r>
      <w:r w:rsidR="00822C50" w:rsidRPr="009C5176">
        <w:rPr>
          <w:color w:val="auto"/>
          <w:spacing w:val="3"/>
          <w:shd w:val="clear" w:color="auto" w:fill="FFFFFF"/>
        </w:rPr>
        <w:fldChar w:fldCharType="begin">
          <w:fldData xml:space="preserve">PEVuZE5vdGU+PENpdGU+PEF1dGhvcj5kZSBCcnVpbjwvQXV0aG9yPjxZZWFyPjIwMTU8L1llYXI+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</w:fldData>
        </w:fldChar>
      </w:r>
      <w:r w:rsidR="00822C50" w:rsidRPr="009C5176">
        <w:rPr>
          <w:color w:val="auto"/>
          <w:spacing w:val="3"/>
          <w:shd w:val="clear" w:color="auto" w:fill="FFFFFF"/>
        </w:rPr>
        <w:instrText xml:space="preserve"> ADDIN EN.CITE.DATA </w:instrText>
      </w:r>
      <w:r w:rsidR="00822C50" w:rsidRPr="009C5176">
        <w:rPr>
          <w:color w:val="auto"/>
          <w:spacing w:val="3"/>
          <w:shd w:val="clear" w:color="auto" w:fill="FFFFFF"/>
        </w:rPr>
      </w:r>
      <w:r w:rsidR="00822C50" w:rsidRPr="009C5176">
        <w:rPr>
          <w:color w:val="auto"/>
          <w:spacing w:val="3"/>
          <w:shd w:val="clear" w:color="auto" w:fill="FFFFFF"/>
        </w:rPr>
        <w:fldChar w:fldCharType="end"/>
      </w:r>
      <w:r w:rsidRPr="009C5176">
        <w:rPr>
          <w:color w:val="auto"/>
          <w:spacing w:val="3"/>
          <w:shd w:val="clear" w:color="auto" w:fill="FFFFFF"/>
        </w:rPr>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1,2</w:t>
      </w:r>
      <w:r w:rsidRPr="009C5176">
        <w:rPr>
          <w:color w:val="auto"/>
          <w:spacing w:val="3"/>
          <w:shd w:val="clear" w:color="auto" w:fill="FFFFFF"/>
        </w:rPr>
        <w:fldChar w:fldCharType="end"/>
      </w:r>
      <w:r w:rsidRPr="009C5176">
        <w:rPr>
          <w:color w:val="auto"/>
          <w:spacing w:val="3"/>
          <w:shd w:val="clear" w:color="auto" w:fill="FFFFFF"/>
        </w:rPr>
        <w:t xml:space="preserve">. The interplay between tumor cells and </w:t>
      </w:r>
      <w:r w:rsidR="004B0F11" w:rsidRPr="009C5176">
        <w:rPr>
          <w:color w:val="auto"/>
          <w:spacing w:val="3"/>
          <w:shd w:val="clear" w:color="auto" w:fill="FFFFFF"/>
        </w:rPr>
        <w:t xml:space="preserve">their </w:t>
      </w:r>
      <w:r w:rsidRPr="009C5176">
        <w:rPr>
          <w:color w:val="auto"/>
          <w:spacing w:val="3"/>
          <w:shd w:val="clear" w:color="auto" w:fill="FFFFFF"/>
        </w:rPr>
        <w:t>surrounding microenvironment influence on drug sensitivity and resistance mechanisms</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Junttila&lt;/Author&gt;&lt;Year&gt;2013&lt;/Year&gt;&lt;RecNum&gt;3&lt;/RecNum&gt;&lt;DisplayText&gt;&lt;style face="superscript"&gt;3&lt;/style&gt;&lt;/DisplayText&gt;&lt;record&gt;&lt;rec-number&gt;3&lt;/rec-number&gt;&lt;foreign-keys&gt;&lt;key app="EN" db-id="frffe9zptw0a9we2fd4x2pdpvsxxex5az20a" timestamp="1531404058"&gt;3&lt;/key&gt;&lt;/foreign-keys&gt;&lt;ref-type name="Journal Article"&gt;17&lt;/ref-type&gt;&lt;contributors&gt;&lt;authors&gt;&lt;author&gt;Junttila, M. R.&lt;/author&gt;&lt;author&gt;de Sauvage, F. J.&lt;/author&gt;&lt;/authors&gt;&lt;/contributors&gt;&lt;auth-address&gt;Department of Molecular Biology, Genentech, 1 DNA Way, South San Francisco, California 94080, USA.&lt;/auth-address&gt;&lt;titles&gt;&lt;title&gt;Influence of tumour micro-environment heterogeneity on therapeutic response&lt;/title&gt;&lt;secondary-title&gt;Nature&lt;/secondary-title&gt;&lt;alt-title&gt;Nature&lt;/alt-title&gt;&lt;/titles&gt;&lt;periodical&gt;&lt;full-title&gt;Nature&lt;/full-title&gt;&lt;abbr-1&gt;Natur&lt;/abbr-1&gt;&lt;/periodical&gt;&lt;alt-periodical&gt;&lt;full-title&gt;Nature&lt;/full-title&gt;&lt;abbr-1&gt;Natur&lt;/abbr-1&gt;&lt;/alt-periodical&gt;&lt;pages&gt;346-54&lt;/pages&gt;&lt;volume&gt;501&lt;/volume&gt;&lt;number&gt;7467&lt;/number&gt;&lt;edition&gt;2013/09/21&lt;/edition&gt;&lt;keywords&gt;&lt;keyword&gt;Animals&lt;/keyword&gt;&lt;keyword&gt;Cell Transformation, Neoplastic/drug effects/pathology&lt;/keyword&gt;&lt;keyword&gt;Disease Progression&lt;/keyword&gt;&lt;keyword&gt;Fibroblasts/drug effects/metabolism/pathology&lt;/keyword&gt;&lt;keyword&gt;Humans&lt;/keyword&gt;&lt;keyword&gt;Neoplasms/blood supply/*drug therapy/immunology/*pathology&lt;/keyword&gt;&lt;keyword&gt;Stromal Cells/drug effects/metabolism/pathology&lt;/keyword&gt;&lt;keyword&gt;*Tumor Microenvironment/drug effects/physiology&lt;/keyword&gt;&lt;/keywords&gt;&lt;dates&gt;&lt;year&gt;2013&lt;/year&gt;&lt;pub-dates&gt;&lt;date&gt;Sep 19&lt;/date&gt;&lt;/pub-dates&gt;&lt;/dates&gt;&lt;isbn&gt;0028-0836&lt;/isbn&gt;&lt;accession-num&gt;24048067&lt;/accession-num&gt;&lt;urls&gt;&lt;/urls&gt;&lt;electronic-resource-num&gt;10.1038/nature12626&lt;/electronic-resource-num&gt;&lt;remote-database-provider&gt;NLM&lt;/remote-database-provider&gt;&lt;language&gt;eng&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3</w:t>
      </w:r>
      <w:r w:rsidRPr="009C5176">
        <w:rPr>
          <w:color w:val="auto"/>
          <w:spacing w:val="3"/>
          <w:shd w:val="clear" w:color="auto" w:fill="FFFFFF"/>
        </w:rPr>
        <w:fldChar w:fldCharType="end"/>
      </w:r>
      <w:r w:rsidRPr="009C5176">
        <w:rPr>
          <w:color w:val="auto"/>
          <w:spacing w:val="3"/>
          <w:shd w:val="clear" w:color="auto" w:fill="FFFFFF"/>
        </w:rPr>
        <w:t xml:space="preserve">. This highlights the need for preclinical models that can accurately model biological complexities and functions acting in native tumors. Precision-cut slices immediately derived from fresh tumors provide a unique resource, as they have a principal capacity to represent </w:t>
      </w:r>
      <w:r w:rsidRPr="009C5176">
        <w:rPr>
          <w:i/>
          <w:color w:val="auto"/>
          <w:spacing w:val="3"/>
          <w:shd w:val="clear" w:color="auto" w:fill="FFFFFF"/>
        </w:rPr>
        <w:t>in vivo</w:t>
      </w:r>
      <w:r w:rsidRPr="009C5176">
        <w:rPr>
          <w:color w:val="auto"/>
          <w:spacing w:val="3"/>
          <w:shd w:val="clear" w:color="auto" w:fill="FFFFFF"/>
        </w:rPr>
        <w:t xml:space="preserve"> biology, at least for a short window of time, including phenotypes spatially distributed in an individual tumor. Resected clinical tumors are one of the few personalized specimens that can be obtained from a cancer patient, and their diagnostic use deserves scrutiny. </w:t>
      </w:r>
    </w:p>
    <w:p w14:paraId="5902E558" w14:textId="77777777" w:rsidR="00621194" w:rsidRPr="009C5176" w:rsidRDefault="00621194" w:rsidP="009C5176">
      <w:pPr>
        <w:contextualSpacing/>
        <w:rPr>
          <w:color w:val="auto"/>
          <w:spacing w:val="3"/>
          <w:shd w:val="clear" w:color="auto" w:fill="FFFFFF"/>
        </w:rPr>
      </w:pPr>
    </w:p>
    <w:p w14:paraId="5F254525" w14:textId="63F3BD6A" w:rsidR="00621194" w:rsidRPr="009C5176" w:rsidRDefault="00621194" w:rsidP="009C5176">
      <w:pPr>
        <w:contextualSpacing/>
        <w:rPr>
          <w:color w:val="auto"/>
        </w:rPr>
      </w:pPr>
      <w:r w:rsidRPr="009C5176">
        <w:rPr>
          <w:color w:val="auto"/>
          <w:spacing w:val="3"/>
          <w:shd w:val="clear" w:color="auto" w:fill="FFFFFF"/>
        </w:rPr>
        <w:t>The history of organotypic cultures dates back to the early 19</w:t>
      </w:r>
      <w:r w:rsidRPr="009C5176">
        <w:rPr>
          <w:color w:val="auto"/>
          <w:spacing w:val="3"/>
          <w:shd w:val="clear" w:color="auto" w:fill="FFFFFF"/>
          <w:vertAlign w:val="superscript"/>
        </w:rPr>
        <w:t>th</w:t>
      </w:r>
      <w:r w:rsidRPr="009C5176">
        <w:rPr>
          <w:color w:val="auto"/>
          <w:spacing w:val="3"/>
          <w:shd w:val="clear" w:color="auto" w:fill="FFFFFF"/>
        </w:rPr>
        <w:t xml:space="preserve"> century, when human intracranial tumors were hand-cut into tissue pieces and cultured using the so-called hanging drop method. Tissue fragments were attached to a coverslip and allowed to dip into heparinized human plasma, after which the coverslips were inverted, sealed and cultured for several weeks</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Kredel&lt;/Author&gt;&lt;Year&gt;1928&lt;/Year&gt;&lt;RecNum&gt;4&lt;/RecNum&gt;&lt;DisplayText&gt;&lt;style face="superscript"&gt;4&lt;/style&gt;&lt;/DisplayText&gt;&lt;record&gt;&lt;rec-number&gt;4&lt;/rec-number&gt;&lt;foreign-keys&gt;&lt;key app="EN" db-id="frffe9zptw0a9we2fd4x2pdpvsxxex5az20a" timestamp="1531404058"&gt;4&lt;/key&gt;&lt;/foreign-keys&gt;&lt;ref-type name="Journal Article"&gt;17&lt;/ref-type&gt;&lt;contributors&gt;&lt;authors&gt;&lt;author&gt;Kredel, F. E.&lt;/author&gt;&lt;/authors&gt;&lt;/contributors&gt;&lt;titles&gt;&lt;title&gt;Tissue Culture of Intracranial Tumors with a Note on the Meningiomas&lt;/title&gt;&lt;secondary-title&gt;Am J Pathol&lt;/secondary-title&gt;&lt;alt-title&gt;The American journal of pathology&lt;/alt-title&gt;&lt;/titles&gt;&lt;pages&gt;337-340.3&lt;/pages&gt;&lt;volume&gt;4&lt;/volume&gt;&lt;number&gt;4&lt;/number&gt;&lt;edition&gt;1928/07/01&lt;/edition&gt;&lt;dates&gt;&lt;year&gt;1928&lt;/year&gt;&lt;pub-dates&gt;&lt;date&gt;Jul&lt;/date&gt;&lt;/pub-dates&gt;&lt;/dates&gt;&lt;isbn&gt;0002-9440 (Print)&amp;#xD;0002-9440&lt;/isbn&gt;&lt;accession-num&gt;19969800&lt;/accession-num&gt;&lt;urls&gt;&lt;/urls&gt;&lt;custom2&gt;PMC2006991&lt;/custom2&gt;&lt;remote-database-provider&gt;NLM&lt;/remote-database-provider&gt;&lt;language&gt;eng&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4</w:t>
      </w:r>
      <w:r w:rsidRPr="009C5176">
        <w:rPr>
          <w:color w:val="auto"/>
          <w:spacing w:val="3"/>
          <w:shd w:val="clear" w:color="auto" w:fill="FFFFFF"/>
        </w:rPr>
        <w:fldChar w:fldCharType="end"/>
      </w:r>
      <w:r w:rsidRPr="009C5176">
        <w:rPr>
          <w:color w:val="auto"/>
          <w:spacing w:val="3"/>
          <w:shd w:val="clear" w:color="auto" w:fill="FFFFFF"/>
        </w:rPr>
        <w:t>. Manually cut tumor pieces have since been cultured using a variety of other methods, such as on plasma clots</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Wright&lt;/Author&gt;&lt;Year&gt;1962&lt;/Year&gt;&lt;RecNum&gt;5&lt;/RecNum&gt;&lt;DisplayText&gt;&lt;style face="superscript"&gt;5&lt;/style&gt;&lt;/DisplayText&gt;&lt;record&gt;&lt;rec-number&gt;5&lt;/rec-number&gt;&lt;foreign-keys&gt;&lt;key app="EN" db-id="frffe9zptw0a9we2fd4x2pdpvsxxex5az20a" timestamp="1531404058"&gt;5&lt;/key&gt;&lt;/foreign-keys&gt;&lt;ref-type name="Journal Article"&gt;17&lt;/ref-type&gt;&lt;contributors&gt;&lt;authors&gt;&lt;author&gt;Wright, J. C.&lt;/author&gt;&lt;author&gt;Cobb, J. P.&lt;/author&gt;&lt;author&gt;Gumport, S. L.&lt;/author&gt;&lt;author&gt;Safadi, D.&lt;/author&gt;&lt;author&gt;Walker, D. G.&lt;/author&gt;&lt;author&gt;Golomb, F. M.&lt;/author&gt;&lt;/authors&gt;&lt;/contributors&gt;&lt;titles&gt;&lt;title&gt;Further investigation of the relation between the clinical and tissue culture response to chemotherapeutic agents on human cancer&lt;/title&gt;&lt;secondary-title&gt;Cancer&lt;/secondary-title&gt;&lt;alt-title&gt;Cancer&lt;/alt-title&gt;&lt;/titles&gt;&lt;pages&gt;284-93&lt;/pages&gt;&lt;volume&gt;15&lt;/volume&gt;&lt;edition&gt;1962/03/01&lt;/edition&gt;&lt;keywords&gt;&lt;keyword&gt;Antineoplastic Agents/*pharmacology&lt;/keyword&gt;&lt;keyword&gt;Humans&lt;/keyword&gt;&lt;keyword&gt;*Neoplasms&lt;/keyword&gt;&lt;keyword&gt;*ANTINEOPLASTIC AGENTS/pharmacology&lt;/keyword&gt;&lt;/keywords&gt;&lt;dates&gt;&lt;year&gt;1962&lt;/year&gt;&lt;pub-dates&gt;&lt;date&gt;Mar-Apr&lt;/date&gt;&lt;/pub-dates&gt;&lt;/dates&gt;&lt;isbn&gt;0008-543X (Print)&amp;#xD;0008-543x&lt;/isbn&gt;&lt;accession-num&gt;14008451&lt;/accession-num&gt;&lt;urls&gt;&lt;/urls&gt;&lt;remote-database-provider&gt;NLM&lt;/remote-database-provider&gt;&lt;language&gt;eng&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5</w:t>
      </w:r>
      <w:r w:rsidRPr="009C5176">
        <w:rPr>
          <w:color w:val="auto"/>
          <w:spacing w:val="3"/>
          <w:shd w:val="clear" w:color="auto" w:fill="FFFFFF"/>
        </w:rPr>
        <w:fldChar w:fldCharType="end"/>
      </w:r>
      <w:r w:rsidRPr="009C5176">
        <w:rPr>
          <w:color w:val="auto"/>
          <w:spacing w:val="3"/>
          <w:shd w:val="clear" w:color="auto" w:fill="FFFFFF"/>
        </w:rPr>
        <w:t>, in liquid media</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Roller&lt;/Author&gt;&lt;Year&gt;1966&lt;/Year&gt;&lt;RecNum&gt;6&lt;/RecNum&gt;&lt;DisplayText&gt;&lt;style face="superscript"&gt;6&lt;/style&gt;&lt;/DisplayText&gt;&lt;record&gt;&lt;rec-number&gt;6&lt;/rec-number&gt;&lt;foreign-keys&gt;&lt;key app="EN" db-id="frffe9zptw0a9we2fd4x2pdpvsxxex5az20a" timestamp="1531404058"&gt;6&lt;/key&gt;&lt;/foreign-keys&gt;&lt;ref-type name="Journal Article"&gt;17&lt;/ref-type&gt;&lt;contributors&gt;&lt;authors&gt;&lt;author&gt;Roller, M. R.&lt;/author&gt;&lt;author&gt;Owen, S. P.&lt;/author&gt;&lt;author&gt;Heidelberger, C.&lt;/author&gt;&lt;/authors&gt;&lt;/contributors&gt;&lt;titles&gt;&lt;title&gt;Studies on the organ culture of human tumors&lt;/title&gt;&lt;secondary-title&gt;Cancer Res&lt;/secondary-title&gt;&lt;alt-title&gt;Cancer research&lt;/alt-title&gt;&lt;/titles&gt;&lt;pages&gt;626-37&lt;/pages&gt;&lt;volume&gt;26&lt;/volume&gt;&lt;number&gt;4&lt;/number&gt;&lt;edition&gt;1966/04/01&lt;/edition&gt;&lt;keywords&gt;&lt;keyword&gt;Adenocarcinoma&lt;/keyword&gt;&lt;keyword&gt;Carcinoma, Squamous Cell&lt;/keyword&gt;&lt;keyword&gt;*Culture Techniques&lt;/keyword&gt;&lt;keyword&gt;Humans&lt;/keyword&gt;&lt;keyword&gt;Leiomyosarcoma&lt;/keyword&gt;&lt;keyword&gt;Liposarcoma&lt;/keyword&gt;&lt;keyword&gt;Melanoma&lt;/keyword&gt;&lt;keyword&gt;*Neoplasms&lt;/keyword&gt;&lt;keyword&gt;Rhabdomyosarcoma&lt;/keyword&gt;&lt;/keywords&gt;&lt;dates&gt;&lt;year&gt;1966&lt;/year&gt;&lt;pub-dates&gt;&lt;date&gt;Apr&lt;/date&gt;&lt;/pub-dates&gt;&lt;/dates&gt;&lt;isbn&gt;0008-5472 (Print)&amp;#xD;0008-5472&lt;/isbn&gt;&lt;accession-num&gt;5934897&lt;/accession-num&gt;&lt;urls&gt;&lt;/urls&gt;&lt;remote-database-provider&gt;NLM&lt;/remote-database-provider&gt;&lt;language&gt;eng&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6</w:t>
      </w:r>
      <w:r w:rsidRPr="009C5176">
        <w:rPr>
          <w:color w:val="auto"/>
          <w:spacing w:val="3"/>
          <w:shd w:val="clear" w:color="auto" w:fill="FFFFFF"/>
        </w:rPr>
        <w:fldChar w:fldCharType="end"/>
      </w:r>
      <w:r w:rsidRPr="009C5176">
        <w:rPr>
          <w:color w:val="auto"/>
          <w:spacing w:val="3"/>
          <w:shd w:val="clear" w:color="auto" w:fill="FFFFFF"/>
        </w:rPr>
        <w:t>, or on 0.45 µm pore size filters</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Roller&lt;/Author&gt;&lt;Year&gt;1966&lt;/Year&gt;&lt;RecNum&gt;6&lt;/RecNum&gt;&lt;DisplayText&gt;&lt;style face="superscript"&gt;6&lt;/style&gt;&lt;/DisplayText&gt;&lt;record&gt;&lt;rec-number&gt;6&lt;/rec-number&gt;&lt;foreign-keys&gt;&lt;key app="EN" db-id="frffe9zptw0a9we2fd4x2pdpvsxxex5az20a" timestamp="1531404058"&gt;6&lt;/key&gt;&lt;/foreign-keys&gt;&lt;ref-type name="Journal Article"&gt;17&lt;/ref-type&gt;&lt;contributors&gt;&lt;authors&gt;&lt;author&gt;Roller, M. R.&lt;/author&gt;&lt;author&gt;Owen, S. P.&lt;/author&gt;&lt;author&gt;Heidelberger, C.&lt;/author&gt;&lt;/authors&gt;&lt;/contributors&gt;&lt;titles&gt;&lt;title&gt;Studies on the organ culture of human tumors&lt;/title&gt;&lt;secondary-title&gt;Cancer Res&lt;/secondary-title&gt;&lt;alt-title&gt;Cancer research&lt;/alt-title&gt;&lt;/titles&gt;&lt;pages&gt;626-37&lt;/pages&gt;&lt;volume&gt;26&lt;/volume&gt;&lt;number&gt;4&lt;/number&gt;&lt;edition&gt;1966/04/01&lt;/edition&gt;&lt;keywords&gt;&lt;keyword&gt;Adenocarcinoma&lt;/keyword&gt;&lt;keyword&gt;Carcinoma, Squamous Cell&lt;/keyword&gt;&lt;keyword&gt;*Culture Techniques&lt;/keyword&gt;&lt;keyword&gt;Humans&lt;/keyword&gt;&lt;keyword&gt;Leiomyosarcoma&lt;/keyword&gt;&lt;keyword&gt;Liposarcoma&lt;/keyword&gt;&lt;keyword&gt;Melanoma&lt;/keyword&gt;&lt;keyword&gt;*Neoplasms&lt;/keyword&gt;&lt;keyword&gt;Rhabdomyosarcoma&lt;/keyword&gt;&lt;/keywords&gt;&lt;dates&gt;&lt;year&gt;1966&lt;/year&gt;&lt;pub-dates&gt;&lt;date&gt;Apr&lt;/date&gt;&lt;/pub-dates&gt;&lt;/dates&gt;&lt;isbn&gt;0008-5472 (Print)&amp;#xD;0008-5472&lt;/isbn&gt;&lt;accession-num&gt;5934897&lt;/accession-num&gt;&lt;urls&gt;&lt;/urls&gt;&lt;remote-database-provider&gt;NLM&lt;/remote-database-provider&gt;&lt;language&gt;eng&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6</w:t>
      </w:r>
      <w:r w:rsidRPr="009C5176">
        <w:rPr>
          <w:color w:val="auto"/>
          <w:spacing w:val="3"/>
          <w:shd w:val="clear" w:color="auto" w:fill="FFFFFF"/>
        </w:rPr>
        <w:fldChar w:fldCharType="end"/>
      </w:r>
      <w:r w:rsidRPr="009C5176">
        <w:rPr>
          <w:color w:val="auto"/>
          <w:spacing w:val="3"/>
          <w:shd w:val="clear" w:color="auto" w:fill="FFFFFF"/>
        </w:rPr>
        <w:t xml:space="preserve">. The term “organotypic” was first used in 1954, in a study </w:t>
      </w:r>
      <w:r w:rsidR="009D73C8" w:rsidRPr="009C5176">
        <w:rPr>
          <w:color w:val="auto"/>
          <w:spacing w:val="3"/>
          <w:shd w:val="clear" w:color="auto" w:fill="FFFFFF"/>
        </w:rPr>
        <w:t>on retinal</w:t>
      </w:r>
      <w:r w:rsidRPr="009C5176">
        <w:rPr>
          <w:color w:val="auto"/>
          <w:spacing w:val="3"/>
          <w:shd w:val="clear" w:color="auto" w:fill="FFFFFF"/>
        </w:rPr>
        <w:t xml:space="preserve"> differentiation of the chick embryo eye</w:t>
      </w:r>
      <w:r w:rsidRPr="009C5176">
        <w:rPr>
          <w:color w:val="auto"/>
          <w:spacing w:val="3"/>
          <w:shd w:val="clear" w:color="auto" w:fill="FFFFFF"/>
        </w:rPr>
        <w:fldChar w:fldCharType="begin"/>
      </w:r>
      <w:r w:rsidR="00822C50" w:rsidRPr="009C5176">
        <w:rPr>
          <w:color w:val="auto"/>
          <w:spacing w:val="3"/>
          <w:shd w:val="clear" w:color="auto" w:fill="FFFFFF"/>
        </w:rPr>
        <w:instrText xml:space="preserve"> ADDIN EN.CITE &lt;EndNote&gt;&lt;Cite&gt;&lt;Author&gt;Reinbold&lt;/Author&gt;&lt;Year&gt;1954&lt;/Year&gt;&lt;RecNum&gt;7&lt;/RecNum&gt;&lt;DisplayText&gt;&lt;style face="superscript"&gt;7&lt;/style&gt;&lt;/DisplayText&gt;&lt;record&gt;&lt;rec-number&gt;7&lt;/rec-number&gt;&lt;foreign-keys&gt;&lt;key app="EN" db-id="frffe9zptw0a9we2fd4x2pdpvsxxex5az20a" timestamp="1531404059"&gt;7&lt;/key&gt;&lt;/foreign-keys&gt;&lt;ref-type name="Journal Article"&gt;17&lt;/ref-type&gt;&lt;contributors&gt;&lt;authors&gt;&lt;author&gt;Reinbold, R.&lt;/author&gt;&lt;/authors&gt;&lt;/contributors&gt;&lt;titles&gt;&lt;title&gt;[Organotypic differentiation of the eye of the chick embryo in vitro]&lt;/title&gt;&lt;secondary-title&gt;C R Seances Soc Biol Fil&lt;/secondary-title&gt;&lt;alt-title&gt;Comptes rendus des seances de la Societe de biologie et de ses filiales&lt;/alt-title&gt;&lt;/titles&gt;&lt;pages&gt;1493-5&lt;/pages&gt;&lt;volume&gt;148&lt;/volume&gt;&lt;number&gt;15-18&lt;/number&gt;&lt;edition&gt;1954/08/01&lt;/edition&gt;&lt;keywords&gt;&lt;keyword&gt;Animals&lt;/keyword&gt;&lt;keyword&gt;*Cell Differentiation&lt;/keyword&gt;&lt;keyword&gt;Chick Embryo&lt;/keyword&gt;&lt;keyword&gt;Eye/*embryology&lt;/keyword&gt;&lt;keyword&gt;Humans&lt;/keyword&gt;&lt;keyword&gt;In Vitro Techniques&lt;/keyword&gt;&lt;keyword&gt;*EYE/embryology&lt;/keyword&gt;&lt;/keywords&gt;&lt;dates&gt;&lt;year&gt;1954&lt;/year&gt;&lt;pub-dates&gt;&lt;date&gt;Aug-Sep&lt;/date&gt;&lt;/pub-dates&gt;&lt;/dates&gt;&lt;orig-pub&gt;Differenciation organotypique, in vitro, de l&amp;apos;oeil chez l&amp;apos;embryon de poulet.&lt;/orig-pub&gt;&lt;isbn&gt;0037-9026 (Print)&amp;#xD;0037-9026&lt;/isbn&gt;&lt;accession-num&gt;14352543&lt;/accession-num&gt;&lt;urls&gt;&lt;/urls&gt;&lt;remote-database-provider&gt;NLM&lt;/remote-database-provider&gt;&lt;language&gt;fre&lt;/language&gt;&lt;/record&gt;&lt;/Cite&gt;&lt;/EndNote&gt;</w:instrText>
      </w:r>
      <w:r w:rsidRPr="009C5176">
        <w:rPr>
          <w:color w:val="auto"/>
          <w:spacing w:val="3"/>
          <w:shd w:val="clear" w:color="auto" w:fill="FFFFFF"/>
        </w:rPr>
        <w:fldChar w:fldCharType="separate"/>
      </w:r>
      <w:r w:rsidR="00822C50" w:rsidRPr="009C5176">
        <w:rPr>
          <w:noProof/>
          <w:color w:val="auto"/>
          <w:spacing w:val="3"/>
          <w:shd w:val="clear" w:color="auto" w:fill="FFFFFF"/>
          <w:vertAlign w:val="superscript"/>
        </w:rPr>
        <w:t>7</w:t>
      </w:r>
      <w:r w:rsidRPr="009C5176">
        <w:rPr>
          <w:color w:val="auto"/>
          <w:spacing w:val="3"/>
          <w:shd w:val="clear" w:color="auto" w:fill="FFFFFF"/>
        </w:rPr>
        <w:fldChar w:fldCharType="end"/>
      </w:r>
      <w:r w:rsidRPr="009C5176">
        <w:rPr>
          <w:color w:val="auto"/>
          <w:spacing w:val="3"/>
          <w:shd w:val="clear" w:color="auto" w:fill="FFFFFF"/>
        </w:rPr>
        <w:t xml:space="preserve">. This was followed by studies that used lung and heart tissue explants derived from </w:t>
      </w:r>
      <w:r w:rsidRPr="009C5176">
        <w:rPr>
          <w:color w:val="auto"/>
        </w:rPr>
        <w:t>chick embryos</w:t>
      </w:r>
      <w:r w:rsidRPr="009C5176">
        <w:rPr>
          <w:color w:val="auto"/>
        </w:rPr>
        <w:fldChar w:fldCharType="begin"/>
      </w:r>
      <w:r w:rsidR="00822C50" w:rsidRPr="009C5176">
        <w:rPr>
          <w:color w:val="auto"/>
        </w:rPr>
        <w:instrText xml:space="preserve"> ADDIN EN.CITE &lt;EndNote&gt;&lt;Cite&gt;&lt;Author&gt;Loffredo Sampaolo&lt;/Author&gt;&lt;Year&gt;1956&lt;/Year&gt;&lt;RecNum&gt;8&lt;/RecNum&gt;&lt;DisplayText&gt;&lt;style face="superscript"&gt;8&lt;/style&gt;&lt;/DisplayText&gt;&lt;record&gt;&lt;rec-number&gt;8&lt;/rec-number&gt;&lt;foreign-keys&gt;&lt;key app="EN" db-id="frffe9zptw0a9we2fd4x2pdpvsxxex5az20a" timestamp="1531404059"&gt;8&lt;/key&gt;&lt;/foreign-keys&gt;&lt;ref-type name="Journal Article"&gt;17&lt;/ref-type&gt;&lt;contributors&gt;&lt;authors&gt;&lt;author&gt;Loffredo Sampaolo, C.&lt;/author&gt;&lt;author&gt;Sampaolo, G.&lt;/author&gt;&lt;/authors&gt;&lt;/contributors&gt;&lt;titles&gt;&lt;title&gt;[Organotypic cultures of chick embryo lung; some histologic and histochemical aspects]&lt;/title&gt;&lt;secondary-title&gt;Boll Soc Ital Biol Sper&lt;/secondary-title&gt;&lt;alt-title&gt;Bollettino della Societa italiana di biologia sperimentale&lt;/alt-title&gt;&lt;/titles&gt;&lt;pages&gt;797-801&lt;/pages&gt;&lt;volume&gt;32&lt;/volume&gt;&lt;number&gt;7-8&lt;/number&gt;&lt;edition&gt;1956/07/01&lt;/edition&gt;&lt;keywords&gt;&lt;keyword&gt;Animals&lt;/keyword&gt;&lt;keyword&gt;Chick Embryo&lt;/keyword&gt;&lt;keyword&gt;Lung/*embryology&lt;/keyword&gt;&lt;keyword&gt;*Research Design&lt;/keyword&gt;&lt;keyword&gt;*Tissue Culture Techniques&lt;/keyword&gt;&lt;keyword&gt;*LUNGS/embryology&lt;/keyword&gt;&lt;keyword&gt;*Tissue culture&lt;/keyword&gt;&lt;/keywords&gt;&lt;dates&gt;&lt;year&gt;1956&lt;/year&gt;&lt;pub-dates&gt;&lt;date&gt;Jul-Aug&lt;/date&gt;&lt;/pub-dates&gt;&lt;/dates&gt;&lt;orig-pub&gt;Colture organotipiche di polmone embrionale di pollo; alcuni aspetti istologici e istochimici.&lt;/orig-pub&gt;&lt;isbn&gt;0037-8771 (Print)&amp;#xD;0037-8771&lt;/isbn&gt;&lt;accession-num&gt;13404150&lt;/accession-num&gt;&lt;urls&gt;&lt;/urls&gt;&lt;remote-database-provider&gt;NLM&lt;/remote-database-provider&gt;&lt;language&gt;ita&lt;/language&gt;&lt;/record&gt;&lt;/Cite&gt;&lt;/EndNote&gt;</w:instrText>
      </w:r>
      <w:r w:rsidRPr="009C5176">
        <w:rPr>
          <w:color w:val="auto"/>
        </w:rPr>
        <w:fldChar w:fldCharType="separate"/>
      </w:r>
      <w:r w:rsidR="00822C50" w:rsidRPr="009C5176">
        <w:rPr>
          <w:noProof/>
          <w:color w:val="auto"/>
          <w:vertAlign w:val="superscript"/>
        </w:rPr>
        <w:t>8</w:t>
      </w:r>
      <w:r w:rsidRPr="009C5176">
        <w:rPr>
          <w:color w:val="auto"/>
        </w:rPr>
        <w:fldChar w:fldCharType="end"/>
      </w:r>
      <w:r w:rsidRPr="009C5176">
        <w:rPr>
          <w:color w:val="auto"/>
        </w:rPr>
        <w:t>, and brain</w:t>
      </w:r>
      <w:r w:rsidRPr="009C5176">
        <w:rPr>
          <w:color w:val="auto"/>
          <w:spacing w:val="3"/>
          <w:shd w:val="clear" w:color="auto" w:fill="FFFFFF"/>
        </w:rPr>
        <w:t xml:space="preserve"> explants from </w:t>
      </w:r>
      <w:r w:rsidRPr="009C5176">
        <w:rPr>
          <w:color w:val="auto"/>
        </w:rPr>
        <w:t>adult rats</w:t>
      </w:r>
      <w:r w:rsidRPr="009C5176">
        <w:rPr>
          <w:color w:val="auto"/>
        </w:rPr>
        <w:fldChar w:fldCharType="begin">
          <w:fldData xml:space="preserve">PEVuZE5vdGU+PENpdGU+PEF1dGhvcj5Cb3VzcXVldDwvQXV0aG9yPjxZZWFyPjE5NjI8L1llYXI+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Cb3VzcXVldDwvQXV0aG9yPjxZZWFyPjE5NjI8L1llYXI+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9</w:t>
      </w:r>
      <w:r w:rsidRPr="009C5176">
        <w:rPr>
          <w:color w:val="auto"/>
        </w:rPr>
        <w:fldChar w:fldCharType="end"/>
      </w:r>
      <w:r w:rsidRPr="009C5176">
        <w:rPr>
          <w:color w:val="auto"/>
        </w:rPr>
        <w:t xml:space="preserve">. </w:t>
      </w:r>
    </w:p>
    <w:p w14:paraId="33DA9706" w14:textId="77777777" w:rsidR="00621194" w:rsidRPr="009C5176" w:rsidRDefault="00621194" w:rsidP="009C5176">
      <w:pPr>
        <w:contextualSpacing/>
        <w:rPr>
          <w:color w:val="auto"/>
        </w:rPr>
      </w:pPr>
    </w:p>
    <w:p w14:paraId="63E0A150" w14:textId="5A3419E8" w:rsidR="00621194" w:rsidRPr="009C5176" w:rsidRDefault="00621194" w:rsidP="009C5176">
      <w:pPr>
        <w:pStyle w:val="CommentText"/>
        <w:contextualSpacing/>
      </w:pPr>
      <w:r w:rsidRPr="009C5176">
        <w:rPr>
          <w:color w:val="auto"/>
        </w:rPr>
        <w:t xml:space="preserve">Various slicing methods have been described, </w:t>
      </w:r>
      <w:r w:rsidR="00A25118" w:rsidRPr="009C5176">
        <w:rPr>
          <w:color w:val="auto"/>
        </w:rPr>
        <w:t>namely</w:t>
      </w:r>
      <w:r w:rsidRPr="009C5176">
        <w:rPr>
          <w:color w:val="auto"/>
        </w:rPr>
        <w:t xml:space="preserve"> </w:t>
      </w:r>
      <w:r w:rsidRPr="009C5176">
        <w:rPr>
          <w:rFonts w:eastAsiaTheme="minorHAnsi"/>
          <w:color w:val="auto"/>
        </w:rPr>
        <w:t>manual choppers</w:t>
      </w:r>
      <w:r w:rsidRPr="009C5176">
        <w:rPr>
          <w:rFonts w:eastAsiaTheme="minorHAnsi"/>
          <w:color w:val="auto"/>
        </w:rPr>
        <w:fldChar w:fldCharType="begin">
          <w:fldData xml:space="preserve">PEVuZE5vdGU+PENpdGU+PEF1dGhvcj5NZXJ6PC9BdXRob3I+PFllYXI+MjAxMzwvWWVhcj48UmVj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==
</w:fldData>
        </w:fldChar>
      </w:r>
      <w:r w:rsidR="00822C50" w:rsidRPr="009C5176">
        <w:rPr>
          <w:rFonts w:eastAsiaTheme="minorHAnsi"/>
          <w:color w:val="auto"/>
        </w:rPr>
        <w:instrText xml:space="preserve"> ADDIN EN.CITE </w:instrText>
      </w:r>
      <w:r w:rsidR="00822C50" w:rsidRPr="009C5176">
        <w:rPr>
          <w:rFonts w:eastAsiaTheme="minorHAnsi"/>
          <w:color w:val="auto"/>
        </w:rPr>
        <w:fldChar w:fldCharType="begin">
          <w:fldData xml:space="preserve">PEVuZE5vdGU+PENpdGU+PEF1dGhvcj5NZXJ6PC9BdXRob3I+PFllYXI+MjAxMzwvWWVhcj48UmVj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==
</w:fldData>
        </w:fldChar>
      </w:r>
      <w:r w:rsidR="00822C50" w:rsidRPr="009C5176">
        <w:rPr>
          <w:rFonts w:eastAsiaTheme="minorHAnsi"/>
          <w:color w:val="auto"/>
        </w:rPr>
        <w:instrText xml:space="preserve"> ADDIN EN.CITE.DATA </w:instrText>
      </w:r>
      <w:r w:rsidR="00822C50" w:rsidRPr="009C5176">
        <w:rPr>
          <w:rFonts w:eastAsiaTheme="minorHAnsi"/>
          <w:color w:val="auto"/>
        </w:rPr>
      </w:r>
      <w:r w:rsidR="00822C50" w:rsidRPr="009C5176">
        <w:rPr>
          <w:rFonts w:eastAsiaTheme="minorHAnsi"/>
          <w:color w:val="auto"/>
        </w:rPr>
        <w:fldChar w:fldCharType="end"/>
      </w:r>
      <w:r w:rsidRPr="009C5176">
        <w:rPr>
          <w:rFonts w:eastAsiaTheme="minorHAnsi"/>
          <w:color w:val="auto"/>
        </w:rPr>
      </w:r>
      <w:r w:rsidRPr="009C5176">
        <w:rPr>
          <w:rFonts w:eastAsiaTheme="minorHAnsi"/>
          <w:color w:val="auto"/>
        </w:rPr>
        <w:fldChar w:fldCharType="separate"/>
      </w:r>
      <w:r w:rsidR="00822C50" w:rsidRPr="009C5176">
        <w:rPr>
          <w:rFonts w:eastAsiaTheme="minorHAnsi"/>
          <w:noProof/>
          <w:color w:val="auto"/>
          <w:vertAlign w:val="superscript"/>
        </w:rPr>
        <w:t>10</w:t>
      </w:r>
      <w:r w:rsidRPr="009C5176">
        <w:rPr>
          <w:rFonts w:eastAsiaTheme="minorHAnsi"/>
          <w:color w:val="auto"/>
        </w:rPr>
        <w:fldChar w:fldCharType="end"/>
      </w:r>
      <w:r w:rsidRPr="009C5176">
        <w:rPr>
          <w:rFonts w:eastAsiaTheme="minorHAnsi"/>
          <w:color w:val="auto"/>
          <w:vertAlign w:val="superscript"/>
        </w:rPr>
        <w:t>,</w:t>
      </w:r>
      <w:r w:rsidRPr="009C5176">
        <w:rPr>
          <w:rFonts w:eastAsiaTheme="minorHAnsi"/>
          <w:color w:val="auto"/>
        </w:rPr>
        <w:fldChar w:fldCharType="begin">
          <w:fldData xml:space="preserve">PEVuZE5vdGU+PENpdGU+PEF1dGhvcj5HZXJsYWNoPC9BdXRob3I+PFllYXI+MjAxNDwvWWVhcj48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</w:fldData>
        </w:fldChar>
      </w:r>
      <w:r w:rsidR="00822C50" w:rsidRPr="009C5176">
        <w:rPr>
          <w:rFonts w:eastAsiaTheme="minorHAnsi"/>
          <w:color w:val="auto"/>
        </w:rPr>
        <w:instrText xml:space="preserve"> ADDIN EN.CITE </w:instrText>
      </w:r>
      <w:r w:rsidR="00822C50" w:rsidRPr="009C5176">
        <w:rPr>
          <w:rFonts w:eastAsiaTheme="minorHAnsi"/>
          <w:color w:val="auto"/>
        </w:rPr>
        <w:fldChar w:fldCharType="begin">
          <w:fldData xml:space="preserve">PEVuZE5vdGU+PENpdGU+PEF1dGhvcj5HZXJsYWNoPC9BdXRob3I+PFllYXI+MjAxNDwvWWVhcj48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</w:fldData>
        </w:fldChar>
      </w:r>
      <w:r w:rsidR="00822C50" w:rsidRPr="009C5176">
        <w:rPr>
          <w:rFonts w:eastAsiaTheme="minorHAnsi"/>
          <w:color w:val="auto"/>
        </w:rPr>
        <w:instrText xml:space="preserve"> ADDIN EN.CITE.DATA </w:instrText>
      </w:r>
      <w:r w:rsidR="00822C50" w:rsidRPr="009C5176">
        <w:rPr>
          <w:rFonts w:eastAsiaTheme="minorHAnsi"/>
          <w:color w:val="auto"/>
        </w:rPr>
      </w:r>
      <w:r w:rsidR="00822C50" w:rsidRPr="009C5176">
        <w:rPr>
          <w:rFonts w:eastAsiaTheme="minorHAnsi"/>
          <w:color w:val="auto"/>
        </w:rPr>
        <w:fldChar w:fldCharType="end"/>
      </w:r>
      <w:r w:rsidRPr="009C5176">
        <w:rPr>
          <w:rFonts w:eastAsiaTheme="minorHAnsi"/>
          <w:color w:val="auto"/>
        </w:rPr>
      </w:r>
      <w:r w:rsidRPr="009C5176">
        <w:rPr>
          <w:rFonts w:eastAsiaTheme="minorHAnsi"/>
          <w:color w:val="auto"/>
        </w:rPr>
        <w:fldChar w:fldCharType="separate"/>
      </w:r>
      <w:r w:rsidR="00822C50" w:rsidRPr="009C5176">
        <w:rPr>
          <w:rFonts w:eastAsiaTheme="minorHAnsi"/>
          <w:noProof/>
          <w:color w:val="auto"/>
          <w:vertAlign w:val="superscript"/>
        </w:rPr>
        <w:t>11</w:t>
      </w:r>
      <w:r w:rsidRPr="009C5176">
        <w:rPr>
          <w:rFonts w:eastAsiaTheme="minorHAnsi"/>
          <w:color w:val="auto"/>
        </w:rPr>
        <w:fldChar w:fldCharType="end"/>
      </w:r>
      <w:r w:rsidRPr="009C5176">
        <w:rPr>
          <w:rFonts w:eastAsiaTheme="minorHAnsi"/>
          <w:color w:val="auto"/>
        </w:rPr>
        <w:t>, the Krumdieck tissue slicer</w:t>
      </w:r>
      <w:r w:rsidRPr="009C5176">
        <w:rPr>
          <w:rFonts w:eastAsiaTheme="minorHAnsi"/>
          <w:color w:val="auto"/>
        </w:rPr>
        <w:fldChar w:fldCharType="begin">
          <w:fldData xml:space="preserve">PEVuZE5vdGU+PENpdGU+PEF1dGhvcj5Fc3RlczwvQXV0aG9yPjxZZWFyPjIwMDc8L1llYXI+PFJl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</w:fldData>
        </w:fldChar>
      </w:r>
      <w:r w:rsidR="00822C50" w:rsidRPr="009C5176">
        <w:rPr>
          <w:rFonts w:eastAsiaTheme="minorHAnsi"/>
          <w:color w:val="auto"/>
        </w:rPr>
        <w:instrText xml:space="preserve"> ADDIN EN.CITE </w:instrText>
      </w:r>
      <w:r w:rsidR="00822C50" w:rsidRPr="009C5176">
        <w:rPr>
          <w:rFonts w:eastAsiaTheme="minorHAnsi"/>
          <w:color w:val="auto"/>
        </w:rPr>
        <w:fldChar w:fldCharType="begin">
          <w:fldData xml:space="preserve">PEVuZE5vdGU+PENpdGU+PEF1dGhvcj5Fc3RlczwvQXV0aG9yPjxZZWFyPjIwMDc8L1llYXI+PFJl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</w:fldData>
        </w:fldChar>
      </w:r>
      <w:r w:rsidR="00822C50" w:rsidRPr="009C5176">
        <w:rPr>
          <w:rFonts w:eastAsiaTheme="minorHAnsi"/>
          <w:color w:val="auto"/>
        </w:rPr>
        <w:instrText xml:space="preserve"> ADDIN EN.CITE.DATA </w:instrText>
      </w:r>
      <w:r w:rsidR="00822C50" w:rsidRPr="009C5176">
        <w:rPr>
          <w:rFonts w:eastAsiaTheme="minorHAnsi"/>
          <w:color w:val="auto"/>
        </w:rPr>
      </w:r>
      <w:r w:rsidR="00822C50" w:rsidRPr="009C5176">
        <w:rPr>
          <w:rFonts w:eastAsiaTheme="minorHAnsi"/>
          <w:color w:val="auto"/>
        </w:rPr>
        <w:fldChar w:fldCharType="end"/>
      </w:r>
      <w:r w:rsidRPr="009C5176">
        <w:rPr>
          <w:rFonts w:eastAsiaTheme="minorHAnsi"/>
          <w:color w:val="auto"/>
        </w:rPr>
      </w:r>
      <w:r w:rsidRPr="009C5176">
        <w:rPr>
          <w:rFonts w:eastAsiaTheme="minorHAnsi"/>
          <w:color w:val="auto"/>
        </w:rPr>
        <w:fldChar w:fldCharType="separate"/>
      </w:r>
      <w:r w:rsidR="00822C50" w:rsidRPr="009C5176">
        <w:rPr>
          <w:rFonts w:eastAsiaTheme="minorHAnsi"/>
          <w:noProof/>
          <w:color w:val="auto"/>
          <w:vertAlign w:val="superscript"/>
        </w:rPr>
        <w:t>12,13</w:t>
      </w:r>
      <w:r w:rsidRPr="009C5176">
        <w:rPr>
          <w:rFonts w:eastAsiaTheme="minorHAnsi"/>
          <w:color w:val="auto"/>
        </w:rPr>
        <w:fldChar w:fldCharType="end"/>
      </w:r>
      <w:r w:rsidRPr="009C5176">
        <w:rPr>
          <w:rFonts w:eastAsiaTheme="minorHAnsi"/>
          <w:color w:val="auto"/>
        </w:rPr>
        <w:t>, and v</w:t>
      </w:r>
      <w:r w:rsidR="009D73C8" w:rsidRPr="009C5176">
        <w:rPr>
          <w:rFonts w:eastAsiaTheme="minorHAnsi"/>
          <w:color w:val="auto"/>
        </w:rPr>
        <w:t>i</w:t>
      </w:r>
      <w:r w:rsidRPr="009C5176">
        <w:rPr>
          <w:rFonts w:eastAsiaTheme="minorHAnsi"/>
          <w:color w:val="auto"/>
        </w:rPr>
        <w:t>bratomes</w:t>
      </w:r>
      <w:r w:rsidRPr="009C5176">
        <w:rPr>
          <w:rFonts w:eastAsiaTheme="minorHAnsi"/>
          <w:color w:val="auto"/>
        </w:rPr>
        <w:fldChar w:fldCharType="begin">
          <w:fldData xml:space="preserve">PEVuZE5vdGU+PENpdGU+PEF1dGhvcj5WYWlyYTwvQXV0aG9yPjxZZWFyPjIwMTA8L1llYXI+PFJl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</w:fldData>
        </w:fldChar>
      </w:r>
      <w:r w:rsidR="00822C50" w:rsidRPr="009C5176">
        <w:rPr>
          <w:rFonts w:eastAsiaTheme="minorHAnsi"/>
          <w:color w:val="auto"/>
        </w:rPr>
        <w:instrText xml:space="preserve"> ADDIN EN.CITE </w:instrText>
      </w:r>
      <w:r w:rsidR="00822C50" w:rsidRPr="009C5176">
        <w:rPr>
          <w:rFonts w:eastAsiaTheme="minorHAnsi"/>
          <w:color w:val="auto"/>
        </w:rPr>
        <w:fldChar w:fldCharType="begin">
          <w:fldData xml:space="preserve">PEVuZE5vdGU+PENpdGU+PEF1dGhvcj5WYWlyYTwvQXV0aG9yPjxZZWFyPjIwMTA8L1llYXI+PFJl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</w:fldData>
        </w:fldChar>
      </w:r>
      <w:r w:rsidR="00822C50" w:rsidRPr="009C5176">
        <w:rPr>
          <w:rFonts w:eastAsiaTheme="minorHAnsi"/>
          <w:color w:val="auto"/>
        </w:rPr>
        <w:instrText xml:space="preserve"> ADDIN EN.CITE.DATA </w:instrText>
      </w:r>
      <w:r w:rsidR="00822C50" w:rsidRPr="009C5176">
        <w:rPr>
          <w:rFonts w:eastAsiaTheme="minorHAnsi"/>
          <w:color w:val="auto"/>
        </w:rPr>
      </w:r>
      <w:r w:rsidR="00822C50" w:rsidRPr="009C5176">
        <w:rPr>
          <w:rFonts w:eastAsiaTheme="minorHAnsi"/>
          <w:color w:val="auto"/>
        </w:rPr>
        <w:fldChar w:fldCharType="end"/>
      </w:r>
      <w:r w:rsidRPr="009C5176">
        <w:rPr>
          <w:rFonts w:eastAsiaTheme="minorHAnsi"/>
          <w:color w:val="auto"/>
        </w:rPr>
      </w:r>
      <w:r w:rsidRPr="009C5176">
        <w:rPr>
          <w:rFonts w:eastAsiaTheme="minorHAnsi"/>
          <w:color w:val="auto"/>
        </w:rPr>
        <w:fldChar w:fldCharType="separate"/>
      </w:r>
      <w:r w:rsidR="00822C50" w:rsidRPr="009C5176">
        <w:rPr>
          <w:rFonts w:eastAsiaTheme="minorHAnsi"/>
          <w:noProof/>
          <w:color w:val="auto"/>
          <w:vertAlign w:val="superscript"/>
        </w:rPr>
        <w:t>11,14,15</w:t>
      </w:r>
      <w:r w:rsidRPr="009C5176">
        <w:rPr>
          <w:rFonts w:eastAsiaTheme="minorHAnsi"/>
          <w:color w:val="auto"/>
        </w:rPr>
        <w:fldChar w:fldCharType="end"/>
      </w:r>
      <w:r w:rsidRPr="009C5176">
        <w:rPr>
          <w:rFonts w:eastAsiaTheme="minorHAnsi"/>
          <w:color w:val="auto"/>
          <w:vertAlign w:val="superscript"/>
        </w:rPr>
        <w:t>,</w:t>
      </w:r>
      <w:r w:rsidRPr="009C5176">
        <w:rPr>
          <w:rFonts w:eastAsiaTheme="minorHAnsi"/>
          <w:color w:val="auto"/>
        </w:rPr>
        <w:fldChar w:fldCharType="begin">
          <w:fldData xml:space="preserve">PEVuZE5vdGU+PENpdGU+PEF1dGhvcj5XYW5nPC9BdXRob3I+PFllYXI+MjAxNTwvWWVhcj48UmVj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</w:fldData>
        </w:fldChar>
      </w:r>
      <w:r w:rsidR="00822C50" w:rsidRPr="009C5176">
        <w:rPr>
          <w:rFonts w:eastAsiaTheme="minorHAnsi"/>
          <w:color w:val="auto"/>
        </w:rPr>
        <w:instrText xml:space="preserve"> ADDIN EN.CITE </w:instrText>
      </w:r>
      <w:r w:rsidR="00822C50" w:rsidRPr="009C5176">
        <w:rPr>
          <w:rFonts w:eastAsiaTheme="minorHAnsi"/>
          <w:color w:val="auto"/>
        </w:rPr>
        <w:fldChar w:fldCharType="begin">
          <w:fldData xml:space="preserve">PEVuZE5vdGU+PENpdGU+PEF1dGhvcj5XYW5nPC9BdXRob3I+PFllYXI+MjAxNTwvWWVhcj48UmVj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</w:fldData>
        </w:fldChar>
      </w:r>
      <w:r w:rsidR="00822C50" w:rsidRPr="009C5176">
        <w:rPr>
          <w:rFonts w:eastAsiaTheme="minorHAnsi"/>
          <w:color w:val="auto"/>
        </w:rPr>
        <w:instrText xml:space="preserve"> ADDIN EN.CITE.DATA </w:instrText>
      </w:r>
      <w:r w:rsidR="00822C50" w:rsidRPr="009C5176">
        <w:rPr>
          <w:rFonts w:eastAsiaTheme="minorHAnsi"/>
          <w:color w:val="auto"/>
        </w:rPr>
      </w:r>
      <w:r w:rsidR="00822C50" w:rsidRPr="009C5176">
        <w:rPr>
          <w:rFonts w:eastAsiaTheme="minorHAnsi"/>
          <w:color w:val="auto"/>
        </w:rPr>
        <w:fldChar w:fldCharType="end"/>
      </w:r>
      <w:r w:rsidRPr="009C5176">
        <w:rPr>
          <w:rFonts w:eastAsiaTheme="minorHAnsi"/>
          <w:color w:val="auto"/>
        </w:rPr>
      </w:r>
      <w:r w:rsidRPr="009C5176">
        <w:rPr>
          <w:rFonts w:eastAsiaTheme="minorHAnsi"/>
          <w:color w:val="auto"/>
        </w:rPr>
        <w:fldChar w:fldCharType="separate"/>
      </w:r>
      <w:r w:rsidR="00822C50" w:rsidRPr="009C5176">
        <w:rPr>
          <w:rFonts w:eastAsiaTheme="minorHAnsi"/>
          <w:noProof/>
          <w:color w:val="auto"/>
          <w:vertAlign w:val="superscript"/>
        </w:rPr>
        <w:t>16</w:t>
      </w:r>
      <w:r w:rsidRPr="009C5176">
        <w:rPr>
          <w:rFonts w:eastAsiaTheme="minorHAnsi"/>
          <w:color w:val="auto"/>
        </w:rPr>
        <w:fldChar w:fldCharType="end"/>
      </w:r>
      <w:r w:rsidRPr="009C5176">
        <w:rPr>
          <w:rFonts w:eastAsiaTheme="minorHAnsi"/>
          <w:color w:val="auto"/>
        </w:rPr>
        <w:t>.</w:t>
      </w:r>
      <w:r w:rsidRPr="009C5176">
        <w:rPr>
          <w:color w:val="auto"/>
        </w:rPr>
        <w:t xml:space="preserve"> The Krumdieck tissue slicer generates cylindrical tissue cores</w:t>
      </w:r>
      <w:r w:rsidR="009D73C8" w:rsidRPr="009C5176">
        <w:rPr>
          <w:color w:val="auto"/>
        </w:rPr>
        <w:t xml:space="preserve">, </w:t>
      </w:r>
      <w:r w:rsidRPr="009C5176">
        <w:rPr>
          <w:color w:val="auto"/>
        </w:rPr>
        <w:t>which are then sliced into circular tissue slices using a microtome</w:t>
      </w:r>
      <w:r w:rsidR="009D73C8" w:rsidRPr="009C5176">
        <w:rPr>
          <w:color w:val="auto"/>
        </w:rPr>
        <w:t>.</w:t>
      </w:r>
      <w:r w:rsidR="00B935F6" w:rsidRPr="009C5176">
        <w:rPr>
          <w:color w:val="auto"/>
        </w:rPr>
        <w:t xml:space="preserve"> </w:t>
      </w:r>
      <w:r w:rsidR="00161F19" w:rsidRPr="009C5176">
        <w:rPr>
          <w:color w:val="auto"/>
        </w:rPr>
        <w:t xml:space="preserve">A </w:t>
      </w:r>
      <w:r w:rsidRPr="009C5176">
        <w:rPr>
          <w:color w:val="auto"/>
        </w:rPr>
        <w:t>vibratome</w:t>
      </w:r>
      <w:r w:rsidR="00B7179C" w:rsidRPr="009C5176">
        <w:rPr>
          <w:color w:val="auto"/>
        </w:rPr>
        <w:t>, on the other hand,</w:t>
      </w:r>
      <w:r w:rsidRPr="009C5176">
        <w:rPr>
          <w:color w:val="auto"/>
        </w:rPr>
        <w:t xml:space="preserve"> uses a vibrating blade microtome. </w:t>
      </w:r>
      <w:r w:rsidR="00B7179C" w:rsidRPr="009C5176">
        <w:rPr>
          <w:color w:val="auto"/>
        </w:rPr>
        <w:t>In a study on</w:t>
      </w:r>
      <w:r w:rsidRPr="009C5176">
        <w:rPr>
          <w:color w:val="auto"/>
        </w:rPr>
        <w:t xml:space="preserve"> liver slices</w:t>
      </w:r>
      <w:r w:rsidR="009D73C8" w:rsidRPr="009C5176">
        <w:rPr>
          <w:color w:val="auto"/>
        </w:rPr>
        <w:t xml:space="preserve">, </w:t>
      </w:r>
      <w:r w:rsidRPr="009C5176">
        <w:rPr>
          <w:color w:val="auto"/>
        </w:rPr>
        <w:t xml:space="preserve">it was shown </w:t>
      </w:r>
      <w:r w:rsidR="009D73C8" w:rsidRPr="009C5176">
        <w:rPr>
          <w:color w:val="auto"/>
        </w:rPr>
        <w:t>that the</w:t>
      </w:r>
      <w:r w:rsidRPr="009C5176">
        <w:rPr>
          <w:color w:val="auto"/>
        </w:rPr>
        <w:t xml:space="preserve"> Leica vibratome generates </w:t>
      </w:r>
      <w:r w:rsidR="009D73C8" w:rsidRPr="009C5176">
        <w:rPr>
          <w:color w:val="auto"/>
        </w:rPr>
        <w:t xml:space="preserve">more </w:t>
      </w:r>
      <w:r w:rsidRPr="009C5176">
        <w:rPr>
          <w:color w:val="auto"/>
        </w:rPr>
        <w:t xml:space="preserve">reproducible </w:t>
      </w:r>
      <w:r w:rsidR="009D73C8" w:rsidRPr="009C5176">
        <w:rPr>
          <w:color w:val="auto"/>
        </w:rPr>
        <w:t xml:space="preserve">and </w:t>
      </w:r>
      <w:r w:rsidRPr="009C5176">
        <w:rPr>
          <w:color w:val="auto"/>
        </w:rPr>
        <w:t xml:space="preserve">consistent </w:t>
      </w:r>
      <w:r w:rsidR="009D73C8" w:rsidRPr="009C5176">
        <w:rPr>
          <w:color w:val="auto"/>
        </w:rPr>
        <w:t xml:space="preserve">slices </w:t>
      </w:r>
      <w:r w:rsidR="00B7179C" w:rsidRPr="009C5176">
        <w:rPr>
          <w:color w:val="auto"/>
        </w:rPr>
        <w:t>compared with</w:t>
      </w:r>
      <w:r w:rsidRPr="009C5176">
        <w:rPr>
          <w:color w:val="auto"/>
        </w:rPr>
        <w:t xml:space="preserve"> the Krumdieck slicer</w:t>
      </w:r>
      <w:r w:rsidRPr="009C5176">
        <w:rPr>
          <w:color w:val="auto"/>
        </w:rPr>
        <w:fldChar w:fldCharType="begin"/>
      </w:r>
      <w:r w:rsidR="00822C50" w:rsidRPr="009C5176">
        <w:rPr>
          <w:color w:val="auto"/>
        </w:rPr>
        <w:instrText xml:space="preserve"> ADDIN EN.CITE &lt;EndNote&gt;&lt;Cite&gt;&lt;Author&gt;Zimmermann&lt;/Author&gt;&lt;Year&gt;2009&lt;/Year&gt;&lt;RecNum&gt;15&lt;/RecNum&gt;&lt;DisplayText&gt;&lt;style face="superscript"&gt;15&lt;/style&gt;&lt;/DisplayText&gt;&lt;record&gt;&lt;rec-number&gt;15&lt;/rec-number&gt;&lt;foreign-keys&gt;&lt;key app="EN" db-id="frffe9zptw0a9we2fd4x2pdpvsxxex5az20a" timestamp="1531404059"&gt;15&lt;/key&gt;&lt;/foreign-keys&gt;&lt;ref-type name="Journal Article"&gt;17&lt;/ref-type&gt;&lt;contributors&gt;&lt;authors&gt;&lt;author&gt;Zimmermann, M.&lt;/author&gt;&lt;author&gt;Lampe, J.&lt;/author&gt;&lt;author&gt;Lange, S.&lt;/author&gt;&lt;author&gt;Smirnow, I.&lt;/author&gt;&lt;author&gt;Konigsrainer, A.&lt;/author&gt;&lt;author&gt;Hann-von-Weyhern, C.&lt;/author&gt;&lt;author&gt;Fend, F.&lt;/author&gt;&lt;author&gt;Gregor, M.&lt;/author&gt;&lt;author&gt;Bitzer, M.&lt;/author&gt;&lt;author&gt;Lauer, U. M.&lt;/author&gt;&lt;/authors&gt;&lt;/contributors&gt;&lt;auth-address&gt;Department of Gastroenterology and Hepatology, University Hospital Tuebingen, Otfried-Mueller-Str. 10, 72076, Tuebingen, Germany.&lt;/auth-address&gt;&lt;titles&gt;&lt;title&gt;Improved reproducibility in preparing precision-cut liver tissue slices&lt;/title&gt;&lt;secondary-title&gt;Cytotechnology&lt;/secondary-title&gt;&lt;alt-title&gt;Cytotechnology&lt;/alt-title&gt;&lt;/titles&gt;&lt;pages&gt;145-52&lt;/pages&gt;&lt;volume&gt;61&lt;/volume&gt;&lt;number&gt;3&lt;/number&gt;&lt;edition&gt;2010/01/22&lt;/edition&gt;&lt;dates&gt;&lt;year&gt;2009&lt;/year&gt;&lt;pub-dates&gt;&lt;date&gt;Dec&lt;/date&gt;&lt;/pub-dates&gt;&lt;/dates&gt;&lt;isbn&gt;0920-9069 (Print)&amp;#xD;0920-9069&lt;/isbn&gt;&lt;accession-num&gt;20091220&lt;/accession-num&gt;&lt;urls&gt;&lt;/urls&gt;&lt;custom2&gt;PMC2825296&lt;/custom2&gt;&lt;electronic-resource-num&gt;10.1007/s10616-009-9246-4&lt;/electronic-resource-num&gt;&lt;remote-database-provider&gt;NLM&lt;/remote-database-provider&gt;&lt;language&gt;eng&lt;/language&gt;&lt;/record&gt;&lt;/Cite&gt;&lt;/EndNote&gt;</w:instrText>
      </w:r>
      <w:r w:rsidRPr="009C5176">
        <w:rPr>
          <w:color w:val="auto"/>
        </w:rPr>
        <w:fldChar w:fldCharType="separate"/>
      </w:r>
      <w:r w:rsidR="00822C50" w:rsidRPr="009C5176">
        <w:rPr>
          <w:noProof/>
          <w:color w:val="auto"/>
          <w:vertAlign w:val="superscript"/>
        </w:rPr>
        <w:t>15</w:t>
      </w:r>
      <w:r w:rsidRPr="009C5176">
        <w:rPr>
          <w:color w:val="auto"/>
        </w:rPr>
        <w:fldChar w:fldCharType="end"/>
      </w:r>
      <w:r w:rsidRPr="009C5176">
        <w:rPr>
          <w:color w:val="auto"/>
        </w:rPr>
        <w:t xml:space="preserve">. </w:t>
      </w:r>
      <w:r w:rsidR="00B7179C" w:rsidRPr="009C5176">
        <w:rPr>
          <w:color w:val="auto"/>
        </w:rPr>
        <w:t>S</w:t>
      </w:r>
      <w:r w:rsidRPr="009C5176">
        <w:rPr>
          <w:color w:val="auto"/>
        </w:rPr>
        <w:t>lice thicknesses</w:t>
      </w:r>
      <w:r w:rsidR="009D73C8" w:rsidRPr="009C5176">
        <w:rPr>
          <w:color w:val="auto"/>
        </w:rPr>
        <w:t xml:space="preserve"> ranging from </w:t>
      </w:r>
      <w:r w:rsidRPr="009C5176">
        <w:rPr>
          <w:color w:val="auto"/>
        </w:rPr>
        <w:t xml:space="preserve">250 </w:t>
      </w:r>
      <w:r w:rsidR="00B7179C" w:rsidRPr="009C5176">
        <w:rPr>
          <w:color w:val="auto"/>
        </w:rPr>
        <w:t>to</w:t>
      </w:r>
      <w:r w:rsidRPr="009C5176">
        <w:rPr>
          <w:color w:val="auto"/>
        </w:rPr>
        <w:t xml:space="preserve"> 500 μm</w:t>
      </w:r>
      <w:r w:rsidR="00B7179C" w:rsidRPr="009C5176">
        <w:rPr>
          <w:color w:val="auto"/>
        </w:rPr>
        <w:t xml:space="preserve"> </w:t>
      </w:r>
      <w:r w:rsidRPr="009C5176">
        <w:rPr>
          <w:color w:val="auto"/>
        </w:rPr>
        <w:t>have been used, and studies report maintenance</w:t>
      </w:r>
      <w:r w:rsidRPr="009C5176" w:rsidDel="008D24B8">
        <w:rPr>
          <w:color w:val="auto"/>
        </w:rPr>
        <w:t xml:space="preserve"> </w:t>
      </w:r>
      <w:r w:rsidRPr="009C5176">
        <w:rPr>
          <w:color w:val="auto"/>
        </w:rPr>
        <w:t xml:space="preserve">of viability and morphological features </w:t>
      </w:r>
      <w:r w:rsidR="009D73C8" w:rsidRPr="009C5176">
        <w:rPr>
          <w:color w:val="auto"/>
        </w:rPr>
        <w:t xml:space="preserve">even until </w:t>
      </w:r>
      <w:r w:rsidRPr="009C5176">
        <w:rPr>
          <w:color w:val="auto"/>
        </w:rPr>
        <w:t>16 days</w:t>
      </w:r>
      <w:r w:rsidRPr="009C5176">
        <w:rPr>
          <w:color w:val="auto"/>
        </w:rPr>
        <w:fldChar w:fldCharType="begin">
          <w:fldData xml:space="preserve">PEVuZE5vdGU+PENpdGU+PEF1dGhvcj5WYWlyYTwvQXV0aG9yPjxZZWFyPjIwMTA8L1llYXI+PFJl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WYWlyYTwvQXV0aG9yPjxZZWFyPjIwMTA8L1llYXI+PFJl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14</w:t>
      </w:r>
      <w:r w:rsidRPr="009C5176">
        <w:rPr>
          <w:color w:val="auto"/>
        </w:rPr>
        <w:fldChar w:fldCharType="end"/>
      </w:r>
      <w:r w:rsidRPr="009C5176">
        <w:rPr>
          <w:color w:val="auto"/>
          <w:vertAlign w:val="superscript"/>
        </w:rPr>
        <w:t>,</w:t>
      </w:r>
      <w:r w:rsidRPr="009C5176">
        <w:rPr>
          <w:color w:val="auto"/>
        </w:rPr>
        <w:fldChar w:fldCharType="begin">
          <w:fldData xml:space="preserve">PEVuZE5vdGU+PENpdGU+PEF1dGhvcj5KYWFtYWE8L0F1dGhvcj48WWVhcj4yMDEwPC9ZZWFyPjxS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KYWFtYWE8L0F1dGhvcj48WWVhcj4yMDEwPC9ZZWFyPjxS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10,17,18</w:t>
      </w:r>
      <w:r w:rsidRPr="009C5176">
        <w:rPr>
          <w:color w:val="auto"/>
        </w:rPr>
        <w:fldChar w:fldCharType="end"/>
      </w:r>
      <w:r w:rsidRPr="009C5176">
        <w:rPr>
          <w:color w:val="auto"/>
        </w:rPr>
        <w:t xml:space="preserve">. </w:t>
      </w:r>
      <w:r w:rsidR="00A25118" w:rsidRPr="009C5176">
        <w:rPr>
          <w:color w:val="auto"/>
        </w:rPr>
        <w:t xml:space="preserve">However, </w:t>
      </w:r>
      <w:r w:rsidR="00B935F6" w:rsidRPr="009C5176">
        <w:rPr>
          <w:color w:val="auto"/>
        </w:rPr>
        <w:t xml:space="preserve"> </w:t>
      </w:r>
      <w:r w:rsidR="00A25118" w:rsidRPr="009C5176">
        <w:rPr>
          <w:color w:val="auto"/>
        </w:rPr>
        <w:t>t</w:t>
      </w:r>
      <w:r w:rsidRPr="009C5176">
        <w:rPr>
          <w:color w:val="auto"/>
        </w:rPr>
        <w:t>umor</w:t>
      </w:r>
      <w:r w:rsidR="00A25118" w:rsidRPr="009C5176">
        <w:rPr>
          <w:color w:val="auto"/>
        </w:rPr>
        <w:t>s</w:t>
      </w:r>
      <w:r w:rsidRPr="009C5176">
        <w:rPr>
          <w:color w:val="auto"/>
        </w:rPr>
        <w:t xml:space="preserve"> </w:t>
      </w:r>
      <w:r w:rsidR="00A25118" w:rsidRPr="009C5176">
        <w:rPr>
          <w:color w:val="auto"/>
        </w:rPr>
        <w:t xml:space="preserve">have variable </w:t>
      </w:r>
      <w:r w:rsidRPr="009C5176">
        <w:rPr>
          <w:color w:val="auto"/>
        </w:rPr>
        <w:t>metaboli</w:t>
      </w:r>
      <w:r w:rsidR="00A25118" w:rsidRPr="009C5176">
        <w:rPr>
          <w:color w:val="auto"/>
        </w:rPr>
        <w:t>c profiles</w:t>
      </w:r>
      <w:r w:rsidRPr="009C5176">
        <w:rPr>
          <w:color w:val="auto"/>
        </w:rPr>
        <w:t xml:space="preserve"> </w:t>
      </w:r>
      <w:r w:rsidR="00B7179C" w:rsidRPr="009C5176">
        <w:rPr>
          <w:color w:val="auto"/>
        </w:rPr>
        <w:t xml:space="preserve">that can affect </w:t>
      </w:r>
      <w:r w:rsidRPr="009C5176">
        <w:rPr>
          <w:color w:val="auto"/>
        </w:rPr>
        <w:t>nutrient requirements,</w:t>
      </w:r>
      <w:r w:rsidR="00B935F6" w:rsidRPr="009C5176">
        <w:rPr>
          <w:color w:val="auto"/>
        </w:rPr>
        <w:t xml:space="preserve"> and</w:t>
      </w:r>
      <w:r w:rsidRPr="009C5176">
        <w:rPr>
          <w:color w:val="auto"/>
        </w:rPr>
        <w:t xml:space="preserve"> parameters </w:t>
      </w:r>
      <w:r w:rsidR="00B7179C" w:rsidRPr="009C5176">
        <w:rPr>
          <w:color w:val="auto"/>
        </w:rPr>
        <w:t>such as</w:t>
      </w:r>
      <w:r w:rsidRPr="009C5176">
        <w:rPr>
          <w:color w:val="auto"/>
        </w:rPr>
        <w:t xml:space="preserve"> tissue stiffness and matrix composition </w:t>
      </w:r>
      <w:r w:rsidR="00B7179C" w:rsidRPr="009C5176">
        <w:rPr>
          <w:color w:val="auto"/>
        </w:rPr>
        <w:t xml:space="preserve">can </w:t>
      </w:r>
      <w:r w:rsidRPr="009C5176">
        <w:rPr>
          <w:color w:val="auto"/>
        </w:rPr>
        <w:t xml:space="preserve">influence on </w:t>
      </w:r>
      <w:r w:rsidRPr="009C5176">
        <w:t>aeration and nutrient flo</w:t>
      </w:r>
      <w:r w:rsidR="00B7179C" w:rsidRPr="009C5176">
        <w:t xml:space="preserve">w. It is therefore likely </w:t>
      </w:r>
      <w:r w:rsidRPr="009C5176">
        <w:t xml:space="preserve">that each tissue </w:t>
      </w:r>
      <w:r w:rsidR="00B7179C" w:rsidRPr="009C5176">
        <w:t xml:space="preserve">type </w:t>
      </w:r>
      <w:r w:rsidRPr="009C5176">
        <w:t>require</w:t>
      </w:r>
      <w:r w:rsidR="00B7179C" w:rsidRPr="009C5176">
        <w:t>s</w:t>
      </w:r>
      <w:r w:rsidRPr="009C5176">
        <w:t xml:space="preserve"> optimiza</w:t>
      </w:r>
      <w:r w:rsidR="00A25118" w:rsidRPr="009C5176">
        <w:t>t</w:t>
      </w:r>
      <w:r w:rsidRPr="009C5176">
        <w:t>ion of slic</w:t>
      </w:r>
      <w:r w:rsidR="00B7179C" w:rsidRPr="009C5176">
        <w:t>ing</w:t>
      </w:r>
      <w:r w:rsidRPr="009C5176">
        <w:t xml:space="preserve"> </w:t>
      </w:r>
      <w:r w:rsidR="00B7179C" w:rsidRPr="009C5176">
        <w:t xml:space="preserve">and </w:t>
      </w:r>
      <w:r w:rsidRPr="009C5176">
        <w:t>culture</w:t>
      </w:r>
      <w:r w:rsidR="00B7179C" w:rsidRPr="009C5176">
        <w:t xml:space="preserve"> conditions</w:t>
      </w:r>
      <w:r w:rsidRPr="009C5176">
        <w:t xml:space="preserve">. </w:t>
      </w:r>
    </w:p>
    <w:p w14:paraId="655341F5" w14:textId="77777777" w:rsidR="00621194" w:rsidRPr="009C5176" w:rsidRDefault="00621194" w:rsidP="009C5176">
      <w:pPr>
        <w:pStyle w:val="CommentText"/>
        <w:contextualSpacing/>
        <w:rPr>
          <w:color w:val="auto"/>
        </w:rPr>
      </w:pPr>
    </w:p>
    <w:p w14:paraId="2F4F9E66" w14:textId="2D101564" w:rsidR="00790D26" w:rsidRPr="009C5176" w:rsidRDefault="009B0E88" w:rsidP="009C5176">
      <w:pPr>
        <w:contextualSpacing/>
        <w:rPr>
          <w:color w:val="auto"/>
        </w:rPr>
      </w:pPr>
      <w:r w:rsidRPr="009C5176">
        <w:rPr>
          <w:color w:val="auto"/>
        </w:rPr>
        <w:t>Different cultivation methods have been used to support slice cultures: i) stationary interphase culture</w:t>
      </w:r>
      <w:r w:rsidR="00B7179C" w:rsidRPr="009C5176">
        <w:rPr>
          <w:color w:val="auto"/>
        </w:rPr>
        <w:t xml:space="preserve">, </w:t>
      </w:r>
      <w:r w:rsidRPr="009C5176">
        <w:rPr>
          <w:color w:val="auto"/>
        </w:rPr>
        <w:t>also called stagnant support culture, in which slices are placed on top of a semi-porous membrane insert immersed in the culture medium</w:t>
      </w:r>
      <w:r w:rsidR="00B7179C" w:rsidRPr="009C5176">
        <w:rPr>
          <w:color w:val="auto"/>
        </w:rPr>
        <w:t xml:space="preserve">. In this, the top of the </w:t>
      </w:r>
      <w:r w:rsidRPr="009C5176">
        <w:rPr>
          <w:color w:val="auto"/>
        </w:rPr>
        <w:t xml:space="preserve">slices </w:t>
      </w:r>
      <w:r w:rsidR="00B7179C" w:rsidRPr="009C5176">
        <w:rPr>
          <w:color w:val="auto"/>
        </w:rPr>
        <w:t xml:space="preserve">is </w:t>
      </w:r>
      <w:r w:rsidRPr="009C5176">
        <w:rPr>
          <w:color w:val="auto"/>
        </w:rPr>
        <w:t xml:space="preserve">exposed to </w:t>
      </w:r>
      <w:r w:rsidR="00B7179C" w:rsidRPr="009C5176">
        <w:rPr>
          <w:color w:val="auto"/>
        </w:rPr>
        <w:t xml:space="preserve">the </w:t>
      </w:r>
      <w:r w:rsidRPr="009C5176">
        <w:rPr>
          <w:color w:val="auto"/>
        </w:rPr>
        <w:t>air</w:t>
      </w:r>
      <w:r w:rsidR="00B7179C" w:rsidRPr="009C5176">
        <w:rPr>
          <w:color w:val="auto"/>
        </w:rPr>
        <w:t xml:space="preserve">, </w:t>
      </w:r>
      <w:r w:rsidRPr="009C5176">
        <w:rPr>
          <w:color w:val="auto"/>
        </w:rPr>
        <w:t>while the bottom is supplemented with nutrients via the porous insert</w:t>
      </w:r>
      <w:r w:rsidRPr="009C5176">
        <w:rPr>
          <w:color w:val="auto"/>
        </w:rPr>
        <w:fldChar w:fldCharType="begin">
          <w:fldData xml:space="preserve">PEVuZE5vdGU+PENpdGU+PEF1dGhvcj5HYWh3aWxlcjwvQXV0aG9yPjxZZWFyPjIwMDE8L1llYXI+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HYWh3aWxlcjwvQXV0aG9yPjxZZWFyPjIwMDE8L1llYXI+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14,19</w:t>
      </w:r>
      <w:r w:rsidRPr="009C5176">
        <w:rPr>
          <w:color w:val="auto"/>
        </w:rPr>
        <w:fldChar w:fldCharType="end"/>
      </w:r>
      <w:r w:rsidRPr="009C5176">
        <w:rPr>
          <w:color w:val="auto"/>
        </w:rPr>
        <w:t xml:space="preserve">; ii) the Trowel </w:t>
      </w:r>
      <w:r w:rsidRPr="009C5176">
        <w:rPr>
          <w:color w:val="auto"/>
        </w:rPr>
        <w:lastRenderedPageBreak/>
        <w:t>method, originally developed to culture whole organs or embryonic tissue slices</w:t>
      </w:r>
      <w:r w:rsidR="00B7179C" w:rsidRPr="009C5176">
        <w:rPr>
          <w:color w:val="auto"/>
        </w:rPr>
        <w:t>. In this,</w:t>
      </w:r>
      <w:r w:rsidRPr="009C5176">
        <w:rPr>
          <w:color w:val="auto"/>
        </w:rPr>
        <w:t xml:space="preserve"> slices are placed on top of a cotton sheet or filter supported by a metal grid, and </w:t>
      </w:r>
      <w:r w:rsidR="001E5525" w:rsidRPr="009C5176">
        <w:rPr>
          <w:color w:val="auto"/>
        </w:rPr>
        <w:t>the filter</w:t>
      </w:r>
      <w:r w:rsidRPr="009C5176">
        <w:rPr>
          <w:color w:val="auto"/>
        </w:rPr>
        <w:t xml:space="preserve"> </w:t>
      </w:r>
      <w:r w:rsidR="00B7179C" w:rsidRPr="009C5176">
        <w:rPr>
          <w:color w:val="auto"/>
        </w:rPr>
        <w:t xml:space="preserve">is </w:t>
      </w:r>
      <w:r w:rsidRPr="009C5176">
        <w:rPr>
          <w:color w:val="auto"/>
        </w:rPr>
        <w:t>soaked in the culture medium</w:t>
      </w:r>
      <w:r w:rsidR="00B7179C" w:rsidRPr="009C5176">
        <w:rPr>
          <w:color w:val="auto"/>
        </w:rPr>
        <w:t>. T</w:t>
      </w:r>
      <w:r w:rsidR="004D46E9" w:rsidRPr="009C5176">
        <w:rPr>
          <w:color w:val="auto"/>
        </w:rPr>
        <w:t xml:space="preserve">o </w:t>
      </w:r>
      <w:r w:rsidRPr="009C5176">
        <w:rPr>
          <w:color w:val="auto"/>
        </w:rPr>
        <w:t>keep</w:t>
      </w:r>
      <w:r w:rsidR="004D46E9" w:rsidRPr="009C5176">
        <w:rPr>
          <w:color w:val="auto"/>
        </w:rPr>
        <w:t xml:space="preserve"> the</w:t>
      </w:r>
      <w:r w:rsidRPr="009C5176">
        <w:rPr>
          <w:color w:val="auto"/>
        </w:rPr>
        <w:t xml:space="preserve"> tissues moist</w:t>
      </w:r>
      <w:r w:rsidR="00B7179C" w:rsidRPr="009C5176">
        <w:rPr>
          <w:color w:val="auto"/>
        </w:rPr>
        <w:t>,</w:t>
      </w:r>
      <w:r w:rsidR="001E5525" w:rsidRPr="009C5176">
        <w:rPr>
          <w:color w:val="auto"/>
        </w:rPr>
        <w:t xml:space="preserve"> a thin layer of medium is added on top of the slices</w:t>
      </w:r>
      <w:r w:rsidRPr="009C5176">
        <w:rPr>
          <w:color w:val="auto"/>
        </w:rPr>
        <w:fldChar w:fldCharType="begin">
          <w:fldData xml:space="preserve">PEVuZE5vdGU+PENpdGU+PEF1dGhvcj5BbGZhcWVlaDwvQXV0aG9yPjxZZWFyPjIwMTM8L1llYXI+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BbGZhcWVlaDwvQXV0aG9yPjxZZWFyPjIwMTM8L1llYXI+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0-22</w:t>
      </w:r>
      <w:r w:rsidRPr="009C5176">
        <w:rPr>
          <w:color w:val="auto"/>
        </w:rPr>
        <w:fldChar w:fldCharType="end"/>
      </w:r>
      <w:r w:rsidRPr="009C5176">
        <w:rPr>
          <w:color w:val="auto"/>
        </w:rPr>
        <w:t>.</w:t>
      </w:r>
      <w:r w:rsidR="00790D26" w:rsidRPr="009C5176">
        <w:rPr>
          <w:color w:val="auto"/>
        </w:rPr>
        <w:t xml:space="preserve"> These first two are </w:t>
      </w:r>
      <w:r w:rsidR="00D74AF2" w:rsidRPr="009C5176">
        <w:rPr>
          <w:color w:val="auto"/>
        </w:rPr>
        <w:t xml:space="preserve">so </w:t>
      </w:r>
      <w:r w:rsidR="00790D26" w:rsidRPr="009C5176">
        <w:rPr>
          <w:color w:val="auto"/>
        </w:rPr>
        <w:t>called air-liquid interphase cultures; iii) roller tube cultures, in which slices are placed inside the flat side of a plastic tube containing medi</w:t>
      </w:r>
      <w:r w:rsidRPr="009C5176">
        <w:rPr>
          <w:color w:val="auto"/>
        </w:rPr>
        <w:t>um</w:t>
      </w:r>
      <w:r w:rsidR="00790D26" w:rsidRPr="009C5176">
        <w:rPr>
          <w:color w:val="auto"/>
        </w:rPr>
        <w:t xml:space="preserve">, and slow </w:t>
      </w:r>
      <w:r w:rsidR="0029657D" w:rsidRPr="009C5176">
        <w:rPr>
          <w:color w:val="auto"/>
        </w:rPr>
        <w:t xml:space="preserve">tube </w:t>
      </w:r>
      <w:r w:rsidR="00790D26" w:rsidRPr="009C5176">
        <w:rPr>
          <w:color w:val="auto"/>
        </w:rPr>
        <w:t xml:space="preserve">rotation ensures that the tissue is covered with medium during the first </w:t>
      </w:r>
      <w:r w:rsidR="004B0F11" w:rsidRPr="009C5176">
        <w:rPr>
          <w:color w:val="auto"/>
        </w:rPr>
        <w:t xml:space="preserve">part </w:t>
      </w:r>
      <w:r w:rsidR="00790D26" w:rsidRPr="009C5176">
        <w:rPr>
          <w:color w:val="auto"/>
        </w:rPr>
        <w:t>of a cycle</w:t>
      </w:r>
      <w:r w:rsidR="004B0F11" w:rsidRPr="009C5176">
        <w:rPr>
          <w:color w:val="auto"/>
        </w:rPr>
        <w:t>,</w:t>
      </w:r>
      <w:r w:rsidR="00790D26" w:rsidRPr="009C5176">
        <w:rPr>
          <w:color w:val="auto"/>
        </w:rPr>
        <w:t xml:space="preserve"> or aerated during the second</w:t>
      </w:r>
      <w:r w:rsidR="00790D26" w:rsidRPr="009C5176">
        <w:rPr>
          <w:color w:val="auto"/>
        </w:rPr>
        <w:fldChar w:fldCharType="begin"/>
      </w:r>
      <w:r w:rsidR="00822C50" w:rsidRPr="009C5176">
        <w:rPr>
          <w:color w:val="auto"/>
        </w:rPr>
        <w:instrText xml:space="preserve"> ADDIN EN.CITE &lt;EndNote&gt;&lt;Cite&gt;&lt;Author&gt;Gahwiler&lt;/Author&gt;&lt;Year&gt;1997&lt;/Year&gt;&lt;RecNum&gt;23&lt;/RecNum&gt;&lt;DisplayText&gt;&lt;style face="superscript"&gt;23&lt;/style&gt;&lt;/DisplayText&gt;&lt;record&gt;&lt;rec-number&gt;23&lt;/rec-number&gt;&lt;foreign-keys&gt;&lt;key app="EN" db-id="frffe9zptw0a9we2fd4x2pdpvsxxex5az20a" timestamp="1531404060"&gt;23&lt;/key&gt;&lt;/foreign-keys&gt;&lt;ref-type name="Journal Article"&gt;17&lt;/ref-type&gt;&lt;contributors&gt;&lt;authors&gt;&lt;author&gt;Gahwiler, B. H.&lt;/author&gt;&lt;author&gt;Capogna, M.&lt;/author&gt;&lt;author&gt;Debanne, D.&lt;/author&gt;&lt;author&gt;McKinney, R. A.&lt;/author&gt;&lt;author&gt;Thompson, S. M.&lt;/author&gt;&lt;/authors&gt;&lt;/contributors&gt;&lt;auth-address&gt;Brain Research Institute, University of Zurich, Switzerland.&lt;/auth-address&gt;&lt;titles&gt;&lt;title&gt;Organotypic slice cultures: a technique has come of age&lt;/title&gt;&lt;secondary-title&gt;Trends Neurosci&lt;/secondary-title&gt;&lt;alt-title&gt;Trends in neurosciences&lt;/alt-title&gt;&lt;/titles&gt;&lt;pages&gt;471-7&lt;/pages&gt;&lt;volume&gt;20&lt;/volume&gt;&lt;number&gt;10&lt;/number&gt;&lt;edition&gt;1997/11/05&lt;/edition&gt;&lt;keywords&gt;&lt;keyword&gt;Animals&lt;/keyword&gt;&lt;keyword&gt;Humans&lt;/keyword&gt;&lt;keyword&gt;Neurology/*methods&lt;/keyword&gt;&lt;keyword&gt;*Organ Culture Techniques&lt;/keyword&gt;&lt;/keywords&gt;&lt;dates&gt;&lt;year&gt;1997&lt;/year&gt;&lt;pub-dates&gt;&lt;date&gt;Oct&lt;/date&gt;&lt;/pub-dates&gt;&lt;/dates&gt;&lt;isbn&gt;0166-2236 (Print)&amp;#xD;0166-2236&lt;/isbn&gt;&lt;accession-num&gt;9347615&lt;/accession-num&gt;&lt;urls&gt;&lt;/urls&gt;&lt;remote-database-provider&gt;NLM&lt;/remote-database-provider&gt;&lt;language&gt;eng&lt;/language&gt;&lt;/record&gt;&lt;/Cite&gt;&lt;/EndNote&gt;</w:instrText>
      </w:r>
      <w:r w:rsidR="00790D26" w:rsidRPr="009C5176">
        <w:rPr>
          <w:color w:val="auto"/>
        </w:rPr>
        <w:fldChar w:fldCharType="separate"/>
      </w:r>
      <w:r w:rsidR="00822C50" w:rsidRPr="009C5176">
        <w:rPr>
          <w:noProof/>
          <w:color w:val="auto"/>
          <w:vertAlign w:val="superscript"/>
        </w:rPr>
        <w:t>23</w:t>
      </w:r>
      <w:r w:rsidR="00790D26" w:rsidRPr="009C5176">
        <w:rPr>
          <w:color w:val="auto"/>
        </w:rPr>
        <w:fldChar w:fldCharType="end"/>
      </w:r>
      <w:r w:rsidR="00790D26" w:rsidRPr="009C5176">
        <w:rPr>
          <w:color w:val="auto"/>
        </w:rPr>
        <w:t>; iv) rotating</w:t>
      </w:r>
      <w:r w:rsidR="00635C77" w:rsidRPr="009C5176">
        <w:rPr>
          <w:color w:val="auto"/>
        </w:rPr>
        <w:t xml:space="preserve"> incubation unit</w:t>
      </w:r>
      <w:r w:rsidR="00145FD7" w:rsidRPr="009C5176">
        <w:rPr>
          <w:color w:val="auto"/>
        </w:rPr>
        <w:t>s</w:t>
      </w:r>
      <w:r w:rsidR="00790D26" w:rsidRPr="009C5176">
        <w:rPr>
          <w:color w:val="auto"/>
        </w:rPr>
        <w:t xml:space="preserve">, </w:t>
      </w:r>
      <w:r w:rsidR="004B0F11" w:rsidRPr="009C5176">
        <w:rPr>
          <w:color w:val="auto"/>
        </w:rPr>
        <w:t xml:space="preserve">in which </w:t>
      </w:r>
      <w:r w:rsidR="00790D26" w:rsidRPr="009C5176">
        <w:rPr>
          <w:color w:val="auto"/>
        </w:rPr>
        <w:t>slices are intermittently exposed to medium with nutrients and aeration</w:t>
      </w:r>
      <w:r w:rsidR="004B0F11" w:rsidRPr="009C5176">
        <w:rPr>
          <w:color w:val="auto"/>
        </w:rPr>
        <w:t>. D</w:t>
      </w:r>
      <w:r w:rsidR="00790D26" w:rsidRPr="009C5176">
        <w:rPr>
          <w:color w:val="auto"/>
        </w:rPr>
        <w:t>ifferent from roller tubes, in this method slices are placed on top of porous titanium grids placed in 6-well plates with culture medium</w:t>
      </w:r>
      <w:r w:rsidR="00790D26" w:rsidRPr="009C5176">
        <w:rPr>
          <w:color w:val="auto"/>
        </w:rPr>
        <w:fldChar w:fldCharType="begin">
          <w:fldData xml:space="preserve">PEVuZE5vdGU+PENpdGU+PEF1dGhvcj5LaXZpaGFyanUtYWYgSGFsbHN0cm9tPC9BdXRob3I+PFll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LaXZpaGFyanUtYWYgSGFsbHN0cm9tPC9BdXRob3I+PFll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790D26" w:rsidRPr="009C5176">
        <w:rPr>
          <w:color w:val="auto"/>
        </w:rPr>
      </w:r>
      <w:r w:rsidR="00790D26" w:rsidRPr="009C5176">
        <w:rPr>
          <w:color w:val="auto"/>
        </w:rPr>
        <w:fldChar w:fldCharType="separate"/>
      </w:r>
      <w:r w:rsidR="00822C50" w:rsidRPr="009C5176">
        <w:rPr>
          <w:noProof/>
          <w:color w:val="auto"/>
          <w:vertAlign w:val="superscript"/>
        </w:rPr>
        <w:t>24</w:t>
      </w:r>
      <w:r w:rsidR="00790D26" w:rsidRPr="009C5176">
        <w:rPr>
          <w:color w:val="auto"/>
        </w:rPr>
        <w:fldChar w:fldCharType="end"/>
      </w:r>
      <w:r w:rsidR="00790D26" w:rsidRPr="009C5176">
        <w:rPr>
          <w:color w:val="auto"/>
        </w:rPr>
        <w:t xml:space="preserve">. </w:t>
      </w:r>
    </w:p>
    <w:p w14:paraId="1C7C709F" w14:textId="77777777" w:rsidR="00790D26" w:rsidRPr="009C5176" w:rsidRDefault="00790D26" w:rsidP="009C5176">
      <w:pPr>
        <w:contextualSpacing/>
        <w:rPr>
          <w:color w:val="auto"/>
        </w:rPr>
      </w:pPr>
    </w:p>
    <w:p w14:paraId="6CF934C3" w14:textId="7039B3ED" w:rsidR="00790D26" w:rsidRPr="009C5176" w:rsidRDefault="00790D26" w:rsidP="009C5176">
      <w:pPr>
        <w:contextualSpacing/>
        <w:rPr>
          <w:color w:val="auto"/>
        </w:rPr>
      </w:pPr>
      <w:r w:rsidRPr="009C5176">
        <w:rPr>
          <w:color w:val="auto"/>
        </w:rPr>
        <w:t xml:space="preserve">Tissue slices derived from resected solid tumors logically present an attractive </w:t>
      </w:r>
      <w:r w:rsidRPr="009C5176">
        <w:rPr>
          <w:i/>
          <w:color w:val="auto"/>
        </w:rPr>
        <w:t>ex vivo</w:t>
      </w:r>
      <w:r w:rsidRPr="009C5176">
        <w:rPr>
          <w:color w:val="auto"/>
        </w:rPr>
        <w:t xml:space="preserve"> model in which to test the treatment response of anti-cancer agents, as they permit the evaluation of viability, targeted pathway activity, and molecular profiles of a specific tumor in the presence of its native tumor microenvironment. However, to evaluate whether the drug responses measured in tumor slices </w:t>
      </w:r>
      <w:r w:rsidR="00B935F6" w:rsidRPr="009C5176">
        <w:rPr>
          <w:color w:val="auto"/>
        </w:rPr>
        <w:t xml:space="preserve">are </w:t>
      </w:r>
      <w:r w:rsidRPr="009C5176">
        <w:rPr>
          <w:color w:val="auto"/>
        </w:rPr>
        <w:t>predictive of</w:t>
      </w:r>
      <w:r w:rsidRPr="009C5176">
        <w:rPr>
          <w:i/>
          <w:color w:val="auto"/>
        </w:rPr>
        <w:t xml:space="preserve"> in situ</w:t>
      </w:r>
      <w:r w:rsidRPr="009C5176">
        <w:rPr>
          <w:color w:val="auto"/>
        </w:rPr>
        <w:t xml:space="preserve"> responses, it is important to assess to what extent tissue slices preserve tumor-specific biological functions such as cell proliferation, histopathology-specific cell differentiation or oncogenic signaling activities. The impact of mechanical stress elicited during slice preparation, slice handling, or culture-induced </w:t>
      </w:r>
      <w:r w:rsidR="00A33491" w:rsidRPr="009C5176">
        <w:rPr>
          <w:color w:val="auto"/>
        </w:rPr>
        <w:t>adaptions on</w:t>
      </w:r>
      <w:r w:rsidRPr="009C5176">
        <w:rPr>
          <w:color w:val="auto"/>
        </w:rPr>
        <w:t xml:space="preserve"> both the quality and biological functions of tissue slices are fundamental questions, tightly linked to the ability to implement tumor-derived slices for functional diagnostics. </w:t>
      </w:r>
    </w:p>
    <w:p w14:paraId="2F6A151A" w14:textId="77777777" w:rsidR="00790D26" w:rsidRPr="009C5176" w:rsidRDefault="00790D26" w:rsidP="009C5176">
      <w:pPr>
        <w:contextualSpacing/>
        <w:rPr>
          <w:color w:val="auto"/>
        </w:rPr>
      </w:pPr>
    </w:p>
    <w:p w14:paraId="71C349E7" w14:textId="4AC7D921" w:rsidR="00DC2FE7" w:rsidRPr="009C5176" w:rsidRDefault="00790D26" w:rsidP="009C5176">
      <w:pPr>
        <w:contextualSpacing/>
        <w:rPr>
          <w:color w:val="auto"/>
        </w:rPr>
      </w:pPr>
      <w:r w:rsidRPr="009C5176">
        <w:rPr>
          <w:color w:val="auto"/>
        </w:rPr>
        <w:t>Our IMI-funded consortium project PREDECT (</w:t>
      </w:r>
      <w:hyperlink r:id="rId10" w:history="1">
        <w:r w:rsidRPr="009C5176">
          <w:rPr>
            <w:rStyle w:val="Hyperlink"/>
            <w:color w:val="auto"/>
            <w:u w:val="none"/>
          </w:rPr>
          <w:t>http://www.predect.eu</w:t>
        </w:r>
      </w:hyperlink>
      <w:r w:rsidRPr="009C5176">
        <w:rPr>
          <w:color w:val="auto"/>
        </w:rPr>
        <w:t>)</w:t>
      </w:r>
      <w:r w:rsidR="00737B7E" w:rsidRPr="009C5176">
        <w:rPr>
          <w:color w:val="auto"/>
        </w:rPr>
        <w:t xml:space="preserve"> </w:t>
      </w:r>
      <w:r w:rsidRPr="009C5176">
        <w:rPr>
          <w:color w:val="auto"/>
        </w:rPr>
        <w:t>set</w:t>
      </w:r>
      <w:r w:rsidR="00C82C64" w:rsidRPr="009C5176">
        <w:rPr>
          <w:color w:val="auto"/>
        </w:rPr>
        <w:t>s</w:t>
      </w:r>
      <w:r w:rsidRPr="009C5176">
        <w:rPr>
          <w:color w:val="auto"/>
        </w:rPr>
        <w:t xml:space="preserve"> out to systematically address these fundamental questions, by studying slice explants from a variety of sources. Using slices derived from breast, prostate and lung cancer models, this joint effort utilized qualitative read-outs as well as quantitative </w:t>
      </w:r>
      <w:r w:rsidR="002203B6" w:rsidRPr="009C5176">
        <w:rPr>
          <w:color w:val="auto"/>
        </w:rPr>
        <w:t>hematoxylin and eosin (</w:t>
      </w:r>
      <w:r w:rsidRPr="009C5176">
        <w:rPr>
          <w:color w:val="auto"/>
        </w:rPr>
        <w:t>H&amp;E</w:t>
      </w:r>
      <w:r w:rsidR="002203B6" w:rsidRPr="009C5176">
        <w:rPr>
          <w:color w:val="auto"/>
        </w:rPr>
        <w:t xml:space="preserve">) </w:t>
      </w:r>
      <w:r w:rsidRPr="009C5176">
        <w:rPr>
          <w:color w:val="auto"/>
        </w:rPr>
        <w:t>-</w:t>
      </w:r>
      <w:r w:rsidR="002203B6" w:rsidRPr="009C5176">
        <w:rPr>
          <w:color w:val="auto"/>
        </w:rPr>
        <w:t xml:space="preserve"> </w:t>
      </w:r>
      <w:r w:rsidRPr="009C5176">
        <w:rPr>
          <w:color w:val="auto"/>
        </w:rPr>
        <w:t>based readouts to demonstrate a requirement for atmospheric oxygen and stagnant filter support</w:t>
      </w:r>
      <w:r w:rsidR="004F342A" w:rsidRPr="009C5176">
        <w:rPr>
          <w:color w:val="auto"/>
        </w:rPr>
        <w:t>s</w:t>
      </w:r>
      <w:r w:rsidRPr="009C5176">
        <w:rPr>
          <w:color w:val="auto"/>
        </w:rPr>
        <w:t xml:space="preserve"> to sustain the viability of cultured slices until 72 h. Furthermore, immunohistochemistry (IHC) analyses on cultured slices revealed intra-slice </w:t>
      </w:r>
      <w:r w:rsidR="00B935F6" w:rsidRPr="009C5176">
        <w:rPr>
          <w:color w:val="auto"/>
        </w:rPr>
        <w:t xml:space="preserve">viability </w:t>
      </w:r>
      <w:r w:rsidRPr="009C5176">
        <w:rPr>
          <w:color w:val="auto"/>
        </w:rPr>
        <w:t>gradient</w:t>
      </w:r>
      <w:r w:rsidR="004B0F11" w:rsidRPr="009C5176">
        <w:rPr>
          <w:color w:val="auto"/>
        </w:rPr>
        <w:t>s</w:t>
      </w:r>
      <w:r w:rsidRPr="009C5176">
        <w:rPr>
          <w:color w:val="auto"/>
        </w:rPr>
        <w:t>, evidenced as necrosis</w:t>
      </w:r>
      <w:r w:rsidR="00C06D0A" w:rsidRPr="009C5176">
        <w:rPr>
          <w:color w:val="auto"/>
        </w:rPr>
        <w:t xml:space="preserve"> gradient</w:t>
      </w:r>
      <w:r w:rsidR="004F342A" w:rsidRPr="009C5176">
        <w:rPr>
          <w:color w:val="auto"/>
        </w:rPr>
        <w:t>s</w:t>
      </w:r>
      <w:r w:rsidR="00A33491" w:rsidRPr="009C5176">
        <w:rPr>
          <w:color w:val="auto"/>
        </w:rPr>
        <w:t xml:space="preserve"> in </w:t>
      </w:r>
      <w:r w:rsidR="004B0F11" w:rsidRPr="009C5176">
        <w:rPr>
          <w:color w:val="auto"/>
        </w:rPr>
        <w:t xml:space="preserve">slices derived from </w:t>
      </w:r>
      <w:r w:rsidR="00A33491" w:rsidRPr="009C5176">
        <w:rPr>
          <w:color w:val="auto"/>
        </w:rPr>
        <w:t xml:space="preserve">murine </w:t>
      </w:r>
      <w:r w:rsidR="004B0F11" w:rsidRPr="009C5176">
        <w:rPr>
          <w:color w:val="auto"/>
        </w:rPr>
        <w:t>non-small cell lung cancer (NSCLC)</w:t>
      </w:r>
      <w:r w:rsidR="003E6274" w:rsidRPr="009C5176">
        <w:rPr>
          <w:color w:val="auto"/>
        </w:rPr>
        <w:t xml:space="preserve">, </w:t>
      </w:r>
      <w:r w:rsidR="00652975" w:rsidRPr="009C5176">
        <w:rPr>
          <w:color w:val="auto"/>
        </w:rPr>
        <w:t>estrogen receptor (ER)</w:t>
      </w:r>
      <w:r w:rsidR="00C06D0A" w:rsidRPr="009C5176">
        <w:rPr>
          <w:color w:val="auto"/>
        </w:rPr>
        <w:t>, HIF1α</w:t>
      </w:r>
      <w:r w:rsidR="00652975" w:rsidRPr="009C5176">
        <w:rPr>
          <w:color w:val="auto"/>
        </w:rPr>
        <w:t xml:space="preserve"> and </w:t>
      </w:r>
      <w:r w:rsidR="00A33491" w:rsidRPr="009C5176">
        <w:rPr>
          <w:color w:val="auto"/>
        </w:rPr>
        <w:t>γH2AX</w:t>
      </w:r>
      <w:r w:rsidR="00652975" w:rsidRPr="009C5176">
        <w:rPr>
          <w:color w:val="auto"/>
        </w:rPr>
        <w:t xml:space="preserve"> </w:t>
      </w:r>
      <w:r w:rsidR="003E6274" w:rsidRPr="009C5176">
        <w:rPr>
          <w:color w:val="auto"/>
        </w:rPr>
        <w:t xml:space="preserve">gradients </w:t>
      </w:r>
      <w:r w:rsidR="00652975" w:rsidRPr="009C5176">
        <w:rPr>
          <w:color w:val="auto"/>
        </w:rPr>
        <w:t>in breast cancer slices</w:t>
      </w:r>
      <w:r w:rsidR="00A33491" w:rsidRPr="009C5176">
        <w:rPr>
          <w:color w:val="auto"/>
        </w:rPr>
        <w:t xml:space="preserve">, </w:t>
      </w:r>
      <w:r w:rsidR="008F1B55" w:rsidRPr="009C5176">
        <w:rPr>
          <w:color w:val="auto"/>
        </w:rPr>
        <w:t xml:space="preserve">or </w:t>
      </w:r>
      <w:r w:rsidR="00652975" w:rsidRPr="009C5176">
        <w:rPr>
          <w:color w:val="auto"/>
        </w:rPr>
        <w:t>androgen receptor (AR) expression gradient</w:t>
      </w:r>
      <w:r w:rsidR="005F38AA" w:rsidRPr="009C5176">
        <w:rPr>
          <w:color w:val="auto"/>
        </w:rPr>
        <w:t>s</w:t>
      </w:r>
      <w:r w:rsidR="00652975" w:rsidRPr="009C5176">
        <w:rPr>
          <w:color w:val="auto"/>
        </w:rPr>
        <w:t xml:space="preserve"> in prostate cancer slices</w:t>
      </w:r>
      <w:r w:rsidR="00737B7E"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737B7E" w:rsidRPr="009C5176">
        <w:rPr>
          <w:color w:val="auto"/>
        </w:rPr>
      </w:r>
      <w:r w:rsidR="00737B7E" w:rsidRPr="009C5176">
        <w:rPr>
          <w:color w:val="auto"/>
        </w:rPr>
        <w:fldChar w:fldCharType="separate"/>
      </w:r>
      <w:r w:rsidR="00822C50" w:rsidRPr="009C5176">
        <w:rPr>
          <w:noProof/>
          <w:color w:val="auto"/>
          <w:vertAlign w:val="superscript"/>
        </w:rPr>
        <w:t>25</w:t>
      </w:r>
      <w:r w:rsidR="00737B7E" w:rsidRPr="009C5176">
        <w:rPr>
          <w:color w:val="auto"/>
        </w:rPr>
        <w:fldChar w:fldCharType="end"/>
      </w:r>
      <w:r w:rsidR="004B0F11" w:rsidRPr="009C5176">
        <w:rPr>
          <w:color w:val="auto"/>
        </w:rPr>
        <w:t>.</w:t>
      </w:r>
      <w:r w:rsidR="00652975" w:rsidRPr="009C5176">
        <w:rPr>
          <w:color w:val="auto"/>
        </w:rPr>
        <w:t xml:space="preserve"> </w:t>
      </w:r>
      <w:r w:rsidRPr="009C5176">
        <w:rPr>
          <w:color w:val="auto"/>
        </w:rPr>
        <w:t>Interestingly, intra-slice viability gradient</w:t>
      </w:r>
      <w:r w:rsidR="005F38AA" w:rsidRPr="009C5176">
        <w:rPr>
          <w:color w:val="auto"/>
        </w:rPr>
        <w:t>s</w:t>
      </w:r>
      <w:r w:rsidRPr="009C5176">
        <w:rPr>
          <w:color w:val="auto"/>
        </w:rPr>
        <w:t xml:space="preserve"> in 24 h cultures of murine NSCLC were rescued by cultivation in </w:t>
      </w:r>
      <w:r w:rsidR="00801370" w:rsidRPr="009C5176">
        <w:rPr>
          <w:color w:val="auto"/>
        </w:rPr>
        <w:t xml:space="preserve">a </w:t>
      </w:r>
      <w:r w:rsidRPr="009C5176">
        <w:rPr>
          <w:color w:val="auto"/>
        </w:rPr>
        <w:t>rotating incub</w:t>
      </w:r>
      <w:r w:rsidR="00635C77" w:rsidRPr="009C5176">
        <w:rPr>
          <w:color w:val="auto"/>
        </w:rPr>
        <w:t>ation unit</w:t>
      </w:r>
      <w:r w:rsidRPr="009C5176">
        <w:rPr>
          <w:color w:val="auto"/>
        </w:rPr>
        <w:t>, and our recent study showed that viability was extended to 72 h</w:t>
      </w:r>
      <w:r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6</w:t>
      </w:r>
      <w:r w:rsidRPr="009C5176">
        <w:rPr>
          <w:color w:val="auto"/>
        </w:rPr>
        <w:fldChar w:fldCharType="end"/>
      </w:r>
      <w:r w:rsidRPr="009C5176">
        <w:rPr>
          <w:color w:val="auto"/>
        </w:rPr>
        <w:t xml:space="preserve">. </w:t>
      </w:r>
      <w:r w:rsidR="00E902C1" w:rsidRPr="009C5176">
        <w:rPr>
          <w:color w:val="auto"/>
        </w:rPr>
        <w:t xml:space="preserve">Particularly the </w:t>
      </w:r>
      <w:r w:rsidR="006C03D2" w:rsidRPr="009C5176">
        <w:rPr>
          <w:color w:val="auto"/>
        </w:rPr>
        <w:t xml:space="preserve">top </w:t>
      </w:r>
      <w:r w:rsidRPr="009C5176">
        <w:rPr>
          <w:color w:val="auto"/>
        </w:rPr>
        <w:t>side remained most viable</w:t>
      </w:r>
      <w:r w:rsidR="00B935F6" w:rsidRPr="009C5176">
        <w:rPr>
          <w:color w:val="auto"/>
          <w:vertAlign w:val="superscript"/>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vertAlign w:val="superscript"/>
        </w:rPr>
        <w:instrText xml:space="preserve"> ADDIN EN.CITE </w:instrText>
      </w:r>
      <w:r w:rsidR="00822C50" w:rsidRPr="009C5176">
        <w:rPr>
          <w:color w:val="auto"/>
          <w:vertAlign w:val="superscript"/>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vertAlign w:val="superscript"/>
        </w:rPr>
        <w:instrText xml:space="preserve"> ADDIN EN.CITE.DATA </w:instrText>
      </w:r>
      <w:r w:rsidR="00822C50" w:rsidRPr="009C5176">
        <w:rPr>
          <w:color w:val="auto"/>
          <w:vertAlign w:val="superscript"/>
        </w:rPr>
      </w:r>
      <w:r w:rsidR="00822C50" w:rsidRPr="009C5176">
        <w:rPr>
          <w:color w:val="auto"/>
          <w:vertAlign w:val="superscript"/>
        </w:rPr>
        <w:fldChar w:fldCharType="end"/>
      </w:r>
      <w:r w:rsidR="00B935F6" w:rsidRPr="009C5176">
        <w:rPr>
          <w:color w:val="auto"/>
          <w:vertAlign w:val="superscript"/>
        </w:rPr>
      </w:r>
      <w:r w:rsidR="00B935F6" w:rsidRPr="009C5176">
        <w:rPr>
          <w:color w:val="auto"/>
          <w:vertAlign w:val="superscript"/>
        </w:rPr>
        <w:fldChar w:fldCharType="separate"/>
      </w:r>
      <w:r w:rsidR="00822C50" w:rsidRPr="009C5176">
        <w:rPr>
          <w:noProof/>
          <w:color w:val="auto"/>
          <w:vertAlign w:val="superscript"/>
        </w:rPr>
        <w:t>26</w:t>
      </w:r>
      <w:r w:rsidR="00B935F6" w:rsidRPr="009C5176">
        <w:rPr>
          <w:color w:val="auto"/>
          <w:vertAlign w:val="superscript"/>
        </w:rPr>
        <w:fldChar w:fldCharType="end"/>
      </w:r>
      <w:r w:rsidRPr="009C5176">
        <w:rPr>
          <w:color w:val="auto"/>
        </w:rPr>
        <w:t xml:space="preserve">, endorsing that drug response analyses on slices are best carried out on this side of the tissue. </w:t>
      </w:r>
    </w:p>
    <w:p w14:paraId="20A680F9" w14:textId="77777777" w:rsidR="00790D26" w:rsidRPr="009C5176" w:rsidRDefault="00790D26" w:rsidP="009C5176">
      <w:pPr>
        <w:contextualSpacing/>
        <w:rPr>
          <w:color w:val="auto"/>
        </w:rPr>
      </w:pPr>
    </w:p>
    <w:p w14:paraId="74D37BF4" w14:textId="247A721D" w:rsidR="003E207A" w:rsidRPr="009C5176" w:rsidRDefault="00790D26" w:rsidP="009C5176">
      <w:pPr>
        <w:contextualSpacing/>
        <w:rPr>
          <w:color w:val="auto"/>
          <w:highlight w:val="yellow"/>
        </w:rPr>
      </w:pPr>
      <w:r w:rsidRPr="009C5176">
        <w:rPr>
          <w:color w:val="auto"/>
        </w:rPr>
        <w:t xml:space="preserve">Even though it remains a question as to how far tissue slices can recapitulate </w:t>
      </w:r>
      <w:r w:rsidRPr="009C5176">
        <w:rPr>
          <w:i/>
          <w:color w:val="auto"/>
        </w:rPr>
        <w:t xml:space="preserve">in situ </w:t>
      </w:r>
      <w:r w:rsidRPr="009C5176">
        <w:rPr>
          <w:color w:val="auto"/>
        </w:rPr>
        <w:t xml:space="preserve">tumor functions, they have been extensively used to test </w:t>
      </w:r>
      <w:r w:rsidR="000750EF" w:rsidRPr="009C5176">
        <w:rPr>
          <w:color w:val="auto"/>
        </w:rPr>
        <w:t xml:space="preserve">responses to </w:t>
      </w:r>
      <w:r w:rsidRPr="009C5176">
        <w:rPr>
          <w:color w:val="auto"/>
        </w:rPr>
        <w:t>anti-cancer agents</w:t>
      </w:r>
      <w:r w:rsidR="000750EF" w:rsidRPr="009C5176">
        <w:rPr>
          <w:color w:val="auto"/>
        </w:rPr>
        <w:t xml:space="preserve">, </w:t>
      </w:r>
      <w:r w:rsidR="00B12A85" w:rsidRPr="009C5176">
        <w:rPr>
          <w:color w:val="auto"/>
        </w:rPr>
        <w:t>including targeted drugs, monoclonal antibodies and chemotherapy</w:t>
      </w:r>
      <w:r w:rsidR="00734380" w:rsidRPr="009C5176">
        <w:rPr>
          <w:color w:val="auto"/>
        </w:rPr>
        <w:t xml:space="preserve"> agents</w:t>
      </w:r>
      <w:r w:rsidRPr="009C5176">
        <w:rPr>
          <w:color w:val="auto"/>
        </w:rPr>
        <w:fldChar w:fldCharType="begin">
          <w:fldData xml:space="preserve">PEVuZE5vdGU+PENpdGU+PEF1dGhvcj5HZXJsYWNoPC9BdXRob3I+PFllYXI+MjAxNDwvWWVhcj48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HZXJsYWNoPC9BdXRob3I+PFllYXI+MjAxNDwvWWVhcj48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10,11,13,14,18,27</w:t>
      </w:r>
      <w:r w:rsidRPr="009C5176">
        <w:rPr>
          <w:color w:val="auto"/>
        </w:rPr>
        <w:fldChar w:fldCharType="end"/>
      </w:r>
      <w:r w:rsidRPr="009C5176">
        <w:rPr>
          <w:color w:val="auto"/>
        </w:rPr>
        <w:t xml:space="preserve">. We recently </w:t>
      </w:r>
      <w:r w:rsidR="00734380" w:rsidRPr="009C5176">
        <w:rPr>
          <w:color w:val="auto"/>
        </w:rPr>
        <w:t>showed that</w:t>
      </w:r>
      <w:r w:rsidRPr="009C5176">
        <w:rPr>
          <w:color w:val="auto"/>
        </w:rPr>
        <w:t xml:space="preserve"> murine </w:t>
      </w:r>
      <w:r w:rsidR="006D1100" w:rsidRPr="009C5176">
        <w:rPr>
          <w:color w:val="auto"/>
        </w:rPr>
        <w:t>NSCLC</w:t>
      </w:r>
      <w:r w:rsidR="000750EF" w:rsidRPr="009C5176">
        <w:rPr>
          <w:color w:val="auto"/>
        </w:rPr>
        <w:t xml:space="preserve"> slices</w:t>
      </w:r>
      <w:r w:rsidRPr="009C5176">
        <w:rPr>
          <w:color w:val="auto"/>
        </w:rPr>
        <w:t xml:space="preserve"> </w:t>
      </w:r>
      <w:r w:rsidR="00734380" w:rsidRPr="009C5176">
        <w:rPr>
          <w:color w:val="auto"/>
        </w:rPr>
        <w:t>show dynamic changes in proliferation and oncogenic sig</w:t>
      </w:r>
      <w:r w:rsidR="00652975" w:rsidRPr="009C5176">
        <w:rPr>
          <w:color w:val="auto"/>
        </w:rPr>
        <w:t xml:space="preserve">naling </w:t>
      </w:r>
      <w:r w:rsidR="00734380" w:rsidRPr="009C5176">
        <w:rPr>
          <w:color w:val="auto"/>
        </w:rPr>
        <w:t>activities</w:t>
      </w:r>
      <w:r w:rsidR="000750EF" w:rsidRPr="009C5176">
        <w:rPr>
          <w:color w:val="auto"/>
        </w:rPr>
        <w:t xml:space="preserve"> following</w:t>
      </w:r>
      <w:r w:rsidR="00DC2FE7" w:rsidRPr="009C5176">
        <w:rPr>
          <w:color w:val="auto"/>
        </w:rPr>
        <w:t xml:space="preserve"> cultivation when </w:t>
      </w:r>
      <w:r w:rsidR="00734380" w:rsidRPr="009C5176">
        <w:rPr>
          <w:color w:val="auto"/>
        </w:rPr>
        <w:t>compared to freshly cut 0 h slices</w:t>
      </w:r>
      <w:r w:rsidR="0073438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734380" w:rsidRPr="009C5176">
        <w:rPr>
          <w:color w:val="auto"/>
        </w:rPr>
      </w:r>
      <w:r w:rsidR="00734380" w:rsidRPr="009C5176">
        <w:rPr>
          <w:color w:val="auto"/>
        </w:rPr>
        <w:fldChar w:fldCharType="separate"/>
      </w:r>
      <w:r w:rsidR="00822C50" w:rsidRPr="009C5176">
        <w:rPr>
          <w:noProof/>
          <w:color w:val="auto"/>
          <w:vertAlign w:val="superscript"/>
        </w:rPr>
        <w:t>26</w:t>
      </w:r>
      <w:r w:rsidR="00734380" w:rsidRPr="009C5176">
        <w:rPr>
          <w:color w:val="auto"/>
        </w:rPr>
        <w:fldChar w:fldCharType="end"/>
      </w:r>
      <w:r w:rsidR="00DC2FE7" w:rsidRPr="009C5176">
        <w:rPr>
          <w:color w:val="auto"/>
        </w:rPr>
        <w:t xml:space="preserve">. </w:t>
      </w:r>
      <w:r w:rsidR="000750EF" w:rsidRPr="009C5176">
        <w:rPr>
          <w:color w:val="auto"/>
        </w:rPr>
        <w:t>This indicates</w:t>
      </w:r>
      <w:r w:rsidR="00DC2FE7" w:rsidRPr="009C5176">
        <w:rPr>
          <w:color w:val="auto"/>
        </w:rPr>
        <w:t xml:space="preserve"> that </w:t>
      </w:r>
      <w:r w:rsidR="000750EF" w:rsidRPr="009C5176">
        <w:rPr>
          <w:color w:val="auto"/>
        </w:rPr>
        <w:t xml:space="preserve">it is important to </w:t>
      </w:r>
      <w:r w:rsidR="00DC2FE7" w:rsidRPr="009C5176">
        <w:rPr>
          <w:color w:val="auto"/>
        </w:rPr>
        <w:t>investigat</w:t>
      </w:r>
      <w:r w:rsidR="000750EF" w:rsidRPr="009C5176">
        <w:rPr>
          <w:color w:val="auto"/>
        </w:rPr>
        <w:t xml:space="preserve">e whether the targeted </w:t>
      </w:r>
      <w:r w:rsidR="00734380" w:rsidRPr="009C5176">
        <w:rPr>
          <w:i/>
          <w:color w:val="auto"/>
        </w:rPr>
        <w:t>in situ</w:t>
      </w:r>
      <w:r w:rsidR="00734380" w:rsidRPr="009C5176">
        <w:rPr>
          <w:color w:val="auto"/>
        </w:rPr>
        <w:t xml:space="preserve"> biological functions </w:t>
      </w:r>
      <w:r w:rsidR="000750EF" w:rsidRPr="009C5176">
        <w:rPr>
          <w:color w:val="auto"/>
        </w:rPr>
        <w:t xml:space="preserve">are appropriately preserved during cultivation, </w:t>
      </w:r>
      <w:r w:rsidR="00734380" w:rsidRPr="009C5176">
        <w:rPr>
          <w:color w:val="auto"/>
        </w:rPr>
        <w:t>prior to perturbation studies. Despite these</w:t>
      </w:r>
      <w:r w:rsidR="00D43A81" w:rsidRPr="009C5176">
        <w:rPr>
          <w:color w:val="auto"/>
        </w:rPr>
        <w:t xml:space="preserve"> findings</w:t>
      </w:r>
      <w:r w:rsidR="00734380" w:rsidRPr="009C5176">
        <w:rPr>
          <w:color w:val="auto"/>
        </w:rPr>
        <w:t>, we showed that</w:t>
      </w:r>
      <w:r w:rsidR="00DC2FE7" w:rsidRPr="009C5176">
        <w:rPr>
          <w:color w:val="auto"/>
        </w:rPr>
        <w:t xml:space="preserve"> tumor slices </w:t>
      </w:r>
      <w:r w:rsidR="00BE509D" w:rsidRPr="009C5176">
        <w:rPr>
          <w:color w:val="auto"/>
        </w:rPr>
        <w:t>c</w:t>
      </w:r>
      <w:r w:rsidR="00D43A81" w:rsidRPr="009C5176">
        <w:rPr>
          <w:color w:val="auto"/>
        </w:rPr>
        <w:t>an</w:t>
      </w:r>
      <w:r w:rsidR="00BE509D" w:rsidRPr="009C5176">
        <w:rPr>
          <w:color w:val="auto"/>
        </w:rPr>
        <w:t xml:space="preserve"> </w:t>
      </w:r>
      <w:r w:rsidR="00DC2FE7" w:rsidRPr="009C5176">
        <w:rPr>
          <w:color w:val="auto"/>
        </w:rPr>
        <w:t>model</w:t>
      </w:r>
      <w:r w:rsidR="00734380" w:rsidRPr="009C5176">
        <w:rPr>
          <w:color w:val="auto"/>
        </w:rPr>
        <w:t xml:space="preserve"> spatial response to targeted therapies</w:t>
      </w:r>
      <w:r w:rsidR="00D43A81" w:rsidRPr="009C5176">
        <w:rPr>
          <w:color w:val="auto"/>
        </w:rPr>
        <w:t xml:space="preserve">, midst </w:t>
      </w:r>
      <w:r w:rsidR="00734380" w:rsidRPr="009C5176">
        <w:rPr>
          <w:color w:val="auto"/>
        </w:rPr>
        <w:t>drug treatments</w:t>
      </w:r>
      <w:r w:rsidR="00D43A81" w:rsidRPr="009C5176">
        <w:rPr>
          <w:color w:val="auto"/>
        </w:rPr>
        <w:t xml:space="preserve"> remain brief (24 h) and</w:t>
      </w:r>
      <w:r w:rsidR="00734380" w:rsidRPr="009C5176">
        <w:rPr>
          <w:color w:val="auto"/>
        </w:rPr>
        <w:t xml:space="preserve"> are </w:t>
      </w:r>
      <w:r w:rsidR="00D43A81" w:rsidRPr="009C5176">
        <w:rPr>
          <w:color w:val="auto"/>
        </w:rPr>
        <w:t xml:space="preserve">initiated </w:t>
      </w:r>
      <w:r w:rsidR="00734380" w:rsidRPr="009C5176">
        <w:rPr>
          <w:color w:val="auto"/>
        </w:rPr>
        <w:t xml:space="preserve">at </w:t>
      </w:r>
      <w:r w:rsidR="00BE509D" w:rsidRPr="009C5176">
        <w:rPr>
          <w:color w:val="auto"/>
        </w:rPr>
        <w:t xml:space="preserve">the </w:t>
      </w:r>
      <w:r w:rsidR="002E76DE" w:rsidRPr="009C5176">
        <w:rPr>
          <w:color w:val="auto"/>
        </w:rPr>
        <w:t>onset of culturing</w:t>
      </w:r>
      <w:r w:rsidR="00635C77"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635C77" w:rsidRPr="009C5176">
        <w:rPr>
          <w:color w:val="auto"/>
        </w:rPr>
      </w:r>
      <w:r w:rsidR="00635C77" w:rsidRPr="009C5176">
        <w:rPr>
          <w:color w:val="auto"/>
        </w:rPr>
        <w:fldChar w:fldCharType="separate"/>
      </w:r>
      <w:r w:rsidR="00822C50" w:rsidRPr="009C5176">
        <w:rPr>
          <w:noProof/>
          <w:color w:val="auto"/>
          <w:vertAlign w:val="superscript"/>
        </w:rPr>
        <w:t>26</w:t>
      </w:r>
      <w:r w:rsidR="00635C77" w:rsidRPr="009C5176">
        <w:rPr>
          <w:color w:val="auto"/>
        </w:rPr>
        <w:fldChar w:fldCharType="end"/>
      </w:r>
      <w:r w:rsidR="00734380" w:rsidRPr="009C5176">
        <w:rPr>
          <w:color w:val="auto"/>
        </w:rPr>
        <w:t xml:space="preserve">. </w:t>
      </w:r>
      <w:r w:rsidR="004801BE" w:rsidRPr="009C5176">
        <w:rPr>
          <w:color w:val="auto"/>
        </w:rPr>
        <w:t>T</w:t>
      </w:r>
      <w:r w:rsidR="006D1100" w:rsidRPr="009C5176">
        <w:rPr>
          <w:color w:val="auto"/>
        </w:rPr>
        <w:t xml:space="preserve">he following protocol describes </w:t>
      </w:r>
      <w:r w:rsidR="00DC2FE7" w:rsidRPr="009C5176">
        <w:rPr>
          <w:color w:val="auto"/>
        </w:rPr>
        <w:lastRenderedPageBreak/>
        <w:t xml:space="preserve">important </w:t>
      </w:r>
      <w:r w:rsidR="004801BE" w:rsidRPr="009C5176">
        <w:rPr>
          <w:color w:val="auto"/>
        </w:rPr>
        <w:t xml:space="preserve">validation </w:t>
      </w:r>
      <w:r w:rsidR="00DC2FE7" w:rsidRPr="009C5176">
        <w:rPr>
          <w:color w:val="auto"/>
        </w:rPr>
        <w:t xml:space="preserve">aspects </w:t>
      </w:r>
      <w:r w:rsidR="004801BE" w:rsidRPr="009C5176">
        <w:rPr>
          <w:color w:val="auto"/>
        </w:rPr>
        <w:t xml:space="preserve">relevant to the </w:t>
      </w:r>
      <w:r w:rsidR="00DC2FE7" w:rsidRPr="009C5176">
        <w:rPr>
          <w:color w:val="auto"/>
        </w:rPr>
        <w:t xml:space="preserve">establishment and analysis of </w:t>
      </w:r>
      <w:r w:rsidR="003E207A" w:rsidRPr="009C5176">
        <w:rPr>
          <w:color w:val="auto"/>
        </w:rPr>
        <w:t>tumor slice cultures</w:t>
      </w:r>
      <w:r w:rsidR="004801BE" w:rsidRPr="009C5176">
        <w:rPr>
          <w:color w:val="auto"/>
        </w:rPr>
        <w:t xml:space="preserve">, </w:t>
      </w:r>
      <w:r w:rsidR="00DC2FE7" w:rsidRPr="009C5176">
        <w:rPr>
          <w:color w:val="auto"/>
        </w:rPr>
        <w:t xml:space="preserve">prior to their application in </w:t>
      </w:r>
      <w:r w:rsidR="003E207A" w:rsidRPr="009C5176">
        <w:rPr>
          <w:color w:val="auto"/>
        </w:rPr>
        <w:t xml:space="preserve">pharmacological drug testing. </w:t>
      </w:r>
    </w:p>
    <w:p w14:paraId="3672808A" w14:textId="77777777" w:rsidR="003E207A" w:rsidRPr="009C5176" w:rsidRDefault="003E207A" w:rsidP="009C5176">
      <w:pPr>
        <w:contextualSpacing/>
        <w:rPr>
          <w:color w:val="auto"/>
        </w:rPr>
      </w:pPr>
    </w:p>
    <w:p w14:paraId="675D33D8" w14:textId="532CE50F" w:rsidR="003A03D4" w:rsidRPr="009C5176" w:rsidRDefault="003A03D4" w:rsidP="009C5176">
      <w:pPr>
        <w:contextualSpacing/>
        <w:outlineLvl w:val="0"/>
        <w:rPr>
          <w:color w:val="auto"/>
        </w:rPr>
      </w:pPr>
      <w:r w:rsidRPr="009C5176">
        <w:rPr>
          <w:b/>
          <w:color w:val="auto"/>
        </w:rPr>
        <w:t>PROTOCOL:</w:t>
      </w:r>
      <w:r w:rsidRPr="009C5176">
        <w:rPr>
          <w:color w:val="auto"/>
        </w:rPr>
        <w:t xml:space="preserve"> </w:t>
      </w:r>
    </w:p>
    <w:p w14:paraId="7C5C58AC" w14:textId="77777777" w:rsidR="00C82C64" w:rsidRPr="009C5176" w:rsidRDefault="00C82C64" w:rsidP="009C5176">
      <w:pPr>
        <w:contextualSpacing/>
        <w:outlineLvl w:val="0"/>
        <w:rPr>
          <w:color w:val="auto"/>
        </w:rPr>
      </w:pPr>
    </w:p>
    <w:p w14:paraId="7D9AE0B9" w14:textId="09CC502D" w:rsidR="003A03D4" w:rsidRPr="009C5176" w:rsidRDefault="003A03D4" w:rsidP="009C5176">
      <w:pPr>
        <w:pStyle w:val="NormalWeb"/>
        <w:spacing w:before="0" w:beforeAutospacing="0" w:after="0" w:afterAutospacing="0"/>
        <w:contextualSpacing/>
        <w:rPr>
          <w:bCs/>
          <w:color w:val="auto"/>
        </w:rPr>
      </w:pPr>
      <w:r w:rsidRPr="009C5176">
        <w:rPr>
          <w:bCs/>
          <w:color w:val="auto"/>
        </w:rPr>
        <w:t xml:space="preserve">All mouse experiments described in this study were performed by </w:t>
      </w:r>
      <w:r w:rsidRPr="009C5176">
        <w:rPr>
          <w:color w:val="auto"/>
        </w:rPr>
        <w:t>following the guidelines from the Finnish National Board of Animal Experimentation, and were approved by the Experimental Animal Committee of the University of Helsinki and the State Provincial Office of Southern Finland (Licen</w:t>
      </w:r>
      <w:r w:rsidR="00D43A81" w:rsidRPr="009C5176">
        <w:rPr>
          <w:color w:val="auto"/>
        </w:rPr>
        <w:t>s</w:t>
      </w:r>
      <w:r w:rsidRPr="009C5176">
        <w:rPr>
          <w:color w:val="auto"/>
        </w:rPr>
        <w:t xml:space="preserve">e number </w:t>
      </w:r>
      <w:r w:rsidRPr="009C5176">
        <w:rPr>
          <w:lang w:eastAsia="fi-FI"/>
        </w:rPr>
        <w:t>ESAVI/9752/04.10.07/2015</w:t>
      </w:r>
      <w:r w:rsidRPr="009C5176">
        <w:rPr>
          <w:color w:val="auto"/>
        </w:rPr>
        <w:t>).</w:t>
      </w:r>
    </w:p>
    <w:p w14:paraId="39AC11B1" w14:textId="77777777" w:rsidR="003A03D4" w:rsidRPr="009C5176" w:rsidRDefault="003A03D4" w:rsidP="009C5176">
      <w:pPr>
        <w:pStyle w:val="NormalWeb"/>
        <w:spacing w:before="0" w:beforeAutospacing="0" w:after="0" w:afterAutospacing="0"/>
        <w:contextualSpacing/>
        <w:rPr>
          <w:bCs/>
          <w:color w:val="auto"/>
        </w:rPr>
      </w:pPr>
    </w:p>
    <w:p w14:paraId="6027F34C" w14:textId="07D3848C" w:rsidR="00C82C64" w:rsidRPr="009C5176" w:rsidRDefault="003A03D4" w:rsidP="009C5176">
      <w:pPr>
        <w:pStyle w:val="NormalWeb"/>
        <w:numPr>
          <w:ilvl w:val="0"/>
          <w:numId w:val="33"/>
        </w:numPr>
        <w:spacing w:before="0" w:beforeAutospacing="0" w:after="0" w:afterAutospacing="0"/>
        <w:ind w:left="0" w:firstLine="0"/>
        <w:contextualSpacing/>
        <w:outlineLvl w:val="0"/>
        <w:rPr>
          <w:b/>
          <w:bCs/>
          <w:color w:val="auto"/>
        </w:rPr>
      </w:pPr>
      <w:r w:rsidRPr="009C5176">
        <w:rPr>
          <w:b/>
          <w:bCs/>
          <w:color w:val="auto"/>
        </w:rPr>
        <w:t xml:space="preserve">Preparations </w:t>
      </w:r>
      <w:r w:rsidR="004D2295" w:rsidRPr="009C5176">
        <w:rPr>
          <w:b/>
          <w:bCs/>
          <w:color w:val="auto"/>
        </w:rPr>
        <w:t>Prior t</w:t>
      </w:r>
      <w:r w:rsidR="004D2295" w:rsidRPr="009C5176">
        <w:rPr>
          <w:b/>
          <w:bCs/>
          <w:color w:val="auto"/>
        </w:rPr>
        <w:t xml:space="preserve">o </w:t>
      </w:r>
      <w:r w:rsidR="004D2295" w:rsidRPr="009C5176">
        <w:rPr>
          <w:b/>
          <w:bCs/>
          <w:color w:val="auto"/>
        </w:rPr>
        <w:t>Slicin</w:t>
      </w:r>
      <w:r w:rsidRPr="009C5176">
        <w:rPr>
          <w:b/>
          <w:bCs/>
          <w:color w:val="auto"/>
        </w:rPr>
        <w:t>g</w:t>
      </w:r>
    </w:p>
    <w:p w14:paraId="334BCAF5" w14:textId="77777777" w:rsidR="00C82C64" w:rsidRPr="009C5176" w:rsidRDefault="00C82C64" w:rsidP="009C5176">
      <w:pPr>
        <w:pStyle w:val="NormalWeb"/>
        <w:spacing w:before="0" w:beforeAutospacing="0" w:after="0" w:afterAutospacing="0"/>
        <w:contextualSpacing/>
        <w:rPr>
          <w:highlight w:val="yellow"/>
        </w:rPr>
      </w:pPr>
    </w:p>
    <w:p w14:paraId="22FB9243" w14:textId="2BCD71E6" w:rsidR="00E77C4A" w:rsidRPr="009C5176" w:rsidRDefault="003A03D4" w:rsidP="009C5176">
      <w:pPr>
        <w:pStyle w:val="NormalWeb"/>
        <w:numPr>
          <w:ilvl w:val="1"/>
          <w:numId w:val="33"/>
        </w:numPr>
        <w:spacing w:before="0" w:beforeAutospacing="0" w:after="0" w:afterAutospacing="0"/>
        <w:ind w:left="0" w:firstLine="0"/>
        <w:contextualSpacing/>
        <w:rPr>
          <w:highlight w:val="yellow"/>
        </w:rPr>
      </w:pPr>
      <w:r w:rsidRPr="009C5176">
        <w:rPr>
          <w:highlight w:val="yellow"/>
        </w:rPr>
        <w:t xml:space="preserve">Keep the following materials ready: vibratome </w:t>
      </w:r>
      <w:r w:rsidR="003D172E" w:rsidRPr="009C5176">
        <w:rPr>
          <w:highlight w:val="yellow"/>
        </w:rPr>
        <w:t>specimen</w:t>
      </w:r>
      <w:r w:rsidRPr="009C5176">
        <w:rPr>
          <w:highlight w:val="yellow"/>
        </w:rPr>
        <w:t xml:space="preserve"> holder, vibratome </w:t>
      </w:r>
      <w:r w:rsidR="003D172E" w:rsidRPr="009C5176">
        <w:rPr>
          <w:highlight w:val="yellow"/>
        </w:rPr>
        <w:t>buffer tray</w:t>
      </w:r>
      <w:r w:rsidRPr="009C5176">
        <w:rPr>
          <w:highlight w:val="yellow"/>
        </w:rPr>
        <w:t>, 10 cm cul</w:t>
      </w:r>
      <w:r w:rsidR="00B9662D" w:rsidRPr="009C5176">
        <w:rPr>
          <w:highlight w:val="yellow"/>
        </w:rPr>
        <w:t>ture plate, 24-well plate, 10 m</w:t>
      </w:r>
      <w:r w:rsidR="00B9662D" w:rsidRPr="009C5176">
        <w:rPr>
          <w:highlight w:val="yellow"/>
        </w:rPr>
        <w:t>L</w:t>
      </w:r>
      <w:r w:rsidRPr="009C5176">
        <w:rPr>
          <w:highlight w:val="yellow"/>
        </w:rPr>
        <w:t xml:space="preserve"> pipet</w:t>
      </w:r>
      <w:r w:rsidR="00180F0B" w:rsidRPr="009C5176">
        <w:rPr>
          <w:highlight w:val="yellow"/>
        </w:rPr>
        <w:t>te</w:t>
      </w:r>
      <w:r w:rsidRPr="009C5176">
        <w:rPr>
          <w:highlight w:val="yellow"/>
        </w:rPr>
        <w:t>, pipet</w:t>
      </w:r>
      <w:r w:rsidR="004402C2" w:rsidRPr="009C5176">
        <w:rPr>
          <w:highlight w:val="yellow"/>
        </w:rPr>
        <w:t>te</w:t>
      </w:r>
      <w:r w:rsidRPr="009C5176">
        <w:rPr>
          <w:highlight w:val="yellow"/>
        </w:rPr>
        <w:t xml:space="preserve"> boy, waste bag, 70% EtOH in a 50 mL </w:t>
      </w:r>
      <w:r w:rsidR="00B715EB">
        <w:rPr>
          <w:highlight w:val="yellow"/>
        </w:rPr>
        <w:t>tube</w:t>
      </w:r>
      <w:r w:rsidR="00B715EB" w:rsidRPr="009C5176">
        <w:rPr>
          <w:highlight w:val="yellow"/>
        </w:rPr>
        <w:t xml:space="preserve"> </w:t>
      </w:r>
      <w:r w:rsidRPr="009C5176">
        <w:rPr>
          <w:highlight w:val="yellow"/>
        </w:rPr>
        <w:t xml:space="preserve">to disinfect the instruments, </w:t>
      </w:r>
      <w:r w:rsidR="004F08D6">
        <w:rPr>
          <w:highlight w:val="yellow"/>
        </w:rPr>
        <w:t>and</w:t>
      </w:r>
      <w:r w:rsidR="004F08D6" w:rsidRPr="009C5176">
        <w:rPr>
          <w:highlight w:val="yellow"/>
        </w:rPr>
        <w:t xml:space="preserve"> </w:t>
      </w:r>
      <w:r w:rsidRPr="009C5176">
        <w:rPr>
          <w:highlight w:val="yellow"/>
        </w:rPr>
        <w:t>tissue glue.</w:t>
      </w:r>
    </w:p>
    <w:p w14:paraId="1C1B1636" w14:textId="77777777" w:rsidR="00C82C64" w:rsidRPr="009C5176" w:rsidRDefault="00C82C64" w:rsidP="009C5176">
      <w:pPr>
        <w:pStyle w:val="NormalWeb"/>
        <w:spacing w:before="0" w:beforeAutospacing="0" w:after="0" w:afterAutospacing="0"/>
        <w:contextualSpacing/>
        <w:rPr>
          <w:highlight w:val="yellow"/>
        </w:rPr>
      </w:pPr>
    </w:p>
    <w:p w14:paraId="1810D52F" w14:textId="338CBF4D" w:rsidR="00E77C4A" w:rsidRDefault="00BC0305" w:rsidP="009C5176">
      <w:pPr>
        <w:pStyle w:val="NormalWeb"/>
        <w:numPr>
          <w:ilvl w:val="1"/>
          <w:numId w:val="33"/>
        </w:numPr>
        <w:spacing w:before="0" w:beforeAutospacing="0" w:after="0" w:afterAutospacing="0"/>
        <w:ind w:left="0" w:firstLine="0"/>
        <w:contextualSpacing/>
        <w:rPr>
          <w:color w:val="auto"/>
          <w:highlight w:val="yellow"/>
        </w:rPr>
      </w:pPr>
      <w:r w:rsidRPr="009C5176">
        <w:rPr>
          <w:highlight w:val="yellow"/>
        </w:rPr>
        <w:t>Prepare</w:t>
      </w:r>
      <w:r w:rsidRPr="009C5176">
        <w:rPr>
          <w:color w:val="auto"/>
          <w:highlight w:val="yellow"/>
        </w:rPr>
        <w:t xml:space="preserve"> the v</w:t>
      </w:r>
      <w:r w:rsidR="003A03D4" w:rsidRPr="009C5176">
        <w:rPr>
          <w:color w:val="auto"/>
          <w:highlight w:val="yellow"/>
        </w:rPr>
        <w:t>ibratome</w:t>
      </w:r>
      <w:r w:rsidRPr="009C5176">
        <w:rPr>
          <w:color w:val="auto"/>
          <w:highlight w:val="yellow"/>
        </w:rPr>
        <w:t>: w</w:t>
      </w:r>
      <w:r w:rsidR="003A03D4" w:rsidRPr="009C5176">
        <w:rPr>
          <w:color w:val="auto"/>
          <w:highlight w:val="yellow"/>
        </w:rPr>
        <w:t xml:space="preserve">ipe the blade holder with </w:t>
      </w:r>
      <w:r w:rsidR="00B1694E" w:rsidRPr="009C5176">
        <w:rPr>
          <w:color w:val="auto"/>
          <w:highlight w:val="yellow"/>
        </w:rPr>
        <w:t>70% EtOH</w:t>
      </w:r>
      <w:r w:rsidR="003A03D4" w:rsidRPr="009C5176">
        <w:rPr>
          <w:color w:val="auto"/>
          <w:highlight w:val="yellow"/>
        </w:rPr>
        <w:t xml:space="preserve">, attach a new blade, and perform </w:t>
      </w:r>
      <w:r w:rsidR="00C31879" w:rsidRPr="009C5176">
        <w:rPr>
          <w:color w:val="auto"/>
          <w:highlight w:val="yellow"/>
        </w:rPr>
        <w:t xml:space="preserve">a </w:t>
      </w:r>
      <w:r w:rsidR="00E45501" w:rsidRPr="009C5176">
        <w:rPr>
          <w:color w:val="auto"/>
          <w:highlight w:val="yellow"/>
        </w:rPr>
        <w:t>v</w:t>
      </w:r>
      <w:r w:rsidR="003A03D4" w:rsidRPr="009C5176">
        <w:rPr>
          <w:color w:val="auto"/>
          <w:highlight w:val="yellow"/>
        </w:rPr>
        <w:t>ibrocheck</w:t>
      </w:r>
      <w:r w:rsidR="00180F0B" w:rsidRPr="009C5176">
        <w:rPr>
          <w:color w:val="auto"/>
          <w:highlight w:val="yellow"/>
        </w:rPr>
        <w:t xml:space="preserve"> </w:t>
      </w:r>
      <w:r w:rsidR="00E45501" w:rsidRPr="009C5176">
        <w:rPr>
          <w:color w:val="auto"/>
          <w:highlight w:val="yellow"/>
        </w:rPr>
        <w:t>according</w:t>
      </w:r>
      <w:r w:rsidR="00C31879" w:rsidRPr="009C5176">
        <w:rPr>
          <w:color w:val="auto"/>
          <w:highlight w:val="yellow"/>
        </w:rPr>
        <w:t xml:space="preserve"> to instructions provided</w:t>
      </w:r>
      <w:r w:rsidR="00180F0B" w:rsidRPr="009C5176">
        <w:rPr>
          <w:color w:val="auto"/>
          <w:highlight w:val="yellow"/>
        </w:rPr>
        <w:t xml:space="preserve"> in </w:t>
      </w:r>
      <w:r w:rsidR="00C31879" w:rsidRPr="009C5176">
        <w:rPr>
          <w:color w:val="auto"/>
          <w:highlight w:val="yellow"/>
        </w:rPr>
        <w:t xml:space="preserve">the </w:t>
      </w:r>
      <w:r w:rsidR="00180F0B" w:rsidRPr="009C5176">
        <w:rPr>
          <w:highlight w:val="yellow"/>
        </w:rPr>
        <w:t>manual</w:t>
      </w:r>
      <w:r w:rsidR="002A0685" w:rsidRPr="009C5176">
        <w:rPr>
          <w:highlight w:val="yellow"/>
        </w:rPr>
        <w:t xml:space="preserve"> (http://photos.labwrench.com/equipmentManuals/10103-3895.pdf)</w:t>
      </w:r>
      <w:r w:rsidR="003A03D4" w:rsidRPr="009C5176">
        <w:rPr>
          <w:color w:val="auto"/>
          <w:highlight w:val="yellow"/>
        </w:rPr>
        <w:t>.</w:t>
      </w:r>
    </w:p>
    <w:p w14:paraId="00908660" w14:textId="77777777" w:rsidR="004F08D6" w:rsidRPr="009C5176" w:rsidRDefault="004F08D6" w:rsidP="009C5176">
      <w:pPr>
        <w:pStyle w:val="NormalWeb"/>
        <w:spacing w:before="0" w:beforeAutospacing="0" w:after="0" w:afterAutospacing="0"/>
        <w:contextualSpacing/>
        <w:rPr>
          <w:color w:val="auto"/>
        </w:rPr>
      </w:pPr>
    </w:p>
    <w:p w14:paraId="15028C2F" w14:textId="3F09E300" w:rsidR="004F08D6" w:rsidRPr="009C5176" w:rsidRDefault="00E77C4A" w:rsidP="009C5176">
      <w:pPr>
        <w:pStyle w:val="BodyTextIndent"/>
        <w:spacing w:after="0"/>
        <w:ind w:left="0"/>
        <w:contextualSpacing/>
        <w:rPr>
          <w:color w:val="auto"/>
        </w:rPr>
      </w:pPr>
      <w:r w:rsidRPr="009C5176">
        <w:rPr>
          <w:b/>
          <w:color w:val="auto"/>
        </w:rPr>
        <w:t>Note</w:t>
      </w:r>
      <w:r w:rsidRPr="009C5176">
        <w:rPr>
          <w:color w:val="auto"/>
        </w:rPr>
        <w:t xml:space="preserve">: It is important to perform </w:t>
      </w:r>
      <w:r w:rsidR="00295D39" w:rsidRPr="009C5176">
        <w:rPr>
          <w:color w:val="auto"/>
        </w:rPr>
        <w:t xml:space="preserve">the </w:t>
      </w:r>
      <w:r w:rsidRPr="009C5176">
        <w:rPr>
          <w:color w:val="auto"/>
        </w:rPr>
        <w:t>vibrocheck</w:t>
      </w:r>
      <w:r w:rsidR="00295D39" w:rsidRPr="009C5176">
        <w:rPr>
          <w:color w:val="auto"/>
        </w:rPr>
        <w:t xml:space="preserve"> step,</w:t>
      </w:r>
      <w:r w:rsidRPr="009C5176">
        <w:rPr>
          <w:color w:val="auto"/>
        </w:rPr>
        <w:t xml:space="preserve"> as it minimizes the vertical deflection of the blade and ensures good quality slices.</w:t>
      </w:r>
    </w:p>
    <w:p w14:paraId="795642F9" w14:textId="77777777" w:rsidR="004F08D6" w:rsidRPr="009C5176" w:rsidRDefault="004F08D6" w:rsidP="009C5176">
      <w:pPr>
        <w:pStyle w:val="BodyTextIndent"/>
        <w:spacing w:after="0"/>
        <w:ind w:left="0"/>
        <w:contextualSpacing/>
        <w:rPr>
          <w:color w:val="auto"/>
          <w:highlight w:val="yellow"/>
        </w:rPr>
      </w:pPr>
    </w:p>
    <w:p w14:paraId="02F7A56B" w14:textId="08889572" w:rsidR="003A03D4"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Fill each well of the 24-well plate with 1 mL of Hanks Balanced Salt Solution (HBSS) supplemented with 100 U/mL penicillin</w:t>
      </w:r>
      <w:r w:rsidR="00C31879" w:rsidRPr="009C5176">
        <w:rPr>
          <w:color w:val="auto"/>
          <w:highlight w:val="yellow"/>
        </w:rPr>
        <w:t xml:space="preserve"> and</w:t>
      </w:r>
      <w:r w:rsidRPr="009C5176">
        <w:rPr>
          <w:color w:val="auto"/>
          <w:highlight w:val="yellow"/>
        </w:rPr>
        <w:t xml:space="preserve"> 100</w:t>
      </w:r>
      <w:r w:rsidR="00B56C1A" w:rsidRPr="009C5176">
        <w:rPr>
          <w:color w:val="auto"/>
          <w:highlight w:val="yellow"/>
        </w:rPr>
        <w:t xml:space="preserve"> </w:t>
      </w:r>
      <w:r w:rsidRPr="009C5176">
        <w:rPr>
          <w:color w:val="auto"/>
          <w:highlight w:val="yellow"/>
        </w:rPr>
        <w:t xml:space="preserve">µg/mL streptomycin (HBSS + </w:t>
      </w:r>
      <w:r w:rsidR="004F08D6">
        <w:rPr>
          <w:color w:val="auto"/>
          <w:highlight w:val="yellow"/>
        </w:rPr>
        <w:t>P</w:t>
      </w:r>
      <w:r w:rsidRPr="009C5176">
        <w:rPr>
          <w:color w:val="auto"/>
          <w:highlight w:val="yellow"/>
        </w:rPr>
        <w:t>/</w:t>
      </w:r>
      <w:r w:rsidR="004F08D6">
        <w:rPr>
          <w:color w:val="auto"/>
          <w:highlight w:val="yellow"/>
        </w:rPr>
        <w:t>S</w:t>
      </w:r>
      <w:r w:rsidRPr="009C5176">
        <w:rPr>
          <w:color w:val="auto"/>
          <w:highlight w:val="yellow"/>
        </w:rPr>
        <w:t xml:space="preserve">); keep the plate on ice. </w:t>
      </w:r>
    </w:p>
    <w:p w14:paraId="6AD6C1A3" w14:textId="77777777" w:rsidR="004F08D6" w:rsidRPr="009C5176" w:rsidRDefault="004F08D6" w:rsidP="009C5176">
      <w:pPr>
        <w:pStyle w:val="NormalWeb"/>
        <w:spacing w:before="0" w:beforeAutospacing="0" w:after="0" w:afterAutospacing="0"/>
        <w:contextualSpacing/>
        <w:rPr>
          <w:color w:val="auto"/>
          <w:highlight w:val="yellow"/>
        </w:rPr>
      </w:pPr>
    </w:p>
    <w:p w14:paraId="7191ABD8" w14:textId="50E3633F" w:rsidR="003A03D4"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rPr>
        <w:t xml:space="preserve">Prepare </w:t>
      </w:r>
      <w:r w:rsidR="00C31879" w:rsidRPr="009C5176">
        <w:rPr>
          <w:color w:val="auto"/>
        </w:rPr>
        <w:t xml:space="preserve">F12 culture </w:t>
      </w:r>
      <w:r w:rsidRPr="009C5176">
        <w:rPr>
          <w:color w:val="auto"/>
        </w:rPr>
        <w:t>medium supplemented with 100 U/</w:t>
      </w:r>
      <w:r w:rsidR="00BC0305" w:rsidRPr="009C5176">
        <w:rPr>
          <w:color w:val="auto"/>
        </w:rPr>
        <w:t>mL</w:t>
      </w:r>
      <w:r w:rsidRPr="009C5176">
        <w:rPr>
          <w:color w:val="auto"/>
        </w:rPr>
        <w:t xml:space="preserve"> penicillin, 100 µg/mL</w:t>
      </w:r>
      <w:r w:rsidR="00B56C1A" w:rsidRPr="009C5176">
        <w:rPr>
          <w:color w:val="auto"/>
        </w:rPr>
        <w:t xml:space="preserve"> </w:t>
      </w:r>
      <w:r w:rsidRPr="009C5176">
        <w:rPr>
          <w:color w:val="auto"/>
        </w:rPr>
        <w:t>streptomycin, 2 mM glutamax, 22 mM glucose</w:t>
      </w:r>
      <w:r w:rsidR="00C31879" w:rsidRPr="009C5176">
        <w:rPr>
          <w:color w:val="auto"/>
        </w:rPr>
        <w:t xml:space="preserve">, </w:t>
      </w:r>
      <w:r w:rsidRPr="009C5176">
        <w:rPr>
          <w:color w:val="auto"/>
        </w:rPr>
        <w:t xml:space="preserve">and 10% fetal bovine serum (FBS). </w:t>
      </w:r>
    </w:p>
    <w:p w14:paraId="78C65242" w14:textId="77777777" w:rsidR="004F08D6" w:rsidRDefault="004F08D6" w:rsidP="009C5176">
      <w:pPr>
        <w:pStyle w:val="BodyTextIndent"/>
        <w:spacing w:after="0"/>
        <w:ind w:left="0"/>
        <w:contextualSpacing/>
        <w:rPr>
          <w:b/>
          <w:color w:val="auto"/>
        </w:rPr>
      </w:pPr>
    </w:p>
    <w:p w14:paraId="42172439" w14:textId="018CA65B" w:rsidR="00DB5795" w:rsidRPr="009C5176" w:rsidRDefault="00DB5795" w:rsidP="009C5176">
      <w:pPr>
        <w:pStyle w:val="BodyTextIndent"/>
        <w:spacing w:after="0"/>
        <w:ind w:left="0"/>
        <w:contextualSpacing/>
        <w:rPr>
          <w:color w:val="auto"/>
        </w:rPr>
      </w:pPr>
      <w:r w:rsidRPr="009C5176">
        <w:rPr>
          <w:b/>
          <w:color w:val="auto"/>
        </w:rPr>
        <w:t>Note:</w:t>
      </w:r>
      <w:r w:rsidR="00AB578E" w:rsidRPr="009C5176">
        <w:t xml:space="preserve"> </w:t>
      </w:r>
      <w:r w:rsidR="00AB578E" w:rsidRPr="009C5176">
        <w:rPr>
          <w:color w:val="auto"/>
        </w:rPr>
        <w:t>Tumor slice culture medium and growth factor supplements can vary depending on the tumor tissue</w:t>
      </w:r>
      <w:r w:rsidR="00E20436"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E20436" w:rsidRPr="009C5176">
        <w:rPr>
          <w:color w:val="auto"/>
        </w:rPr>
      </w:r>
      <w:r w:rsidR="00E20436" w:rsidRPr="009C5176">
        <w:rPr>
          <w:color w:val="auto"/>
        </w:rPr>
        <w:fldChar w:fldCharType="separate"/>
      </w:r>
      <w:r w:rsidR="00822C50" w:rsidRPr="009C5176">
        <w:rPr>
          <w:noProof/>
          <w:color w:val="auto"/>
          <w:vertAlign w:val="superscript"/>
        </w:rPr>
        <w:t>25</w:t>
      </w:r>
      <w:r w:rsidR="00E20436" w:rsidRPr="009C5176">
        <w:rPr>
          <w:color w:val="auto"/>
        </w:rPr>
        <w:fldChar w:fldCharType="end"/>
      </w:r>
      <w:r w:rsidRPr="009C5176">
        <w:rPr>
          <w:color w:val="auto"/>
        </w:rPr>
        <w:t>.</w:t>
      </w:r>
      <w:r w:rsidRPr="009C5176">
        <w:rPr>
          <w:color w:val="auto"/>
        </w:rPr>
        <w:t xml:space="preserve"> </w:t>
      </w:r>
    </w:p>
    <w:p w14:paraId="14B10421" w14:textId="2C07939B" w:rsidR="004F08D6" w:rsidRDefault="004F08D6" w:rsidP="009C5176">
      <w:pPr>
        <w:pStyle w:val="NormalWeb"/>
        <w:spacing w:before="0" w:beforeAutospacing="0" w:after="0" w:afterAutospacing="0"/>
        <w:contextualSpacing/>
        <w:rPr>
          <w:color w:val="auto"/>
        </w:rPr>
      </w:pPr>
    </w:p>
    <w:p w14:paraId="0BAF7EAB" w14:textId="26380E27" w:rsidR="0078145C"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rPr>
        <w:t>Prepare</w:t>
      </w:r>
      <w:r w:rsidR="00A57AF2" w:rsidRPr="009C5176">
        <w:rPr>
          <w:color w:val="auto"/>
        </w:rPr>
        <w:t xml:space="preserve"> the required amount of F12</w:t>
      </w:r>
      <w:r w:rsidRPr="009C5176">
        <w:rPr>
          <w:color w:val="auto"/>
        </w:rPr>
        <w:t xml:space="preserve"> medium for drug treatment</w:t>
      </w:r>
      <w:r w:rsidR="00A57AF2" w:rsidRPr="009C5176">
        <w:rPr>
          <w:color w:val="auto"/>
        </w:rPr>
        <w:t>, using the same composition as described in step 1.</w:t>
      </w:r>
      <w:r w:rsidR="00D053D2" w:rsidRPr="009C5176">
        <w:rPr>
          <w:color w:val="auto"/>
        </w:rPr>
        <w:t>4</w:t>
      </w:r>
      <w:r w:rsidR="00A57AF2" w:rsidRPr="009C5176">
        <w:rPr>
          <w:color w:val="auto"/>
        </w:rPr>
        <w:t xml:space="preserve">, but omitting the </w:t>
      </w:r>
      <w:r w:rsidRPr="009C5176">
        <w:rPr>
          <w:color w:val="auto"/>
        </w:rPr>
        <w:t>FBS.</w:t>
      </w:r>
      <w:r w:rsidR="00B935F6" w:rsidRPr="009C5176">
        <w:rPr>
          <w:color w:val="auto"/>
        </w:rPr>
        <w:t xml:space="preserve"> </w:t>
      </w:r>
    </w:p>
    <w:p w14:paraId="485BF852" w14:textId="77777777" w:rsidR="0078145C" w:rsidRPr="009C5176" w:rsidRDefault="0078145C" w:rsidP="009C5176">
      <w:pPr>
        <w:pStyle w:val="NormalWeb"/>
        <w:spacing w:before="0" w:beforeAutospacing="0" w:after="0" w:afterAutospacing="0"/>
        <w:contextualSpacing/>
        <w:rPr>
          <w:color w:val="auto"/>
        </w:rPr>
      </w:pPr>
    </w:p>
    <w:p w14:paraId="75720B02" w14:textId="267DEF8F" w:rsidR="00DB5795" w:rsidRDefault="00DB5795" w:rsidP="009C5176">
      <w:pPr>
        <w:pStyle w:val="NormalWeb"/>
        <w:spacing w:before="0" w:beforeAutospacing="0" w:after="0" w:afterAutospacing="0"/>
        <w:contextualSpacing/>
        <w:rPr>
          <w:color w:val="auto"/>
        </w:rPr>
      </w:pPr>
      <w:r w:rsidRPr="009C5176">
        <w:rPr>
          <w:b/>
          <w:color w:val="auto"/>
        </w:rPr>
        <w:t>Note:</w:t>
      </w:r>
      <w:r w:rsidR="000E1D8A" w:rsidRPr="009C5176">
        <w:rPr>
          <w:color w:val="auto"/>
        </w:rPr>
        <w:t xml:space="preserve"> </w:t>
      </w:r>
      <w:r w:rsidR="004132B2" w:rsidRPr="009C5176">
        <w:rPr>
          <w:color w:val="auto"/>
        </w:rPr>
        <w:t>Since growth factors in the serum may affect oncogenic signaling in cultured slices, serum-free medium is recommended for short-term drug perturbation studies on tumor slices. If longer-term slice cultures are analyzed, it is important to first evaluate the effect of serum-free medium on tissue viability and tumor-specific marker expression in untreated slice cultures</w:t>
      </w:r>
      <w:r w:rsidR="006C2745" w:rsidRPr="009C5176">
        <w:rPr>
          <w:color w:val="auto"/>
        </w:rPr>
        <w:t>.</w:t>
      </w:r>
    </w:p>
    <w:p w14:paraId="67132383" w14:textId="77777777" w:rsidR="0078145C" w:rsidRPr="009C5176" w:rsidRDefault="0078145C" w:rsidP="009C5176">
      <w:pPr>
        <w:pStyle w:val="NormalWeb"/>
        <w:spacing w:before="0" w:beforeAutospacing="0" w:after="0" w:afterAutospacing="0"/>
        <w:contextualSpacing/>
        <w:rPr>
          <w:color w:val="auto"/>
        </w:rPr>
      </w:pPr>
    </w:p>
    <w:p w14:paraId="2B4D3A87" w14:textId="0D7A47F4" w:rsidR="003A03D4" w:rsidRPr="009C5176" w:rsidRDefault="003A03D4" w:rsidP="009C5176">
      <w:pPr>
        <w:pStyle w:val="NormalWeb"/>
        <w:numPr>
          <w:ilvl w:val="0"/>
          <w:numId w:val="33"/>
        </w:numPr>
        <w:spacing w:before="0" w:beforeAutospacing="0" w:after="0" w:afterAutospacing="0"/>
        <w:ind w:left="0" w:firstLine="0"/>
        <w:contextualSpacing/>
        <w:outlineLvl w:val="0"/>
        <w:rPr>
          <w:b/>
          <w:color w:val="auto"/>
          <w:highlight w:val="yellow"/>
        </w:rPr>
      </w:pPr>
      <w:r w:rsidRPr="009C5176">
        <w:rPr>
          <w:b/>
          <w:bCs/>
          <w:color w:val="auto"/>
        </w:rPr>
        <w:t>Collection</w:t>
      </w:r>
      <w:r w:rsidRPr="009C5176">
        <w:rPr>
          <w:b/>
          <w:bCs/>
          <w:color w:val="auto"/>
          <w:highlight w:val="yellow"/>
        </w:rPr>
        <w:t xml:space="preserve"> of </w:t>
      </w:r>
      <w:r w:rsidR="0078145C" w:rsidRPr="009C5176">
        <w:rPr>
          <w:b/>
          <w:bCs/>
          <w:color w:val="auto"/>
          <w:highlight w:val="yellow"/>
        </w:rPr>
        <w:t xml:space="preserve">Tumor-Bearing Lungs </w:t>
      </w:r>
    </w:p>
    <w:p w14:paraId="03A7CB52" w14:textId="77777777" w:rsidR="0078145C" w:rsidRPr="009C5176" w:rsidRDefault="0078145C" w:rsidP="009C5176">
      <w:pPr>
        <w:pStyle w:val="NormalWeb"/>
        <w:spacing w:before="0" w:beforeAutospacing="0" w:after="0" w:afterAutospacing="0"/>
        <w:contextualSpacing/>
        <w:outlineLvl w:val="0"/>
        <w:rPr>
          <w:b/>
          <w:color w:val="auto"/>
          <w:highlight w:val="yellow"/>
        </w:rPr>
      </w:pPr>
    </w:p>
    <w:p w14:paraId="4CCB162D" w14:textId="272719C2" w:rsidR="003A03D4"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rPr>
        <w:t xml:space="preserve">Euthanize </w:t>
      </w:r>
      <w:r w:rsidR="00FD6AEC" w:rsidRPr="009C5176">
        <w:rPr>
          <w:color w:val="auto"/>
        </w:rPr>
        <w:t>a</w:t>
      </w:r>
      <w:r w:rsidRPr="009C5176">
        <w:rPr>
          <w:color w:val="auto"/>
        </w:rPr>
        <w:t xml:space="preserve"> tumor-bearing mouse by cervical dislocation when it shows symptoms of </w:t>
      </w:r>
      <w:r w:rsidRPr="009C5176">
        <w:rPr>
          <w:color w:val="auto"/>
        </w:rPr>
        <w:lastRenderedPageBreak/>
        <w:t>labored breathing and loss of body weight.</w:t>
      </w:r>
    </w:p>
    <w:p w14:paraId="239BEF8D" w14:textId="77777777" w:rsidR="0078145C" w:rsidRPr="009C5176" w:rsidRDefault="0078145C" w:rsidP="009C5176">
      <w:pPr>
        <w:pStyle w:val="NormalWeb"/>
        <w:spacing w:before="0" w:beforeAutospacing="0" w:after="0" w:afterAutospacing="0"/>
        <w:contextualSpacing/>
        <w:rPr>
          <w:color w:val="auto"/>
        </w:rPr>
      </w:pPr>
    </w:p>
    <w:p w14:paraId="18912D84" w14:textId="05A5DD64" w:rsidR="0078145C" w:rsidRDefault="003A03D4" w:rsidP="009C5176">
      <w:pPr>
        <w:pStyle w:val="NormalWeb"/>
        <w:spacing w:before="0" w:beforeAutospacing="0" w:after="0" w:afterAutospacing="0"/>
        <w:contextualSpacing/>
        <w:rPr>
          <w:color w:val="auto"/>
        </w:rPr>
      </w:pPr>
      <w:r w:rsidRPr="009C5176">
        <w:rPr>
          <w:b/>
          <w:color w:val="auto"/>
        </w:rPr>
        <w:t xml:space="preserve">Note: </w:t>
      </w:r>
      <w:r w:rsidRPr="009C5176">
        <w:rPr>
          <w:color w:val="auto"/>
        </w:rPr>
        <w:t>CO</w:t>
      </w:r>
      <w:r w:rsidRPr="009C5176">
        <w:rPr>
          <w:color w:val="auto"/>
          <w:vertAlign w:val="subscript"/>
        </w:rPr>
        <w:t>2</w:t>
      </w:r>
      <w:r w:rsidRPr="009C5176">
        <w:rPr>
          <w:color w:val="auto"/>
        </w:rPr>
        <w:t>-mediated euthanasia is known to induce hypoxic conditions in the lungs, which may have an effect on slice viability or oncogenic activities via eliciting a hypoxic response.</w:t>
      </w:r>
    </w:p>
    <w:p w14:paraId="472B0684" w14:textId="77777777" w:rsidR="0078145C" w:rsidRPr="009C5176" w:rsidRDefault="0078145C" w:rsidP="009C5176">
      <w:pPr>
        <w:pStyle w:val="NormalWeb"/>
        <w:spacing w:before="0" w:beforeAutospacing="0" w:after="0" w:afterAutospacing="0"/>
        <w:contextualSpacing/>
        <w:rPr>
          <w:color w:val="auto"/>
        </w:rPr>
      </w:pPr>
    </w:p>
    <w:p w14:paraId="5C337612" w14:textId="58C1D83C" w:rsidR="0026504D" w:rsidRDefault="00BA13F7"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Stretch </w:t>
      </w:r>
      <w:r w:rsidR="002C3419" w:rsidRPr="009C5176">
        <w:rPr>
          <w:color w:val="auto"/>
          <w:highlight w:val="yellow"/>
        </w:rPr>
        <w:t xml:space="preserve">the euthanized mouse onto a </w:t>
      </w:r>
      <w:r w:rsidR="0026504D" w:rsidRPr="009C5176">
        <w:rPr>
          <w:color w:val="auto"/>
          <w:highlight w:val="yellow"/>
        </w:rPr>
        <w:t>Styrofoam</w:t>
      </w:r>
      <w:r w:rsidR="002C3419" w:rsidRPr="009C5176">
        <w:rPr>
          <w:color w:val="auto"/>
          <w:highlight w:val="yellow"/>
        </w:rPr>
        <w:t xml:space="preserve"> lid by inserting 30</w:t>
      </w:r>
      <w:r w:rsidR="00212B2F" w:rsidRPr="009C5176">
        <w:rPr>
          <w:color w:val="auto"/>
          <w:highlight w:val="yellow"/>
        </w:rPr>
        <w:t xml:space="preserve"> </w:t>
      </w:r>
      <w:r w:rsidR="002C3419" w:rsidRPr="009C5176">
        <w:rPr>
          <w:color w:val="auto"/>
          <w:highlight w:val="yellow"/>
        </w:rPr>
        <w:t>G needles in</w:t>
      </w:r>
      <w:r w:rsidR="0081058A" w:rsidRPr="009C5176">
        <w:rPr>
          <w:color w:val="auto"/>
          <w:highlight w:val="yellow"/>
        </w:rPr>
        <w:t xml:space="preserve"> </w:t>
      </w:r>
      <w:r w:rsidR="002C3419" w:rsidRPr="009C5176">
        <w:rPr>
          <w:color w:val="auto"/>
          <w:highlight w:val="yellow"/>
        </w:rPr>
        <w:t xml:space="preserve">all </w:t>
      </w:r>
      <w:r w:rsidRPr="009C5176">
        <w:rPr>
          <w:color w:val="auto"/>
          <w:highlight w:val="yellow"/>
        </w:rPr>
        <w:t>four</w:t>
      </w:r>
      <w:r w:rsidR="002C3419" w:rsidRPr="009C5176">
        <w:rPr>
          <w:color w:val="auto"/>
          <w:highlight w:val="yellow"/>
        </w:rPr>
        <w:t xml:space="preserve"> paws</w:t>
      </w:r>
      <w:r w:rsidRPr="009C5176">
        <w:rPr>
          <w:color w:val="auto"/>
          <w:highlight w:val="yellow"/>
        </w:rPr>
        <w:t>,</w:t>
      </w:r>
      <w:r w:rsidR="00D50227" w:rsidRPr="009C5176">
        <w:rPr>
          <w:color w:val="auto"/>
          <w:highlight w:val="yellow"/>
        </w:rPr>
        <w:t xml:space="preserve"> </w:t>
      </w:r>
      <w:r w:rsidR="002C3419" w:rsidRPr="009C5176">
        <w:rPr>
          <w:color w:val="auto"/>
          <w:highlight w:val="yellow"/>
        </w:rPr>
        <w:t xml:space="preserve">so that </w:t>
      </w:r>
      <w:r w:rsidR="00735E8B" w:rsidRPr="009C5176">
        <w:rPr>
          <w:color w:val="auto"/>
          <w:highlight w:val="yellow"/>
        </w:rPr>
        <w:t xml:space="preserve">the </w:t>
      </w:r>
      <w:r w:rsidR="002C3419" w:rsidRPr="009C5176">
        <w:rPr>
          <w:color w:val="auto"/>
          <w:highlight w:val="yellow"/>
        </w:rPr>
        <w:t xml:space="preserve">chest is exposed. </w:t>
      </w:r>
    </w:p>
    <w:p w14:paraId="3364A70B" w14:textId="77777777" w:rsidR="0026504D" w:rsidRDefault="0026504D" w:rsidP="009C5176">
      <w:pPr>
        <w:pStyle w:val="NormalWeb"/>
        <w:spacing w:before="0" w:beforeAutospacing="0" w:after="0" w:afterAutospacing="0"/>
        <w:contextualSpacing/>
        <w:rPr>
          <w:color w:val="auto"/>
          <w:highlight w:val="yellow"/>
        </w:rPr>
      </w:pPr>
    </w:p>
    <w:p w14:paraId="2D3360EC" w14:textId="77777777" w:rsidR="0026504D" w:rsidRDefault="002C3419"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Cut open the skin from </w:t>
      </w:r>
      <w:r w:rsidR="00BA13F7" w:rsidRPr="009C5176">
        <w:rPr>
          <w:color w:val="auto"/>
          <w:highlight w:val="yellow"/>
        </w:rPr>
        <w:t xml:space="preserve">the </w:t>
      </w:r>
      <w:r w:rsidRPr="009C5176">
        <w:rPr>
          <w:color w:val="auto"/>
          <w:highlight w:val="yellow"/>
        </w:rPr>
        <w:t>abdomen towards the chest</w:t>
      </w:r>
      <w:r w:rsidR="00BA13F7" w:rsidRPr="009C5176">
        <w:rPr>
          <w:color w:val="auto"/>
          <w:highlight w:val="yellow"/>
        </w:rPr>
        <w:t xml:space="preserve">, and </w:t>
      </w:r>
      <w:r w:rsidRPr="009C5176">
        <w:rPr>
          <w:color w:val="auto"/>
          <w:highlight w:val="yellow"/>
        </w:rPr>
        <w:t xml:space="preserve">up to the </w:t>
      </w:r>
      <w:r w:rsidR="002770A6" w:rsidRPr="009C5176">
        <w:rPr>
          <w:color w:val="auto"/>
          <w:highlight w:val="yellow"/>
        </w:rPr>
        <w:t>neck region.</w:t>
      </w:r>
      <w:r w:rsidRPr="009C5176">
        <w:rPr>
          <w:color w:val="auto"/>
          <w:highlight w:val="yellow"/>
        </w:rPr>
        <w:t xml:space="preserve"> </w:t>
      </w:r>
      <w:r w:rsidR="002770A6" w:rsidRPr="009C5176">
        <w:rPr>
          <w:color w:val="auto"/>
          <w:highlight w:val="yellow"/>
        </w:rPr>
        <w:t>C</w:t>
      </w:r>
      <w:r w:rsidRPr="009C5176">
        <w:rPr>
          <w:color w:val="auto"/>
          <w:highlight w:val="yellow"/>
        </w:rPr>
        <w:t xml:space="preserve">ut open the rib cage, and then </w:t>
      </w:r>
      <w:r w:rsidR="00BA13F7" w:rsidRPr="009C5176">
        <w:rPr>
          <w:color w:val="auto"/>
          <w:highlight w:val="yellow"/>
        </w:rPr>
        <w:t xml:space="preserve">the </w:t>
      </w:r>
      <w:r w:rsidRPr="009C5176">
        <w:rPr>
          <w:color w:val="auto"/>
          <w:highlight w:val="yellow"/>
        </w:rPr>
        <w:t xml:space="preserve">diaphragm to expose the lung and heart. Keep the scissors in an angled position to avoid tissue damage. </w:t>
      </w:r>
    </w:p>
    <w:p w14:paraId="03493C4A" w14:textId="77777777" w:rsidR="0026504D" w:rsidRDefault="0026504D" w:rsidP="009C5176">
      <w:pPr>
        <w:pStyle w:val="ListParagraph"/>
        <w:ind w:left="0"/>
        <w:rPr>
          <w:color w:val="auto"/>
          <w:highlight w:val="yellow"/>
        </w:rPr>
      </w:pPr>
    </w:p>
    <w:p w14:paraId="7DC528FF" w14:textId="2D351154" w:rsidR="003A03D4" w:rsidRDefault="0081058A"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Dissect</w:t>
      </w:r>
      <w:r w:rsidR="0020685B" w:rsidRPr="009C5176">
        <w:rPr>
          <w:color w:val="auto"/>
          <w:highlight w:val="yellow"/>
        </w:rPr>
        <w:t xml:space="preserve"> </w:t>
      </w:r>
      <w:r w:rsidR="00BA13F7" w:rsidRPr="009C5176">
        <w:rPr>
          <w:color w:val="auto"/>
          <w:highlight w:val="yellow"/>
        </w:rPr>
        <w:t xml:space="preserve">the </w:t>
      </w:r>
      <w:r w:rsidR="003A03D4" w:rsidRPr="009C5176">
        <w:rPr>
          <w:color w:val="auto"/>
          <w:highlight w:val="yellow"/>
        </w:rPr>
        <w:t>tumor-bearing lungs</w:t>
      </w:r>
      <w:r w:rsidR="0020685B" w:rsidRPr="009C5176">
        <w:rPr>
          <w:color w:val="auto"/>
          <w:highlight w:val="yellow"/>
        </w:rPr>
        <w:t xml:space="preserve"> </w:t>
      </w:r>
      <w:r w:rsidR="0020685B" w:rsidRPr="009C5176">
        <w:rPr>
          <w:color w:val="auto"/>
          <w:highlight w:val="yellow"/>
        </w:rPr>
        <w:t xml:space="preserve">together </w:t>
      </w:r>
      <w:r w:rsidR="0020685B" w:rsidRPr="009C5176">
        <w:rPr>
          <w:color w:val="auto"/>
          <w:highlight w:val="yellow"/>
        </w:rPr>
        <w:t xml:space="preserve">with </w:t>
      </w:r>
      <w:r w:rsidR="00BA13F7" w:rsidRPr="009C5176">
        <w:rPr>
          <w:color w:val="auto"/>
          <w:highlight w:val="yellow"/>
        </w:rPr>
        <w:t xml:space="preserve">the </w:t>
      </w:r>
      <w:r w:rsidR="0026504D" w:rsidRPr="009C5176">
        <w:rPr>
          <w:color w:val="auto"/>
          <w:highlight w:val="yellow"/>
        </w:rPr>
        <w:t>heart and</w:t>
      </w:r>
      <w:r w:rsidR="0020685B" w:rsidRPr="009C5176">
        <w:rPr>
          <w:color w:val="auto"/>
          <w:highlight w:val="yellow"/>
        </w:rPr>
        <w:t xml:space="preserve"> place them</w:t>
      </w:r>
      <w:r w:rsidR="003A03D4" w:rsidRPr="009C5176">
        <w:rPr>
          <w:color w:val="auto"/>
          <w:highlight w:val="yellow"/>
        </w:rPr>
        <w:t xml:space="preserve"> into a 50 mL tube </w:t>
      </w:r>
      <w:r w:rsidR="00FD6AEC" w:rsidRPr="009C5176">
        <w:rPr>
          <w:color w:val="auto"/>
          <w:highlight w:val="yellow"/>
        </w:rPr>
        <w:t>containing</w:t>
      </w:r>
      <w:r w:rsidR="003A03D4" w:rsidRPr="009C5176">
        <w:rPr>
          <w:color w:val="auto"/>
          <w:highlight w:val="yellow"/>
        </w:rPr>
        <w:t xml:space="preserve"> 30 mL of ice-cold HBSS + </w:t>
      </w:r>
      <w:r w:rsidR="0026504D">
        <w:rPr>
          <w:color w:val="auto"/>
          <w:highlight w:val="yellow"/>
        </w:rPr>
        <w:t>P/S</w:t>
      </w:r>
      <w:r w:rsidR="00FD6AEC" w:rsidRPr="009C5176">
        <w:rPr>
          <w:color w:val="auto"/>
          <w:highlight w:val="yellow"/>
        </w:rPr>
        <w:t>;</w:t>
      </w:r>
      <w:r w:rsidR="003A03D4" w:rsidRPr="009C5176">
        <w:rPr>
          <w:color w:val="auto"/>
          <w:highlight w:val="yellow"/>
        </w:rPr>
        <w:t xml:space="preserve"> keep the tube ice-cold and proceed to the next step as quickly as possible. </w:t>
      </w:r>
    </w:p>
    <w:p w14:paraId="7B5A5109" w14:textId="77777777" w:rsidR="0026504D" w:rsidRPr="009C5176" w:rsidRDefault="0026504D" w:rsidP="009C5176">
      <w:pPr>
        <w:pStyle w:val="NormalWeb"/>
        <w:spacing w:before="0" w:beforeAutospacing="0" w:after="0" w:afterAutospacing="0"/>
        <w:contextualSpacing/>
        <w:rPr>
          <w:color w:val="auto"/>
          <w:highlight w:val="yellow"/>
        </w:rPr>
      </w:pPr>
    </w:p>
    <w:p w14:paraId="54878740" w14:textId="1277DD08" w:rsidR="0026504D" w:rsidRDefault="003A03D4" w:rsidP="009C5176">
      <w:pPr>
        <w:pStyle w:val="NormalWeb"/>
        <w:spacing w:before="0" w:beforeAutospacing="0" w:after="0" w:afterAutospacing="0"/>
        <w:contextualSpacing/>
        <w:rPr>
          <w:color w:val="auto"/>
        </w:rPr>
      </w:pPr>
      <w:r w:rsidRPr="009C5176">
        <w:rPr>
          <w:b/>
          <w:color w:val="auto"/>
        </w:rPr>
        <w:t>Note</w:t>
      </w:r>
      <w:r w:rsidRPr="009C5176">
        <w:rPr>
          <w:color w:val="auto"/>
        </w:rPr>
        <w:t>: Delay</w:t>
      </w:r>
      <w:r w:rsidR="00FD6AEC" w:rsidRPr="009C5176">
        <w:rPr>
          <w:color w:val="auto"/>
        </w:rPr>
        <w:t>s</w:t>
      </w:r>
      <w:r w:rsidRPr="009C5176">
        <w:rPr>
          <w:color w:val="auto"/>
        </w:rPr>
        <w:t xml:space="preserve"> in processing of lung tumors may alter oncogenic functions, for example signaling pathway activities</w:t>
      </w:r>
      <w:r w:rsidR="0026504D">
        <w:rPr>
          <w:color w:val="auto"/>
        </w:rPr>
        <w:t>.</w:t>
      </w:r>
    </w:p>
    <w:p w14:paraId="31509202" w14:textId="77777777" w:rsidR="0026504D" w:rsidRPr="009C5176" w:rsidRDefault="0026504D" w:rsidP="009C5176">
      <w:pPr>
        <w:pStyle w:val="NormalWeb"/>
        <w:spacing w:before="0" w:beforeAutospacing="0" w:after="0" w:afterAutospacing="0"/>
        <w:contextualSpacing/>
        <w:rPr>
          <w:color w:val="auto"/>
        </w:rPr>
      </w:pPr>
    </w:p>
    <w:p w14:paraId="5766EA60" w14:textId="1B672EC9" w:rsidR="003A03D4" w:rsidRPr="009C5176" w:rsidRDefault="003A03D4" w:rsidP="009C5176">
      <w:pPr>
        <w:pStyle w:val="NormalWeb"/>
        <w:numPr>
          <w:ilvl w:val="0"/>
          <w:numId w:val="33"/>
        </w:numPr>
        <w:spacing w:before="0" w:beforeAutospacing="0" w:after="0" w:afterAutospacing="0"/>
        <w:ind w:left="0" w:firstLine="0"/>
        <w:contextualSpacing/>
        <w:outlineLvl w:val="0"/>
        <w:rPr>
          <w:b/>
          <w:color w:val="auto"/>
          <w:highlight w:val="yellow"/>
        </w:rPr>
      </w:pPr>
      <w:r w:rsidRPr="009C5176">
        <w:rPr>
          <w:b/>
          <w:bCs/>
          <w:color w:val="auto"/>
        </w:rPr>
        <w:t>Generation</w:t>
      </w:r>
      <w:r w:rsidRPr="009C5176">
        <w:rPr>
          <w:b/>
          <w:color w:val="auto"/>
          <w:highlight w:val="yellow"/>
        </w:rPr>
        <w:t xml:space="preserve"> of </w:t>
      </w:r>
      <w:r w:rsidR="0026504D" w:rsidRPr="009C5176">
        <w:rPr>
          <w:b/>
          <w:color w:val="auto"/>
          <w:highlight w:val="yellow"/>
        </w:rPr>
        <w:t>Precision-Cut Lung Tumor Slices</w:t>
      </w:r>
    </w:p>
    <w:p w14:paraId="0D7DA6AA" w14:textId="59BECBB1" w:rsidR="0026504D" w:rsidRDefault="0026504D" w:rsidP="009C5176">
      <w:pPr>
        <w:pStyle w:val="NormalWeb"/>
        <w:spacing w:before="0" w:beforeAutospacing="0" w:after="0" w:afterAutospacing="0"/>
        <w:contextualSpacing/>
        <w:rPr>
          <w:color w:val="auto"/>
          <w:highlight w:val="yellow"/>
        </w:rPr>
      </w:pPr>
    </w:p>
    <w:p w14:paraId="0C052798" w14:textId="5618B37B" w:rsidR="00E45501" w:rsidRPr="009C5176"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Transfer the tumor-bearing lungs in HBSS + </w:t>
      </w:r>
      <w:r w:rsidR="0026504D">
        <w:rPr>
          <w:color w:val="auto"/>
          <w:highlight w:val="yellow"/>
        </w:rPr>
        <w:t>P/S</w:t>
      </w:r>
      <w:r w:rsidRPr="009C5176">
        <w:rPr>
          <w:color w:val="auto"/>
          <w:highlight w:val="yellow"/>
        </w:rPr>
        <w:t xml:space="preserve"> into a 10 cm tissue culture plate</w:t>
      </w:r>
      <w:r w:rsidR="001937F6" w:rsidRPr="009C5176">
        <w:rPr>
          <w:color w:val="auto"/>
          <w:highlight w:val="yellow"/>
        </w:rPr>
        <w:t xml:space="preserve"> kept inside</w:t>
      </w:r>
      <w:r w:rsidR="00B56C1A" w:rsidRPr="009C5176">
        <w:rPr>
          <w:color w:val="auto"/>
          <w:highlight w:val="yellow"/>
        </w:rPr>
        <w:t xml:space="preserve"> </w:t>
      </w:r>
      <w:r w:rsidR="005F38AA" w:rsidRPr="009C5176">
        <w:rPr>
          <w:color w:val="auto"/>
          <w:highlight w:val="yellow"/>
        </w:rPr>
        <w:t>a</w:t>
      </w:r>
      <w:r w:rsidR="00413025" w:rsidRPr="009C5176">
        <w:rPr>
          <w:color w:val="auto"/>
          <w:highlight w:val="yellow"/>
        </w:rPr>
        <w:t xml:space="preserve"> </w:t>
      </w:r>
      <w:r w:rsidR="001937F6" w:rsidRPr="009C5176">
        <w:rPr>
          <w:color w:val="auto"/>
          <w:highlight w:val="yellow"/>
        </w:rPr>
        <w:t>laminar hood</w:t>
      </w:r>
      <w:r w:rsidRPr="009C5176">
        <w:rPr>
          <w:color w:val="auto"/>
          <w:highlight w:val="yellow"/>
        </w:rPr>
        <w:t>. Separate the lung lobes</w:t>
      </w:r>
      <w:r w:rsidR="00AA5C21" w:rsidRPr="009C5176">
        <w:rPr>
          <w:color w:val="auto"/>
          <w:highlight w:val="yellow"/>
        </w:rPr>
        <w:t xml:space="preserve"> using sterile scissors and forceps, </w:t>
      </w:r>
      <w:r w:rsidRPr="009C5176">
        <w:rPr>
          <w:color w:val="auto"/>
          <w:highlight w:val="yellow"/>
        </w:rPr>
        <w:t>and select lobes with tumors</w:t>
      </w:r>
      <w:r w:rsidR="00AA5C21" w:rsidRPr="009C5176">
        <w:rPr>
          <w:color w:val="auto"/>
          <w:highlight w:val="yellow"/>
        </w:rPr>
        <w:t xml:space="preserve"> </w:t>
      </w:r>
      <w:r w:rsidRPr="009C5176">
        <w:rPr>
          <w:color w:val="auto"/>
          <w:highlight w:val="yellow"/>
        </w:rPr>
        <w:t>on the surface for slicing.</w:t>
      </w:r>
      <w:r w:rsidR="00AA5C21" w:rsidRPr="009C5176">
        <w:rPr>
          <w:color w:val="auto"/>
          <w:highlight w:val="yellow"/>
        </w:rPr>
        <w:t xml:space="preserve"> </w:t>
      </w:r>
    </w:p>
    <w:p w14:paraId="0FD2784C" w14:textId="77777777" w:rsidR="0026504D" w:rsidRDefault="0026504D" w:rsidP="009C5176">
      <w:pPr>
        <w:pStyle w:val="NormalWeb"/>
        <w:spacing w:before="0" w:beforeAutospacing="0" w:after="0" w:afterAutospacing="0"/>
        <w:contextualSpacing/>
        <w:rPr>
          <w:b/>
          <w:color w:val="auto"/>
          <w:highlight w:val="yellow"/>
        </w:rPr>
      </w:pPr>
    </w:p>
    <w:p w14:paraId="223A4E27" w14:textId="197A43CD" w:rsidR="003A03D4" w:rsidRPr="009C5176" w:rsidRDefault="00E45501" w:rsidP="009C5176">
      <w:pPr>
        <w:pStyle w:val="NormalWeb"/>
        <w:spacing w:before="0" w:beforeAutospacing="0" w:after="0" w:afterAutospacing="0"/>
        <w:contextualSpacing/>
        <w:rPr>
          <w:color w:val="auto"/>
        </w:rPr>
      </w:pPr>
      <w:r w:rsidRPr="009C5176">
        <w:rPr>
          <w:b/>
          <w:color w:val="auto"/>
        </w:rPr>
        <w:t>Note:</w:t>
      </w:r>
      <w:r w:rsidR="00B56C1A" w:rsidRPr="009C5176">
        <w:rPr>
          <w:b/>
          <w:color w:val="auto"/>
        </w:rPr>
        <w:t xml:space="preserve"> </w:t>
      </w:r>
      <w:r w:rsidR="00A82A43" w:rsidRPr="009C5176">
        <w:rPr>
          <w:color w:val="auto"/>
        </w:rPr>
        <w:t>Tumors &gt;3 mm in size are suitable for slicing</w:t>
      </w:r>
      <w:r w:rsidR="0042742F" w:rsidRPr="009C5176">
        <w:rPr>
          <w:color w:val="auto"/>
        </w:rPr>
        <w:t>. Since n</w:t>
      </w:r>
      <w:r w:rsidR="0004504F" w:rsidRPr="009C5176">
        <w:rPr>
          <w:color w:val="auto"/>
        </w:rPr>
        <w:t>ormal lung tissue</w:t>
      </w:r>
      <w:r w:rsidR="003A03D4" w:rsidRPr="009C5176">
        <w:rPr>
          <w:color w:val="auto"/>
        </w:rPr>
        <w:t xml:space="preserve"> </w:t>
      </w:r>
      <w:r w:rsidRPr="009C5176">
        <w:rPr>
          <w:color w:val="auto"/>
        </w:rPr>
        <w:t>surrounding the</w:t>
      </w:r>
      <w:r w:rsidR="00A82A43" w:rsidRPr="009C5176">
        <w:rPr>
          <w:color w:val="auto"/>
        </w:rPr>
        <w:t xml:space="preserve"> big </w:t>
      </w:r>
      <w:r w:rsidRPr="009C5176">
        <w:rPr>
          <w:color w:val="auto"/>
        </w:rPr>
        <w:t xml:space="preserve">tumor </w:t>
      </w:r>
      <w:r w:rsidR="003A03D4" w:rsidRPr="009C5176">
        <w:rPr>
          <w:color w:val="auto"/>
        </w:rPr>
        <w:t>compromises the slicing</w:t>
      </w:r>
      <w:r w:rsidR="00AA5C21" w:rsidRPr="009C5176">
        <w:rPr>
          <w:color w:val="auto"/>
        </w:rPr>
        <w:t xml:space="preserve"> due to differences in tissue stiffness</w:t>
      </w:r>
      <w:r w:rsidR="0042742F" w:rsidRPr="009C5176">
        <w:rPr>
          <w:color w:val="auto"/>
        </w:rPr>
        <w:t xml:space="preserve">, </w:t>
      </w:r>
      <w:r w:rsidR="003A03D4" w:rsidRPr="009C5176">
        <w:rPr>
          <w:color w:val="auto"/>
        </w:rPr>
        <w:t>tumor</w:t>
      </w:r>
      <w:r w:rsidR="0042742F" w:rsidRPr="009C5176">
        <w:rPr>
          <w:color w:val="auto"/>
        </w:rPr>
        <w:t xml:space="preserve"> tissue undergoing slicing</w:t>
      </w:r>
      <w:r w:rsidR="003A03D4" w:rsidRPr="009C5176">
        <w:rPr>
          <w:color w:val="auto"/>
        </w:rPr>
        <w:t xml:space="preserve"> should be separated away from the normal tissue</w:t>
      </w:r>
      <w:r w:rsidR="006C03D2" w:rsidRPr="009C5176">
        <w:rPr>
          <w:color w:val="auto"/>
        </w:rPr>
        <w:t>,</w:t>
      </w:r>
      <w:r w:rsidR="000C1FE8" w:rsidRPr="009C5176">
        <w:rPr>
          <w:color w:val="auto"/>
        </w:rPr>
        <w:t xml:space="preserve"> </w:t>
      </w:r>
      <w:r w:rsidR="00735E8B" w:rsidRPr="009C5176">
        <w:rPr>
          <w:color w:val="auto"/>
        </w:rPr>
        <w:t xml:space="preserve">such that a cleared </w:t>
      </w:r>
      <w:r w:rsidR="006C03D2" w:rsidRPr="009C5176">
        <w:rPr>
          <w:color w:val="auto"/>
        </w:rPr>
        <w:t>tumor region fac</w:t>
      </w:r>
      <w:r w:rsidR="00735E8B" w:rsidRPr="009C5176">
        <w:rPr>
          <w:color w:val="auto"/>
        </w:rPr>
        <w:t>es</w:t>
      </w:r>
      <w:r w:rsidR="006C03D2" w:rsidRPr="009C5176">
        <w:rPr>
          <w:color w:val="auto"/>
        </w:rPr>
        <w:t xml:space="preserve"> the vibratome</w:t>
      </w:r>
      <w:r w:rsidR="006C03D2" w:rsidRPr="009C5176">
        <w:rPr>
          <w:color w:val="auto"/>
        </w:rPr>
        <w:t xml:space="preserve"> </w:t>
      </w:r>
      <w:r w:rsidR="00B4005B" w:rsidRPr="009C5176">
        <w:rPr>
          <w:color w:val="auto"/>
        </w:rPr>
        <w:t>blade</w:t>
      </w:r>
      <w:r w:rsidR="00E52BF9" w:rsidRPr="009C5176">
        <w:rPr>
          <w:color w:val="auto"/>
        </w:rPr>
        <w:t>.</w:t>
      </w:r>
    </w:p>
    <w:p w14:paraId="3773BAA6" w14:textId="77777777" w:rsidR="0026504D" w:rsidRPr="009C5176" w:rsidRDefault="0026504D" w:rsidP="009C5176">
      <w:pPr>
        <w:pStyle w:val="NormalWeb"/>
        <w:spacing w:before="0" w:beforeAutospacing="0" w:after="0" w:afterAutospacing="0"/>
        <w:contextualSpacing/>
        <w:rPr>
          <w:color w:val="auto"/>
          <w:highlight w:val="yellow"/>
        </w:rPr>
      </w:pPr>
    </w:p>
    <w:p w14:paraId="31D4E983" w14:textId="403AD18F" w:rsidR="003A03D4"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Generate</w:t>
      </w:r>
      <w:r w:rsidR="0004504F" w:rsidRPr="009C5176">
        <w:rPr>
          <w:color w:val="auto"/>
          <w:highlight w:val="yellow"/>
        </w:rPr>
        <w:t xml:space="preserve"> a</w:t>
      </w:r>
      <w:r w:rsidRPr="009C5176">
        <w:rPr>
          <w:color w:val="auto"/>
          <w:highlight w:val="yellow"/>
        </w:rPr>
        <w:t xml:space="preserve"> </w:t>
      </w:r>
      <w:r w:rsidR="00AA5C21" w:rsidRPr="009C5176">
        <w:rPr>
          <w:color w:val="auto"/>
          <w:highlight w:val="yellow"/>
        </w:rPr>
        <w:t>flat</w:t>
      </w:r>
      <w:r w:rsidRPr="009C5176">
        <w:rPr>
          <w:color w:val="auto"/>
          <w:highlight w:val="yellow"/>
        </w:rPr>
        <w:t xml:space="preserve"> tissue piece</w:t>
      </w:r>
      <w:r w:rsidR="003270BB" w:rsidRPr="009C5176">
        <w:rPr>
          <w:color w:val="auto"/>
          <w:highlight w:val="yellow"/>
        </w:rPr>
        <w:t xml:space="preserve"> surface</w:t>
      </w:r>
      <w:r w:rsidRPr="009C5176">
        <w:rPr>
          <w:color w:val="auto"/>
          <w:highlight w:val="yellow"/>
        </w:rPr>
        <w:t xml:space="preserve"> by </w:t>
      </w:r>
      <w:r w:rsidR="003270BB" w:rsidRPr="009C5176">
        <w:rPr>
          <w:color w:val="auto"/>
          <w:highlight w:val="yellow"/>
        </w:rPr>
        <w:t xml:space="preserve">cutting </w:t>
      </w:r>
      <w:r w:rsidRPr="009C5176">
        <w:rPr>
          <w:color w:val="auto"/>
          <w:highlight w:val="yellow"/>
        </w:rPr>
        <w:t>part of the normal lung tissue</w:t>
      </w:r>
      <w:r w:rsidR="00AA5C21" w:rsidRPr="009C5176">
        <w:rPr>
          <w:color w:val="auto"/>
          <w:highlight w:val="yellow"/>
        </w:rPr>
        <w:t xml:space="preserve"> that surrounds the tumor</w:t>
      </w:r>
      <w:r w:rsidR="003270BB" w:rsidRPr="009C5176">
        <w:rPr>
          <w:color w:val="auto"/>
          <w:highlight w:val="yellow"/>
        </w:rPr>
        <w:t xml:space="preserve"> away with a </w:t>
      </w:r>
      <w:r w:rsidR="00E45501" w:rsidRPr="009C5176">
        <w:rPr>
          <w:color w:val="auto"/>
          <w:highlight w:val="yellow"/>
        </w:rPr>
        <w:t>sterile scalpel,</w:t>
      </w:r>
      <w:r w:rsidRPr="009C5176">
        <w:rPr>
          <w:color w:val="auto"/>
          <w:highlight w:val="yellow"/>
        </w:rPr>
        <w:t xml:space="preserve"> </w:t>
      </w:r>
      <w:r w:rsidR="0042742F" w:rsidRPr="009C5176">
        <w:rPr>
          <w:color w:val="auto"/>
          <w:highlight w:val="yellow"/>
        </w:rPr>
        <w:t xml:space="preserve">and </w:t>
      </w:r>
      <w:r w:rsidR="00E20436" w:rsidRPr="009C5176">
        <w:rPr>
          <w:color w:val="auto"/>
          <w:highlight w:val="yellow"/>
        </w:rPr>
        <w:t xml:space="preserve">dip the flat slide in a drop of </w:t>
      </w:r>
      <w:r w:rsidR="0042742F" w:rsidRPr="009C5176">
        <w:rPr>
          <w:color w:val="auto"/>
          <w:highlight w:val="yellow"/>
        </w:rPr>
        <w:t>cyanoacrylate adhesive</w:t>
      </w:r>
      <w:r w:rsidR="00735E8B" w:rsidRPr="009C5176">
        <w:rPr>
          <w:color w:val="auto"/>
          <w:highlight w:val="yellow"/>
        </w:rPr>
        <w:t>.</w:t>
      </w:r>
      <w:r w:rsidR="0026504D">
        <w:rPr>
          <w:color w:val="auto"/>
          <w:highlight w:val="yellow"/>
        </w:rPr>
        <w:t xml:space="preserve"> </w:t>
      </w:r>
      <w:r w:rsidR="00735E8B" w:rsidRPr="009C5176">
        <w:rPr>
          <w:color w:val="auto"/>
          <w:highlight w:val="yellow"/>
        </w:rPr>
        <w:t>M</w:t>
      </w:r>
      <w:r w:rsidR="00E20436" w:rsidRPr="009C5176">
        <w:rPr>
          <w:color w:val="auto"/>
          <w:highlight w:val="yellow"/>
        </w:rPr>
        <w:t xml:space="preserve">ount this </w:t>
      </w:r>
      <w:r w:rsidRPr="009C5176">
        <w:rPr>
          <w:color w:val="auto"/>
          <w:highlight w:val="yellow"/>
        </w:rPr>
        <w:t xml:space="preserve">side onto the vibratome’s </w:t>
      </w:r>
      <w:r w:rsidR="0004504F" w:rsidRPr="009C5176">
        <w:rPr>
          <w:color w:val="auto"/>
          <w:highlight w:val="yellow"/>
        </w:rPr>
        <w:t>specimen</w:t>
      </w:r>
      <w:r w:rsidRPr="009C5176">
        <w:rPr>
          <w:color w:val="auto"/>
          <w:highlight w:val="yellow"/>
        </w:rPr>
        <w:t xml:space="preserve"> holder</w:t>
      </w:r>
      <w:r w:rsidR="00AA5C21" w:rsidRPr="009C5176">
        <w:rPr>
          <w:color w:val="auto"/>
          <w:highlight w:val="yellow"/>
        </w:rPr>
        <w:t xml:space="preserve"> so that </w:t>
      </w:r>
      <w:r w:rsidR="003270BB" w:rsidRPr="009C5176">
        <w:rPr>
          <w:color w:val="auto"/>
          <w:highlight w:val="yellow"/>
        </w:rPr>
        <w:t xml:space="preserve">the </w:t>
      </w:r>
      <w:r w:rsidR="00AA5C21" w:rsidRPr="009C5176">
        <w:rPr>
          <w:color w:val="auto"/>
          <w:highlight w:val="yellow"/>
        </w:rPr>
        <w:t>tumor</w:t>
      </w:r>
      <w:r w:rsidR="000D10E0" w:rsidRPr="009C5176">
        <w:rPr>
          <w:color w:val="auto"/>
          <w:highlight w:val="yellow"/>
        </w:rPr>
        <w:t xml:space="preserve"> </w:t>
      </w:r>
      <w:r w:rsidR="00AA5C21" w:rsidRPr="009C5176">
        <w:rPr>
          <w:color w:val="auto"/>
          <w:highlight w:val="yellow"/>
        </w:rPr>
        <w:t>fac</w:t>
      </w:r>
      <w:r w:rsidR="000D10E0" w:rsidRPr="009C5176">
        <w:rPr>
          <w:color w:val="auto"/>
          <w:highlight w:val="yellow"/>
        </w:rPr>
        <w:t>es</w:t>
      </w:r>
      <w:r w:rsidR="00AA5C21" w:rsidRPr="009C5176">
        <w:rPr>
          <w:color w:val="auto"/>
          <w:highlight w:val="yellow"/>
        </w:rPr>
        <w:t xml:space="preserve"> the blade in an upright position</w:t>
      </w:r>
      <w:r w:rsidRPr="009C5176">
        <w:rPr>
          <w:color w:val="auto"/>
          <w:highlight w:val="yellow"/>
        </w:rPr>
        <w:t>. Let the glue dry for 2-3 min.</w:t>
      </w:r>
    </w:p>
    <w:p w14:paraId="5EF63C6B" w14:textId="77777777" w:rsidR="0026504D" w:rsidRPr="009C5176" w:rsidRDefault="0026504D" w:rsidP="009C5176">
      <w:pPr>
        <w:pStyle w:val="NormalWeb"/>
        <w:spacing w:before="0" w:beforeAutospacing="0" w:after="0" w:afterAutospacing="0"/>
        <w:contextualSpacing/>
        <w:rPr>
          <w:color w:val="auto"/>
          <w:highlight w:val="yellow"/>
        </w:rPr>
      </w:pPr>
    </w:p>
    <w:p w14:paraId="3AF16BD8" w14:textId="4871D45E" w:rsidR="0026504D" w:rsidRPr="009C5176" w:rsidRDefault="00C06BD6" w:rsidP="009C5176">
      <w:pPr>
        <w:pStyle w:val="BodyTextIndent"/>
        <w:spacing w:after="0"/>
        <w:ind w:left="0"/>
        <w:contextualSpacing/>
        <w:rPr>
          <w:color w:val="auto"/>
        </w:rPr>
      </w:pPr>
      <w:r w:rsidRPr="009C5176">
        <w:rPr>
          <w:b/>
          <w:color w:val="auto"/>
        </w:rPr>
        <w:t>Note:</w:t>
      </w:r>
      <w:r w:rsidRPr="009C5176">
        <w:rPr>
          <w:color w:val="auto"/>
        </w:rPr>
        <w:t xml:space="preserve"> </w:t>
      </w:r>
      <w:r w:rsidR="00485576" w:rsidRPr="009C5176">
        <w:rPr>
          <w:color w:val="auto"/>
        </w:rPr>
        <w:t>The normal lung tissue glued to the specimen holder does not interfere with</w:t>
      </w:r>
      <w:r w:rsidR="00485576" w:rsidRPr="009C5176">
        <w:rPr>
          <w:color w:val="auto"/>
        </w:rPr>
        <w:t xml:space="preserve"> </w:t>
      </w:r>
      <w:r w:rsidR="00485576" w:rsidRPr="009C5176">
        <w:rPr>
          <w:color w:val="auto"/>
        </w:rPr>
        <w:t>tumor tissue slicing, and</w:t>
      </w:r>
      <w:r w:rsidR="000C1FE8" w:rsidRPr="009C5176">
        <w:rPr>
          <w:color w:val="auto"/>
        </w:rPr>
        <w:t xml:space="preserve"> </w:t>
      </w:r>
      <w:r w:rsidR="00485576" w:rsidRPr="009C5176">
        <w:rPr>
          <w:color w:val="auto"/>
        </w:rPr>
        <w:t xml:space="preserve">slicing is stopped before the normal tissue is reached. </w:t>
      </w:r>
      <w:r w:rsidR="00053203" w:rsidRPr="009C5176">
        <w:rPr>
          <w:color w:val="auto"/>
        </w:rPr>
        <w:t xml:space="preserve">The tumor tissue sometimes bends due to the spongy texture of the normal lung tissue glued to the specimen holder, compromising its upright position. If this happens, glue a piece of additional normal lung support tissue next to the pre-mounted normal lung tissue to retain the tumor in an upright position </w:t>
      </w:r>
      <w:r w:rsidR="009D20FB" w:rsidRPr="009C5176">
        <w:rPr>
          <w:color w:val="auto"/>
        </w:rPr>
        <w:t>(</w:t>
      </w:r>
      <w:r w:rsidR="009D20FB" w:rsidRPr="009C5176">
        <w:rPr>
          <w:b/>
          <w:color w:val="auto"/>
        </w:rPr>
        <w:t>Figure 1A i</w:t>
      </w:r>
      <w:r w:rsidR="009112B8" w:rsidRPr="009C5176">
        <w:rPr>
          <w:b/>
          <w:color w:val="auto"/>
        </w:rPr>
        <w:t>ii</w:t>
      </w:r>
      <w:r w:rsidR="00E10400" w:rsidRPr="009C5176">
        <w:rPr>
          <w:color w:val="auto"/>
        </w:rPr>
        <w:t>)</w:t>
      </w:r>
      <w:r w:rsidR="009D20FB" w:rsidRPr="009C5176">
        <w:rPr>
          <w:color w:val="auto"/>
        </w:rPr>
        <w:t>.</w:t>
      </w:r>
      <w:r w:rsidR="00F2422E" w:rsidRPr="009C5176">
        <w:rPr>
          <w:color w:val="auto"/>
        </w:rPr>
        <w:t xml:space="preserve"> </w:t>
      </w:r>
    </w:p>
    <w:p w14:paraId="51ECEE24" w14:textId="77777777" w:rsidR="0026504D" w:rsidRPr="009C5176" w:rsidRDefault="0026504D" w:rsidP="009C5176">
      <w:pPr>
        <w:pStyle w:val="BodyTextIndent"/>
        <w:spacing w:after="0"/>
        <w:ind w:left="0"/>
        <w:contextualSpacing/>
        <w:rPr>
          <w:color w:val="auto"/>
          <w:highlight w:val="yellow"/>
        </w:rPr>
      </w:pPr>
    </w:p>
    <w:p w14:paraId="500F1B09" w14:textId="40C65EEB" w:rsidR="003A03D4"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Place the </w:t>
      </w:r>
      <w:r w:rsidR="0004504F" w:rsidRPr="009C5176">
        <w:rPr>
          <w:color w:val="auto"/>
          <w:highlight w:val="yellow"/>
        </w:rPr>
        <w:t>specimen</w:t>
      </w:r>
      <w:r w:rsidRPr="009C5176">
        <w:rPr>
          <w:color w:val="auto"/>
          <w:highlight w:val="yellow"/>
        </w:rPr>
        <w:t xml:space="preserve"> holder into the </w:t>
      </w:r>
      <w:r w:rsidR="0004504F" w:rsidRPr="009C5176">
        <w:rPr>
          <w:color w:val="auto"/>
          <w:highlight w:val="yellow"/>
        </w:rPr>
        <w:t>metal buffer tray</w:t>
      </w:r>
      <w:r w:rsidRPr="009C5176">
        <w:rPr>
          <w:color w:val="auto"/>
          <w:highlight w:val="yellow"/>
        </w:rPr>
        <w:t xml:space="preserve"> and fill it with cold HBSS + </w:t>
      </w:r>
      <w:r w:rsidR="0026504D">
        <w:rPr>
          <w:color w:val="auto"/>
          <w:highlight w:val="yellow"/>
        </w:rPr>
        <w:t>P/S</w:t>
      </w:r>
      <w:r w:rsidR="0004504F" w:rsidRPr="009C5176">
        <w:rPr>
          <w:color w:val="auto"/>
          <w:highlight w:val="yellow"/>
        </w:rPr>
        <w:t xml:space="preserve"> until the tissue </w:t>
      </w:r>
      <w:r w:rsidR="003270BB" w:rsidRPr="009C5176">
        <w:rPr>
          <w:color w:val="auto"/>
          <w:highlight w:val="yellow"/>
        </w:rPr>
        <w:t>is</w:t>
      </w:r>
      <w:r w:rsidR="0004504F" w:rsidRPr="009C5176">
        <w:rPr>
          <w:color w:val="auto"/>
          <w:highlight w:val="yellow"/>
        </w:rPr>
        <w:t xml:space="preserve"> immersed in the buffer. </w:t>
      </w:r>
      <w:r w:rsidRPr="009C5176">
        <w:rPr>
          <w:color w:val="auto"/>
          <w:highlight w:val="yellow"/>
        </w:rPr>
        <w:t xml:space="preserve">Place the </w:t>
      </w:r>
      <w:r w:rsidR="0004504F" w:rsidRPr="009C5176">
        <w:rPr>
          <w:color w:val="auto"/>
          <w:highlight w:val="yellow"/>
        </w:rPr>
        <w:t>metal buffer tray</w:t>
      </w:r>
      <w:r w:rsidRPr="009C5176">
        <w:rPr>
          <w:color w:val="auto"/>
          <w:highlight w:val="yellow"/>
        </w:rPr>
        <w:t xml:space="preserve"> onto the</w:t>
      </w:r>
      <w:r w:rsidR="0057379B" w:rsidRPr="009C5176">
        <w:rPr>
          <w:color w:val="auto"/>
          <w:highlight w:val="yellow"/>
        </w:rPr>
        <w:t xml:space="preserve"> </w:t>
      </w:r>
      <w:r w:rsidR="0004504F" w:rsidRPr="009C5176">
        <w:rPr>
          <w:color w:val="auto"/>
          <w:highlight w:val="yellow"/>
        </w:rPr>
        <w:t xml:space="preserve">white ice </w:t>
      </w:r>
      <w:r w:rsidR="0026504D" w:rsidRPr="009C5176">
        <w:rPr>
          <w:color w:val="auto"/>
          <w:highlight w:val="yellow"/>
        </w:rPr>
        <w:t>bath and</w:t>
      </w:r>
      <w:r w:rsidRPr="009C5176">
        <w:rPr>
          <w:color w:val="auto"/>
          <w:highlight w:val="yellow"/>
        </w:rPr>
        <w:t xml:space="preserve"> add </w:t>
      </w:r>
      <w:r w:rsidR="0004504F" w:rsidRPr="009C5176">
        <w:rPr>
          <w:color w:val="auto"/>
          <w:highlight w:val="yellow"/>
        </w:rPr>
        <w:lastRenderedPageBreak/>
        <w:t xml:space="preserve">ice </w:t>
      </w:r>
      <w:r w:rsidR="003270BB" w:rsidRPr="009C5176">
        <w:rPr>
          <w:color w:val="auto"/>
          <w:highlight w:val="yellow"/>
        </w:rPr>
        <w:t xml:space="preserve">so </w:t>
      </w:r>
      <w:r w:rsidRPr="009C5176">
        <w:rPr>
          <w:color w:val="auto"/>
          <w:highlight w:val="yellow"/>
        </w:rPr>
        <w:t xml:space="preserve">to </w:t>
      </w:r>
      <w:r w:rsidR="0004504F" w:rsidRPr="009C5176">
        <w:rPr>
          <w:color w:val="auto"/>
          <w:highlight w:val="yellow"/>
        </w:rPr>
        <w:t>keep the tissue cool while slicing</w:t>
      </w:r>
      <w:r w:rsidRPr="009C5176">
        <w:rPr>
          <w:color w:val="auto"/>
          <w:highlight w:val="yellow"/>
        </w:rPr>
        <w:t xml:space="preserve">. </w:t>
      </w:r>
    </w:p>
    <w:p w14:paraId="69402B19" w14:textId="77777777" w:rsidR="0026504D" w:rsidRPr="009C5176" w:rsidRDefault="0026504D" w:rsidP="009C5176">
      <w:pPr>
        <w:pStyle w:val="NormalWeb"/>
        <w:spacing w:before="0" w:beforeAutospacing="0" w:after="0" w:afterAutospacing="0"/>
        <w:contextualSpacing/>
        <w:rPr>
          <w:color w:val="auto"/>
          <w:highlight w:val="yellow"/>
        </w:rPr>
      </w:pPr>
    </w:p>
    <w:p w14:paraId="6E8CF6F1" w14:textId="2A810899" w:rsidR="003A03D4"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Attach the white </w:t>
      </w:r>
      <w:r w:rsidR="0004504F" w:rsidRPr="009C5176">
        <w:rPr>
          <w:color w:val="auto"/>
          <w:highlight w:val="yellow"/>
        </w:rPr>
        <w:t>ice bath</w:t>
      </w:r>
      <w:r w:rsidRPr="009C5176">
        <w:rPr>
          <w:color w:val="auto"/>
          <w:highlight w:val="yellow"/>
        </w:rPr>
        <w:t xml:space="preserve"> to the vibratome. Select </w:t>
      </w:r>
      <w:r w:rsidR="0057379B" w:rsidRPr="009C5176">
        <w:rPr>
          <w:color w:val="auto"/>
          <w:highlight w:val="yellow"/>
        </w:rPr>
        <w:t xml:space="preserve">suitable </w:t>
      </w:r>
      <w:r w:rsidR="003270BB" w:rsidRPr="009C5176">
        <w:rPr>
          <w:color w:val="auto"/>
          <w:highlight w:val="yellow"/>
        </w:rPr>
        <w:t xml:space="preserve">slicing </w:t>
      </w:r>
      <w:r w:rsidRPr="009C5176">
        <w:rPr>
          <w:color w:val="auto"/>
          <w:highlight w:val="yellow"/>
        </w:rPr>
        <w:t xml:space="preserve">settings: amplitude </w:t>
      </w:r>
      <w:r w:rsidR="007F0D1E" w:rsidRPr="009C5176">
        <w:rPr>
          <w:color w:val="auto"/>
          <w:highlight w:val="yellow"/>
        </w:rPr>
        <w:t xml:space="preserve">ranging between </w:t>
      </w:r>
      <w:r w:rsidRPr="009C5176">
        <w:rPr>
          <w:color w:val="auto"/>
          <w:highlight w:val="yellow"/>
        </w:rPr>
        <w:t>2.5</w:t>
      </w:r>
      <w:r w:rsidR="007F0D1E" w:rsidRPr="009C5176">
        <w:rPr>
          <w:color w:val="auto"/>
          <w:highlight w:val="yellow"/>
        </w:rPr>
        <w:t>-2.8, slicing</w:t>
      </w:r>
      <w:r w:rsidRPr="009C5176">
        <w:rPr>
          <w:color w:val="auto"/>
          <w:highlight w:val="yellow"/>
        </w:rPr>
        <w:t xml:space="preserve"> speed</w:t>
      </w:r>
      <w:r w:rsidR="007F0D1E" w:rsidRPr="009C5176">
        <w:rPr>
          <w:color w:val="auto"/>
          <w:highlight w:val="yellow"/>
        </w:rPr>
        <w:t xml:space="preserve"> between</w:t>
      </w:r>
      <w:r w:rsidRPr="009C5176">
        <w:rPr>
          <w:color w:val="auto"/>
          <w:highlight w:val="yellow"/>
        </w:rPr>
        <w:t xml:space="preserve"> 0.1</w:t>
      </w:r>
      <w:r w:rsidR="00830DC9" w:rsidRPr="009C5176">
        <w:rPr>
          <w:color w:val="auto"/>
          <w:highlight w:val="yellow"/>
        </w:rPr>
        <w:t>0</w:t>
      </w:r>
      <w:r w:rsidRPr="009C5176">
        <w:rPr>
          <w:color w:val="auto"/>
          <w:highlight w:val="yellow"/>
        </w:rPr>
        <w:t>-0.14 ms</w:t>
      </w:r>
      <w:r w:rsidR="007F0D1E" w:rsidRPr="009C5176">
        <w:rPr>
          <w:color w:val="auto"/>
          <w:highlight w:val="yellow"/>
        </w:rPr>
        <w:t xml:space="preserve">, </w:t>
      </w:r>
      <w:r w:rsidRPr="009C5176">
        <w:rPr>
          <w:color w:val="auto"/>
          <w:highlight w:val="yellow"/>
        </w:rPr>
        <w:t xml:space="preserve">and </w:t>
      </w:r>
      <w:r w:rsidR="007F0D1E" w:rsidRPr="009C5176">
        <w:rPr>
          <w:color w:val="auto"/>
          <w:highlight w:val="yellow"/>
        </w:rPr>
        <w:t xml:space="preserve">a </w:t>
      </w:r>
      <w:r w:rsidRPr="009C5176">
        <w:rPr>
          <w:color w:val="auto"/>
          <w:highlight w:val="yellow"/>
        </w:rPr>
        <w:t>cutting thickness</w:t>
      </w:r>
      <w:r w:rsidR="007F0D1E" w:rsidRPr="009C5176">
        <w:rPr>
          <w:color w:val="auto"/>
          <w:highlight w:val="yellow"/>
        </w:rPr>
        <w:t xml:space="preserve"> ranging between</w:t>
      </w:r>
      <w:r w:rsidRPr="009C5176">
        <w:rPr>
          <w:color w:val="auto"/>
          <w:highlight w:val="yellow"/>
        </w:rPr>
        <w:t xml:space="preserve"> </w:t>
      </w:r>
      <w:r w:rsidR="0004504F" w:rsidRPr="009C5176">
        <w:rPr>
          <w:color w:val="auto"/>
          <w:highlight w:val="yellow"/>
        </w:rPr>
        <w:t>160-25</w:t>
      </w:r>
      <w:r w:rsidRPr="009C5176">
        <w:rPr>
          <w:color w:val="auto"/>
          <w:highlight w:val="yellow"/>
        </w:rPr>
        <w:t xml:space="preserve">0 </w:t>
      </w:r>
      <w:r w:rsidR="0026504D" w:rsidRPr="009C5176">
        <w:rPr>
          <w:color w:val="auto"/>
          <w:highlight w:val="yellow"/>
        </w:rPr>
        <w:t>µ</w:t>
      </w:r>
      <w:r w:rsidR="0026504D">
        <w:rPr>
          <w:color w:val="auto"/>
          <w:highlight w:val="yellow"/>
        </w:rPr>
        <w:t>m</w:t>
      </w:r>
      <w:r w:rsidRPr="009C5176">
        <w:rPr>
          <w:color w:val="auto"/>
          <w:highlight w:val="yellow"/>
        </w:rPr>
        <w:t>.</w:t>
      </w:r>
      <w:r w:rsidR="007A12C6" w:rsidRPr="009C5176">
        <w:rPr>
          <w:color w:val="auto"/>
          <w:highlight w:val="yellow"/>
        </w:rPr>
        <w:t xml:space="preserve"> </w:t>
      </w:r>
    </w:p>
    <w:p w14:paraId="09DC49F6" w14:textId="77777777" w:rsidR="0026504D" w:rsidRPr="009C5176" w:rsidRDefault="0026504D" w:rsidP="009C5176">
      <w:pPr>
        <w:pStyle w:val="NormalWeb"/>
        <w:spacing w:before="0" w:beforeAutospacing="0" w:after="0" w:afterAutospacing="0"/>
        <w:contextualSpacing/>
        <w:rPr>
          <w:color w:val="auto"/>
          <w:highlight w:val="yellow"/>
        </w:rPr>
      </w:pPr>
    </w:p>
    <w:p w14:paraId="45AD7E5F" w14:textId="13C365E8" w:rsidR="0026504D" w:rsidRPr="009C5176" w:rsidRDefault="003A03D4" w:rsidP="009C5176">
      <w:pPr>
        <w:pStyle w:val="BodyTextIndent"/>
        <w:spacing w:after="0"/>
        <w:ind w:left="0"/>
        <w:contextualSpacing/>
        <w:rPr>
          <w:color w:val="auto"/>
        </w:rPr>
      </w:pPr>
      <w:r w:rsidRPr="009C5176">
        <w:rPr>
          <w:b/>
          <w:color w:val="auto"/>
        </w:rPr>
        <w:t>Note</w:t>
      </w:r>
      <w:r w:rsidRPr="009C5176">
        <w:rPr>
          <w:color w:val="auto"/>
        </w:rPr>
        <w:t xml:space="preserve">: Slicing settings need to be adjusted according to the hardness of the tissue. Hard tissue is </w:t>
      </w:r>
      <w:r w:rsidR="0004504F" w:rsidRPr="009C5176">
        <w:rPr>
          <w:color w:val="auto"/>
        </w:rPr>
        <w:t>easier</w:t>
      </w:r>
      <w:r w:rsidRPr="009C5176">
        <w:rPr>
          <w:color w:val="auto"/>
        </w:rPr>
        <w:t xml:space="preserve"> to slice than softer tissue, and softer tissues requires slicing with lower speed </w:t>
      </w:r>
      <w:r w:rsidR="0004504F" w:rsidRPr="009C5176">
        <w:rPr>
          <w:color w:val="auto"/>
        </w:rPr>
        <w:t xml:space="preserve">(0.1-0.12 ms) </w:t>
      </w:r>
      <w:r w:rsidRPr="009C5176">
        <w:rPr>
          <w:color w:val="auto"/>
        </w:rPr>
        <w:t>and higher amplitude</w:t>
      </w:r>
      <w:r w:rsidR="0004504F" w:rsidRPr="009C5176">
        <w:rPr>
          <w:color w:val="auto"/>
        </w:rPr>
        <w:t xml:space="preserve"> (2.6-2.8)</w:t>
      </w:r>
      <w:r w:rsidRPr="009C5176">
        <w:rPr>
          <w:color w:val="auto"/>
        </w:rPr>
        <w:t xml:space="preserve">. </w:t>
      </w:r>
      <w:r w:rsidR="002203B6" w:rsidRPr="009C5176">
        <w:rPr>
          <w:color w:val="auto"/>
        </w:rPr>
        <w:t>A 4-5 mm large tumor typically provides 15-20 slices of 200 µM thickness.</w:t>
      </w:r>
      <w:r w:rsidR="007A12C6" w:rsidRPr="009C5176">
        <w:rPr>
          <w:color w:val="auto"/>
        </w:rPr>
        <w:t xml:space="preserve"> </w:t>
      </w:r>
      <w:r w:rsidR="007A12C6" w:rsidRPr="009C5176">
        <w:rPr>
          <w:color w:val="auto"/>
        </w:rPr>
        <w:t>F</w:t>
      </w:r>
      <w:r w:rsidR="007A12C6" w:rsidRPr="009C5176">
        <w:rPr>
          <w:color w:val="auto"/>
        </w:rPr>
        <w:t xml:space="preserve">or short-term cultivation, murine tumors can be sliced under semi-sterile conditions outside the laminar hood. However, </w:t>
      </w:r>
      <w:r w:rsidR="007A12C6" w:rsidRPr="009C5176">
        <w:rPr>
          <w:color w:val="auto"/>
        </w:rPr>
        <w:t xml:space="preserve">clinical </w:t>
      </w:r>
      <w:r w:rsidR="007A12C6" w:rsidRPr="009C5176">
        <w:rPr>
          <w:color w:val="auto"/>
        </w:rPr>
        <w:t xml:space="preserve">tumors should always be sliced inside </w:t>
      </w:r>
      <w:r w:rsidR="00127A3F" w:rsidRPr="009C5176">
        <w:rPr>
          <w:color w:val="auto"/>
        </w:rPr>
        <w:t xml:space="preserve">a </w:t>
      </w:r>
      <w:r w:rsidR="007A12C6" w:rsidRPr="009C5176">
        <w:rPr>
          <w:color w:val="auto"/>
        </w:rPr>
        <w:t>class II biosafety laminar hood</w:t>
      </w:r>
      <w:r w:rsidR="007A12C6" w:rsidRPr="009C5176">
        <w:rPr>
          <w:color w:val="auto"/>
        </w:rPr>
        <w:t xml:space="preserve"> to avoid exposure to </w:t>
      </w:r>
      <w:r w:rsidR="007A12C6" w:rsidRPr="009C5176">
        <w:rPr>
          <w:color w:val="auto"/>
        </w:rPr>
        <w:t xml:space="preserve">possible </w:t>
      </w:r>
      <w:r w:rsidR="007A12C6" w:rsidRPr="009C5176">
        <w:rPr>
          <w:color w:val="auto"/>
        </w:rPr>
        <w:t xml:space="preserve">infectious agents </w:t>
      </w:r>
      <w:r w:rsidR="007A12C6" w:rsidRPr="009C5176">
        <w:rPr>
          <w:color w:val="auto"/>
        </w:rPr>
        <w:t>in</w:t>
      </w:r>
      <w:r w:rsidR="007A12C6" w:rsidRPr="009C5176">
        <w:rPr>
          <w:color w:val="auto"/>
        </w:rPr>
        <w:t xml:space="preserve"> the human tissue</w:t>
      </w:r>
      <w:r w:rsidR="007A12C6" w:rsidRPr="009C5176">
        <w:rPr>
          <w:color w:val="auto"/>
        </w:rPr>
        <w:t>.</w:t>
      </w:r>
    </w:p>
    <w:p w14:paraId="4A293665" w14:textId="77777777" w:rsidR="0026504D" w:rsidRPr="009C5176" w:rsidRDefault="0026504D" w:rsidP="009C5176">
      <w:pPr>
        <w:pStyle w:val="BodyTextIndent"/>
        <w:spacing w:after="0"/>
        <w:ind w:left="0"/>
        <w:contextualSpacing/>
        <w:rPr>
          <w:color w:val="auto"/>
          <w:highlight w:val="yellow"/>
        </w:rPr>
      </w:pPr>
    </w:p>
    <w:p w14:paraId="2D023F3A" w14:textId="5D14DF7D" w:rsidR="003A03D4" w:rsidRPr="009C5176" w:rsidRDefault="001863F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Using sterile forceps, c</w:t>
      </w:r>
      <w:r w:rsidR="003A03D4" w:rsidRPr="009C5176">
        <w:rPr>
          <w:color w:val="auto"/>
          <w:highlight w:val="yellow"/>
        </w:rPr>
        <w:t xml:space="preserve">ollect </w:t>
      </w:r>
      <w:r w:rsidR="008C5773" w:rsidRPr="009C5176">
        <w:rPr>
          <w:color w:val="auto"/>
          <w:highlight w:val="yellow"/>
        </w:rPr>
        <w:t xml:space="preserve">the </w:t>
      </w:r>
      <w:r w:rsidR="003A03D4" w:rsidRPr="009C5176">
        <w:rPr>
          <w:color w:val="auto"/>
          <w:highlight w:val="yellow"/>
        </w:rPr>
        <w:t xml:space="preserve">slices in 1 mL </w:t>
      </w:r>
      <w:r w:rsidR="0026504D">
        <w:rPr>
          <w:color w:val="auto"/>
          <w:highlight w:val="yellow"/>
        </w:rPr>
        <w:t xml:space="preserve">of </w:t>
      </w:r>
      <w:r w:rsidR="003A03D4" w:rsidRPr="009C5176">
        <w:rPr>
          <w:color w:val="auto"/>
          <w:highlight w:val="yellow"/>
        </w:rPr>
        <w:t xml:space="preserve">HBSS in </w:t>
      </w:r>
      <w:r w:rsidR="008C5773" w:rsidRPr="009C5176">
        <w:rPr>
          <w:color w:val="auto"/>
          <w:highlight w:val="yellow"/>
        </w:rPr>
        <w:t xml:space="preserve">separate wells of a </w:t>
      </w:r>
      <w:r w:rsidR="003A03D4" w:rsidRPr="009C5176">
        <w:rPr>
          <w:color w:val="auto"/>
          <w:highlight w:val="yellow"/>
        </w:rPr>
        <w:t xml:space="preserve">24-well plate </w:t>
      </w:r>
      <w:r w:rsidR="008C5773" w:rsidRPr="009C5176">
        <w:rPr>
          <w:color w:val="auto"/>
          <w:highlight w:val="yellow"/>
        </w:rPr>
        <w:t xml:space="preserve">held </w:t>
      </w:r>
      <w:r w:rsidR="003A03D4" w:rsidRPr="009C5176">
        <w:rPr>
          <w:color w:val="auto"/>
          <w:highlight w:val="yellow"/>
        </w:rPr>
        <w:t xml:space="preserve">on </w:t>
      </w:r>
      <w:r w:rsidR="003A03D4" w:rsidRPr="009C5176">
        <w:rPr>
          <w:color w:val="auto"/>
        </w:rPr>
        <w:t>ice</w:t>
      </w:r>
      <w:r w:rsidR="003A03D4" w:rsidRPr="009C5176">
        <w:rPr>
          <w:color w:val="auto"/>
          <w:highlight w:val="yellow"/>
        </w:rPr>
        <w:t>, closely keeping track of the order in which slices are sliced.</w:t>
      </w:r>
      <w:r w:rsidR="006133C7" w:rsidRPr="009C5176">
        <w:rPr>
          <w:color w:val="auto"/>
          <w:highlight w:val="yellow"/>
        </w:rPr>
        <w:t xml:space="preserve"> </w:t>
      </w:r>
      <w:r w:rsidR="000C1FE8" w:rsidRPr="009C5176">
        <w:rPr>
          <w:color w:val="auto"/>
          <w:highlight w:val="yellow"/>
        </w:rPr>
        <w:t>M</w:t>
      </w:r>
      <w:r w:rsidR="006133C7" w:rsidRPr="009C5176">
        <w:rPr>
          <w:color w:val="auto"/>
          <w:highlight w:val="yellow"/>
        </w:rPr>
        <w:t xml:space="preserve">ark each well of the 24-well plate according to the experimental plan. For example, mark sequential wells of a 24-well plate as culture time points or </w:t>
      </w:r>
      <w:r w:rsidR="00275AF9" w:rsidRPr="009C5176">
        <w:rPr>
          <w:color w:val="auto"/>
          <w:highlight w:val="yellow"/>
        </w:rPr>
        <w:t xml:space="preserve">as 0 h, vehicle control (C), drug treated (T) </w:t>
      </w:r>
      <w:r w:rsidR="00BC681E" w:rsidRPr="009C5176">
        <w:rPr>
          <w:color w:val="auto"/>
          <w:highlight w:val="yellow"/>
        </w:rPr>
        <w:t>(</w:t>
      </w:r>
      <w:r w:rsidR="00BC681E" w:rsidRPr="009C5176">
        <w:rPr>
          <w:b/>
          <w:color w:val="auto"/>
          <w:highlight w:val="yellow"/>
        </w:rPr>
        <w:t>Figure 1B ii</w:t>
      </w:r>
      <w:r w:rsidR="00BC681E" w:rsidRPr="009C5176">
        <w:rPr>
          <w:color w:val="auto"/>
          <w:highlight w:val="yellow"/>
        </w:rPr>
        <w:t>)</w:t>
      </w:r>
      <w:r w:rsidR="0026504D">
        <w:rPr>
          <w:color w:val="auto"/>
          <w:highlight w:val="yellow"/>
        </w:rPr>
        <w:t>.</w:t>
      </w:r>
    </w:p>
    <w:p w14:paraId="557BF98C" w14:textId="77777777" w:rsidR="0026504D" w:rsidRDefault="0026504D" w:rsidP="009C5176">
      <w:pPr>
        <w:pStyle w:val="BodyTextIndent"/>
        <w:spacing w:after="0"/>
        <w:ind w:left="0"/>
        <w:contextualSpacing/>
        <w:rPr>
          <w:b/>
          <w:color w:val="auto"/>
          <w:highlight w:val="yellow"/>
        </w:rPr>
      </w:pPr>
    </w:p>
    <w:p w14:paraId="4248D34A" w14:textId="04CE9F85" w:rsidR="00E00A08" w:rsidRPr="009C5176" w:rsidRDefault="00E00A08" w:rsidP="009C5176">
      <w:pPr>
        <w:pStyle w:val="BodyTextIndent"/>
        <w:spacing w:after="0"/>
        <w:ind w:left="0"/>
        <w:contextualSpacing/>
        <w:rPr>
          <w:color w:val="auto"/>
        </w:rPr>
      </w:pPr>
      <w:r w:rsidRPr="009C5176">
        <w:rPr>
          <w:b/>
          <w:color w:val="auto"/>
        </w:rPr>
        <w:t>Note:</w:t>
      </w:r>
      <w:r w:rsidR="001863F4" w:rsidRPr="009C5176">
        <w:rPr>
          <w:color w:val="auto"/>
        </w:rPr>
        <w:t xml:space="preserve"> Do not disturb or pull the tumor tissue while collecting a slice, as this will alter </w:t>
      </w:r>
      <w:r w:rsidR="008C5773" w:rsidRPr="009C5176">
        <w:rPr>
          <w:color w:val="auto"/>
        </w:rPr>
        <w:t xml:space="preserve">the </w:t>
      </w:r>
      <w:r w:rsidR="001863F4" w:rsidRPr="009C5176">
        <w:rPr>
          <w:color w:val="auto"/>
        </w:rPr>
        <w:t>t</w:t>
      </w:r>
      <w:r w:rsidR="008C5773" w:rsidRPr="009C5176">
        <w:rPr>
          <w:color w:val="auto"/>
        </w:rPr>
        <w:t xml:space="preserve">umor’s orientation </w:t>
      </w:r>
      <w:r w:rsidR="001863F4" w:rsidRPr="009C5176">
        <w:rPr>
          <w:color w:val="auto"/>
        </w:rPr>
        <w:t xml:space="preserve">with respect to </w:t>
      </w:r>
      <w:r w:rsidR="008C5773" w:rsidRPr="009C5176">
        <w:rPr>
          <w:color w:val="auto"/>
        </w:rPr>
        <w:t xml:space="preserve">the angle of the </w:t>
      </w:r>
      <w:r w:rsidR="002203B6" w:rsidRPr="009C5176">
        <w:rPr>
          <w:color w:val="auto"/>
        </w:rPr>
        <w:t>blade</w:t>
      </w:r>
      <w:r w:rsidR="001863F4" w:rsidRPr="009C5176">
        <w:rPr>
          <w:color w:val="auto"/>
        </w:rPr>
        <w:t xml:space="preserve">, leading to inconsistencies in </w:t>
      </w:r>
      <w:r w:rsidR="008C5773" w:rsidRPr="009C5176">
        <w:rPr>
          <w:color w:val="auto"/>
        </w:rPr>
        <w:t xml:space="preserve">the </w:t>
      </w:r>
      <w:r w:rsidR="001863F4" w:rsidRPr="009C5176">
        <w:rPr>
          <w:color w:val="auto"/>
        </w:rPr>
        <w:t>thickness</w:t>
      </w:r>
      <w:r w:rsidR="008C5773" w:rsidRPr="009C5176">
        <w:rPr>
          <w:color w:val="auto"/>
        </w:rPr>
        <w:t>es</w:t>
      </w:r>
      <w:r w:rsidR="001863F4" w:rsidRPr="009C5176">
        <w:rPr>
          <w:color w:val="auto"/>
        </w:rPr>
        <w:t xml:space="preserve"> of the subsequent slices.</w:t>
      </w:r>
    </w:p>
    <w:p w14:paraId="419EA0F5" w14:textId="77777777" w:rsidR="0026504D" w:rsidRPr="009C5176" w:rsidRDefault="0026504D" w:rsidP="009C5176">
      <w:pPr>
        <w:pStyle w:val="BodyTextIndent"/>
        <w:spacing w:after="0"/>
        <w:ind w:left="0"/>
        <w:contextualSpacing/>
        <w:rPr>
          <w:color w:val="auto"/>
          <w:highlight w:val="yellow"/>
        </w:rPr>
      </w:pPr>
    </w:p>
    <w:p w14:paraId="742ED196" w14:textId="42DF7685" w:rsidR="0020685B"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When all slices are </w:t>
      </w:r>
      <w:r w:rsidR="00D1693E" w:rsidRPr="009C5176">
        <w:rPr>
          <w:color w:val="auto"/>
          <w:highlight w:val="yellow"/>
        </w:rPr>
        <w:t>collected</w:t>
      </w:r>
      <w:r w:rsidRPr="009C5176">
        <w:rPr>
          <w:color w:val="auto"/>
          <w:highlight w:val="yellow"/>
        </w:rPr>
        <w:t>, transfer them onto titanium grids</w:t>
      </w:r>
      <w:r w:rsidR="00D1693E" w:rsidRPr="009C5176">
        <w:rPr>
          <w:color w:val="auto"/>
          <w:highlight w:val="yellow"/>
        </w:rPr>
        <w:t xml:space="preserve"> (2-3 slices per grid)</w:t>
      </w:r>
      <w:r w:rsidRPr="009C5176">
        <w:rPr>
          <w:color w:val="auto"/>
          <w:highlight w:val="yellow"/>
        </w:rPr>
        <w:t xml:space="preserve"> placed in a 6-well plate containing 2.5 </w:t>
      </w:r>
      <w:r w:rsidR="0026504D" w:rsidRPr="009C5176">
        <w:rPr>
          <w:color w:val="auto"/>
          <w:highlight w:val="yellow"/>
        </w:rPr>
        <w:t>m</w:t>
      </w:r>
      <w:r w:rsidR="0026504D">
        <w:rPr>
          <w:color w:val="auto"/>
          <w:highlight w:val="yellow"/>
        </w:rPr>
        <w:t>L</w:t>
      </w:r>
      <w:r w:rsidR="0026504D" w:rsidRPr="009C5176">
        <w:rPr>
          <w:color w:val="auto"/>
          <w:highlight w:val="yellow"/>
        </w:rPr>
        <w:t xml:space="preserve"> </w:t>
      </w:r>
      <w:r w:rsidRPr="009C5176">
        <w:rPr>
          <w:color w:val="auto"/>
          <w:highlight w:val="yellow"/>
        </w:rPr>
        <w:t>of culture medi</w:t>
      </w:r>
      <w:r w:rsidR="000F08A6" w:rsidRPr="009C5176">
        <w:rPr>
          <w:color w:val="auto"/>
          <w:highlight w:val="yellow"/>
        </w:rPr>
        <w:t xml:space="preserve">um </w:t>
      </w:r>
      <w:r w:rsidRPr="009C5176">
        <w:rPr>
          <w:color w:val="auto"/>
          <w:highlight w:val="yellow"/>
        </w:rPr>
        <w:t>per well.</w:t>
      </w:r>
      <w:r w:rsidR="00B21810" w:rsidRPr="009C5176">
        <w:rPr>
          <w:color w:val="auto"/>
          <w:highlight w:val="yellow"/>
        </w:rPr>
        <w:t xml:space="preserve"> Make sure that no air bubbles are formed between the titanium grid and the medium. </w:t>
      </w:r>
    </w:p>
    <w:p w14:paraId="3AF2F972" w14:textId="77777777" w:rsidR="0026504D" w:rsidRPr="009C5176" w:rsidRDefault="0026504D" w:rsidP="009C5176">
      <w:pPr>
        <w:pStyle w:val="NormalWeb"/>
        <w:spacing w:before="0" w:beforeAutospacing="0" w:after="0" w:afterAutospacing="0"/>
        <w:contextualSpacing/>
        <w:rPr>
          <w:color w:val="auto"/>
          <w:highlight w:val="yellow"/>
        </w:rPr>
      </w:pPr>
    </w:p>
    <w:p w14:paraId="30573E15" w14:textId="5731F5BD" w:rsidR="00B21810" w:rsidRPr="009C5176" w:rsidRDefault="00B21810" w:rsidP="009C5176">
      <w:pPr>
        <w:pStyle w:val="BodyTextIndent"/>
        <w:numPr>
          <w:ilvl w:val="2"/>
          <w:numId w:val="33"/>
        </w:numPr>
        <w:spacing w:after="0"/>
        <w:ind w:left="0" w:firstLine="0"/>
        <w:contextualSpacing/>
        <w:rPr>
          <w:color w:val="auto"/>
          <w:highlight w:val="yellow"/>
        </w:rPr>
      </w:pPr>
      <w:r w:rsidRPr="009C5176">
        <w:rPr>
          <w:color w:val="auto"/>
          <w:highlight w:val="yellow"/>
        </w:rPr>
        <w:t xml:space="preserve">To load </w:t>
      </w:r>
      <w:r w:rsidR="005A4C16" w:rsidRPr="009C5176">
        <w:rPr>
          <w:color w:val="auto"/>
          <w:highlight w:val="yellow"/>
        </w:rPr>
        <w:t>a slice on to the grid</w:t>
      </w:r>
      <w:r w:rsidRPr="009C5176">
        <w:rPr>
          <w:color w:val="auto"/>
          <w:highlight w:val="yellow"/>
        </w:rPr>
        <w:t xml:space="preserve">, keep the 6-well plate in an angled position so that </w:t>
      </w:r>
      <w:r w:rsidR="000D10E0" w:rsidRPr="009C5176">
        <w:rPr>
          <w:color w:val="auto"/>
          <w:highlight w:val="yellow"/>
        </w:rPr>
        <w:t>a</w:t>
      </w:r>
      <w:r w:rsidRPr="009C5176">
        <w:rPr>
          <w:color w:val="auto"/>
          <w:highlight w:val="yellow"/>
        </w:rPr>
        <w:t xml:space="preserve"> portion of the medium </w:t>
      </w:r>
      <w:r w:rsidR="000D10E0" w:rsidRPr="009C5176">
        <w:rPr>
          <w:color w:val="auto"/>
          <w:highlight w:val="yellow"/>
        </w:rPr>
        <w:t xml:space="preserve">covers </w:t>
      </w:r>
      <w:r w:rsidRPr="009C5176">
        <w:rPr>
          <w:color w:val="auto"/>
          <w:highlight w:val="yellow"/>
        </w:rPr>
        <w:t>the grid, and place the slice in the medium</w:t>
      </w:r>
      <w:r w:rsidR="000D10E0" w:rsidRPr="009C5176">
        <w:rPr>
          <w:color w:val="auto"/>
          <w:highlight w:val="yellow"/>
        </w:rPr>
        <w:t xml:space="preserve"> on the grid; </w:t>
      </w:r>
      <w:r w:rsidRPr="009C5176">
        <w:rPr>
          <w:color w:val="auto"/>
          <w:highlight w:val="yellow"/>
        </w:rPr>
        <w:t>us</w:t>
      </w:r>
      <w:r w:rsidR="000D10E0" w:rsidRPr="009C5176">
        <w:rPr>
          <w:color w:val="auto"/>
          <w:highlight w:val="yellow"/>
        </w:rPr>
        <w:t>e</w:t>
      </w:r>
      <w:r w:rsidRPr="009C5176">
        <w:rPr>
          <w:color w:val="auto"/>
          <w:highlight w:val="yellow"/>
        </w:rPr>
        <w:t xml:space="preserve"> forceps </w:t>
      </w:r>
      <w:r w:rsidR="000D10E0" w:rsidRPr="009C5176">
        <w:rPr>
          <w:color w:val="auto"/>
          <w:highlight w:val="yellow"/>
        </w:rPr>
        <w:t xml:space="preserve">to </w:t>
      </w:r>
      <w:r w:rsidRPr="009C5176">
        <w:rPr>
          <w:color w:val="auto"/>
          <w:highlight w:val="yellow"/>
        </w:rPr>
        <w:t>spread the slice if it curl</w:t>
      </w:r>
      <w:r w:rsidR="000D10E0" w:rsidRPr="009C5176">
        <w:rPr>
          <w:color w:val="auto"/>
          <w:highlight w:val="yellow"/>
        </w:rPr>
        <w:t>s</w:t>
      </w:r>
      <w:r w:rsidRPr="009C5176">
        <w:rPr>
          <w:color w:val="auto"/>
          <w:highlight w:val="yellow"/>
        </w:rPr>
        <w:t>. Loa</w:t>
      </w:r>
      <w:r w:rsidR="005A4C16" w:rsidRPr="009C5176">
        <w:rPr>
          <w:color w:val="auto"/>
          <w:highlight w:val="yellow"/>
        </w:rPr>
        <w:t xml:space="preserve">d the 6-well plates onto </w:t>
      </w:r>
      <w:r w:rsidR="000D10E0" w:rsidRPr="009C5176">
        <w:rPr>
          <w:color w:val="auto"/>
          <w:highlight w:val="yellow"/>
        </w:rPr>
        <w:t xml:space="preserve">the </w:t>
      </w:r>
      <w:r w:rsidR="005A4C16" w:rsidRPr="009C5176">
        <w:rPr>
          <w:color w:val="auto"/>
          <w:highlight w:val="yellow"/>
        </w:rPr>
        <w:t>rotating</w:t>
      </w:r>
      <w:r w:rsidRPr="009C5176">
        <w:rPr>
          <w:color w:val="auto"/>
          <w:highlight w:val="yellow"/>
        </w:rPr>
        <w:t xml:space="preserve"> incubation unit placed inside </w:t>
      </w:r>
      <w:r w:rsidR="000D10E0" w:rsidRPr="009C5176">
        <w:rPr>
          <w:color w:val="auto"/>
          <w:highlight w:val="yellow"/>
        </w:rPr>
        <w:t>a</w:t>
      </w:r>
      <w:r w:rsidRPr="009C5176">
        <w:rPr>
          <w:color w:val="auto"/>
          <w:highlight w:val="yellow"/>
        </w:rPr>
        <w:t xml:space="preserve"> humidified incubator maintained at </w:t>
      </w:r>
      <w:r w:rsidRPr="009C5176">
        <w:rPr>
          <w:color w:val="auto"/>
          <w:spacing w:val="3"/>
          <w:highlight w:val="yellow"/>
          <w:shd w:val="clear" w:color="auto" w:fill="FFFFFF"/>
        </w:rPr>
        <w:t>37</w:t>
      </w:r>
      <w:r w:rsidR="00B9662D" w:rsidRPr="009C5176">
        <w:rPr>
          <w:color w:val="auto"/>
          <w:spacing w:val="3"/>
          <w:highlight w:val="yellow"/>
          <w:shd w:val="clear" w:color="auto" w:fill="FFFFFF"/>
        </w:rPr>
        <w:t xml:space="preserve"> </w:t>
      </w:r>
      <w:r w:rsidR="009E1690" w:rsidRPr="009C5176">
        <w:rPr>
          <w:highlight w:val="yellow"/>
        </w:rPr>
        <w:t>°</w:t>
      </w:r>
      <w:r w:rsidRPr="009C5176">
        <w:rPr>
          <w:color w:val="auto"/>
          <w:spacing w:val="3"/>
          <w:highlight w:val="yellow"/>
          <w:shd w:val="clear" w:color="auto" w:fill="FFFFFF"/>
        </w:rPr>
        <w:t>C with 95% air</w:t>
      </w:r>
      <w:r w:rsidR="000D10E0" w:rsidRPr="009C5176">
        <w:rPr>
          <w:color w:val="auto"/>
          <w:spacing w:val="3"/>
          <w:highlight w:val="yellow"/>
          <w:shd w:val="clear" w:color="auto" w:fill="FFFFFF"/>
        </w:rPr>
        <w:t xml:space="preserve"> and </w:t>
      </w:r>
      <w:r w:rsidRPr="009C5176">
        <w:rPr>
          <w:color w:val="auto"/>
          <w:spacing w:val="3"/>
          <w:highlight w:val="yellow"/>
          <w:shd w:val="clear" w:color="auto" w:fill="FFFFFF"/>
        </w:rPr>
        <w:t>5% CO</w:t>
      </w:r>
      <w:r w:rsidRPr="009C5176">
        <w:rPr>
          <w:color w:val="auto"/>
          <w:spacing w:val="3"/>
          <w:highlight w:val="yellow"/>
          <w:shd w:val="clear" w:color="auto" w:fill="FFFFFF"/>
          <w:vertAlign w:val="subscript"/>
        </w:rPr>
        <w:t>2</w:t>
      </w:r>
      <w:r w:rsidR="005A4C16" w:rsidRPr="009C5176">
        <w:rPr>
          <w:color w:val="auto"/>
          <w:spacing w:val="3"/>
          <w:highlight w:val="yellow"/>
          <w:shd w:val="clear" w:color="auto" w:fill="FFFFFF"/>
        </w:rPr>
        <w:t xml:space="preserve">, </w:t>
      </w:r>
      <w:r w:rsidRPr="009C5176">
        <w:rPr>
          <w:color w:val="auto"/>
          <w:spacing w:val="3"/>
          <w:highlight w:val="yellow"/>
          <w:shd w:val="clear" w:color="auto" w:fill="FFFFFF"/>
        </w:rPr>
        <w:t>and start the rotati</w:t>
      </w:r>
      <w:r w:rsidR="000D10E0" w:rsidRPr="009C5176">
        <w:rPr>
          <w:color w:val="auto"/>
          <w:spacing w:val="3"/>
          <w:highlight w:val="yellow"/>
          <w:shd w:val="clear" w:color="auto" w:fill="FFFFFF"/>
        </w:rPr>
        <w:t>on cycle</w:t>
      </w:r>
      <w:r w:rsidR="000075BB" w:rsidRPr="009C5176">
        <w:rPr>
          <w:color w:val="auto"/>
          <w:spacing w:val="3"/>
          <w:highlight w:val="yellow"/>
          <w:shd w:val="clear" w:color="auto" w:fill="FFFFFF"/>
        </w:rPr>
        <w:t xml:space="preserve"> (</w:t>
      </w:r>
      <w:r w:rsidR="000075BB" w:rsidRPr="009C5176">
        <w:rPr>
          <w:b/>
          <w:color w:val="auto"/>
          <w:spacing w:val="3"/>
          <w:highlight w:val="yellow"/>
          <w:shd w:val="clear" w:color="auto" w:fill="FFFFFF"/>
        </w:rPr>
        <w:t>Figure 1C i-ii</w:t>
      </w:r>
      <w:r w:rsidR="000075BB" w:rsidRPr="009C5176">
        <w:rPr>
          <w:color w:val="auto"/>
          <w:spacing w:val="3"/>
          <w:highlight w:val="yellow"/>
          <w:shd w:val="clear" w:color="auto" w:fill="FFFFFF"/>
        </w:rPr>
        <w:t>)</w:t>
      </w:r>
      <w:r w:rsidRPr="009C5176">
        <w:rPr>
          <w:color w:val="auto"/>
          <w:spacing w:val="3"/>
          <w:highlight w:val="yellow"/>
          <w:shd w:val="clear" w:color="auto" w:fill="FFFFFF"/>
        </w:rPr>
        <w:t>.</w:t>
      </w:r>
    </w:p>
    <w:p w14:paraId="354FC202" w14:textId="77777777" w:rsidR="0026504D" w:rsidRPr="009C5176" w:rsidRDefault="0026504D" w:rsidP="009C5176">
      <w:pPr>
        <w:pStyle w:val="BodyTextIndent"/>
        <w:spacing w:after="0"/>
        <w:ind w:left="0"/>
        <w:contextualSpacing/>
        <w:rPr>
          <w:color w:val="auto"/>
          <w:highlight w:val="yellow"/>
        </w:rPr>
      </w:pPr>
    </w:p>
    <w:p w14:paraId="40D53C35" w14:textId="32AD422E" w:rsidR="000F08A6" w:rsidRPr="009C5176" w:rsidRDefault="00B21810" w:rsidP="009C5176">
      <w:pPr>
        <w:pStyle w:val="BodyTextIndent"/>
        <w:spacing w:after="0"/>
        <w:ind w:left="0"/>
        <w:contextualSpacing/>
        <w:rPr>
          <w:color w:val="auto"/>
        </w:rPr>
      </w:pPr>
      <w:r w:rsidRPr="009C5176">
        <w:rPr>
          <w:b/>
          <w:color w:val="auto"/>
        </w:rPr>
        <w:t>Note:</w:t>
      </w:r>
      <w:r w:rsidR="00B56C1A" w:rsidRPr="009C5176">
        <w:rPr>
          <w:color w:val="auto"/>
        </w:rPr>
        <w:t xml:space="preserve"> </w:t>
      </w:r>
      <w:r w:rsidRPr="009C5176">
        <w:rPr>
          <w:color w:val="auto"/>
        </w:rPr>
        <w:t xml:space="preserve">Metallic grids </w:t>
      </w:r>
      <w:r w:rsidR="000D10E0" w:rsidRPr="009C5176">
        <w:rPr>
          <w:color w:val="auto"/>
        </w:rPr>
        <w:t xml:space="preserve">and </w:t>
      </w:r>
      <w:r w:rsidRPr="009C5176">
        <w:rPr>
          <w:color w:val="auto"/>
        </w:rPr>
        <w:t xml:space="preserve">the 6-well plates need to be </w:t>
      </w:r>
      <w:r w:rsidR="000D10E0" w:rsidRPr="009C5176">
        <w:rPr>
          <w:color w:val="auto"/>
        </w:rPr>
        <w:t xml:space="preserve">accurately weight </w:t>
      </w:r>
      <w:r w:rsidRPr="009C5176">
        <w:rPr>
          <w:color w:val="auto"/>
        </w:rPr>
        <w:t xml:space="preserve">balanced </w:t>
      </w:r>
      <w:r w:rsidR="00621194" w:rsidRPr="009C5176">
        <w:rPr>
          <w:color w:val="auto"/>
        </w:rPr>
        <w:t>before turning on the rotating</w:t>
      </w:r>
      <w:r w:rsidR="003D172E" w:rsidRPr="009C5176">
        <w:rPr>
          <w:color w:val="auto"/>
        </w:rPr>
        <w:t xml:space="preserve"> </w:t>
      </w:r>
      <w:r w:rsidRPr="009C5176">
        <w:rPr>
          <w:color w:val="auto"/>
        </w:rPr>
        <w:t xml:space="preserve">unit. </w:t>
      </w:r>
      <w:r w:rsidR="003A03D4" w:rsidRPr="009C5176">
        <w:rPr>
          <w:color w:val="auto"/>
        </w:rPr>
        <w:t xml:space="preserve">It is important to position the slices in the </w:t>
      </w:r>
      <w:r w:rsidR="000F08A6" w:rsidRPr="009C5176">
        <w:rPr>
          <w:color w:val="auto"/>
        </w:rPr>
        <w:t xml:space="preserve">middle </w:t>
      </w:r>
      <w:r w:rsidR="003A03D4" w:rsidRPr="009C5176">
        <w:rPr>
          <w:color w:val="auto"/>
        </w:rPr>
        <w:t xml:space="preserve">of the grid so that they fully alternate </w:t>
      </w:r>
      <w:r w:rsidR="00901C9C" w:rsidRPr="009C5176">
        <w:rPr>
          <w:color w:val="auto"/>
        </w:rPr>
        <w:t xml:space="preserve">between </w:t>
      </w:r>
      <w:r w:rsidR="003A03D4" w:rsidRPr="009C5176">
        <w:rPr>
          <w:color w:val="auto"/>
        </w:rPr>
        <w:t xml:space="preserve">the air </w:t>
      </w:r>
      <w:r w:rsidR="00901C9C" w:rsidRPr="009C5176">
        <w:rPr>
          <w:color w:val="auto"/>
        </w:rPr>
        <w:t>and</w:t>
      </w:r>
      <w:r w:rsidR="003A03D4" w:rsidRPr="009C5176">
        <w:rPr>
          <w:color w:val="auto"/>
        </w:rPr>
        <w:t xml:space="preserve"> liquid phase</w:t>
      </w:r>
      <w:r w:rsidR="00901C9C" w:rsidRPr="009C5176">
        <w:rPr>
          <w:color w:val="auto"/>
        </w:rPr>
        <w:t>s</w:t>
      </w:r>
      <w:r w:rsidR="003A03D4" w:rsidRPr="009C5176">
        <w:rPr>
          <w:color w:val="auto"/>
        </w:rPr>
        <w:t xml:space="preserve"> during the rotation cycles. </w:t>
      </w:r>
      <w:r w:rsidR="00901C9C" w:rsidRPr="009C5176">
        <w:rPr>
          <w:color w:val="auto"/>
        </w:rPr>
        <w:t>S</w:t>
      </w:r>
      <w:r w:rsidR="003A03D4" w:rsidRPr="009C5176">
        <w:rPr>
          <w:color w:val="auto"/>
        </w:rPr>
        <w:t xml:space="preserve">lices </w:t>
      </w:r>
      <w:r w:rsidR="00901C9C" w:rsidRPr="009C5176">
        <w:rPr>
          <w:color w:val="auto"/>
        </w:rPr>
        <w:t xml:space="preserve">that are </w:t>
      </w:r>
      <w:r w:rsidR="003A03D4" w:rsidRPr="009C5176">
        <w:rPr>
          <w:color w:val="auto"/>
        </w:rPr>
        <w:t>placed too low or high</w:t>
      </w:r>
      <w:r w:rsidR="00901C9C" w:rsidRPr="009C5176">
        <w:rPr>
          <w:color w:val="auto"/>
        </w:rPr>
        <w:t xml:space="preserve"> are not appropriately exposed to </w:t>
      </w:r>
      <w:r w:rsidR="003A03D4" w:rsidRPr="009C5176">
        <w:rPr>
          <w:color w:val="auto"/>
        </w:rPr>
        <w:t>oxygen or nutrients</w:t>
      </w:r>
      <w:r w:rsidR="00F7038F" w:rsidRPr="009C5176">
        <w:rPr>
          <w:color w:val="auto"/>
        </w:rPr>
        <w:t xml:space="preserve"> (</w:t>
      </w:r>
      <w:r w:rsidR="00F7038F" w:rsidRPr="009C5176">
        <w:rPr>
          <w:b/>
          <w:color w:val="auto"/>
        </w:rPr>
        <w:t>Figure 1C i</w:t>
      </w:r>
      <w:r w:rsidR="00F7038F" w:rsidRPr="009C5176">
        <w:rPr>
          <w:color w:val="auto"/>
        </w:rPr>
        <w:t>)</w:t>
      </w:r>
      <w:r w:rsidR="003A03D4" w:rsidRPr="009C5176">
        <w:rPr>
          <w:color w:val="auto"/>
        </w:rPr>
        <w:t xml:space="preserve">, which can compromise tissue viability. </w:t>
      </w:r>
      <w:r w:rsidR="000D10E0" w:rsidRPr="009C5176">
        <w:rPr>
          <w:color w:val="auto"/>
        </w:rPr>
        <w:t>I</w:t>
      </w:r>
      <w:r w:rsidR="003A03D4" w:rsidRPr="009C5176">
        <w:rPr>
          <w:color w:val="auto"/>
        </w:rPr>
        <w:t>t is important to follow the position of the slice on the grid during cultivation, as the slice can occasionally slide down.</w:t>
      </w:r>
      <w:r w:rsidR="000F08A6" w:rsidRPr="009C5176">
        <w:rPr>
          <w:color w:val="auto"/>
        </w:rPr>
        <w:t xml:space="preserve"> If this happens within 1-2 h of culture onset</w:t>
      </w:r>
      <w:r w:rsidR="00D1693E" w:rsidRPr="009C5176">
        <w:rPr>
          <w:color w:val="auto"/>
        </w:rPr>
        <w:t>,</w:t>
      </w:r>
      <w:r w:rsidR="000F08A6" w:rsidRPr="009C5176">
        <w:rPr>
          <w:color w:val="auto"/>
        </w:rPr>
        <w:t xml:space="preserve"> </w:t>
      </w:r>
      <w:r w:rsidR="000D10E0" w:rsidRPr="009C5176">
        <w:rPr>
          <w:color w:val="auto"/>
        </w:rPr>
        <w:t xml:space="preserve">correct its </w:t>
      </w:r>
      <w:r w:rsidR="000F08A6" w:rsidRPr="009C5176">
        <w:rPr>
          <w:color w:val="auto"/>
        </w:rPr>
        <w:t xml:space="preserve">position and note </w:t>
      </w:r>
      <w:r w:rsidR="000D10E0" w:rsidRPr="009C5176">
        <w:rPr>
          <w:color w:val="auto"/>
        </w:rPr>
        <w:t xml:space="preserve">down that </w:t>
      </w:r>
      <w:r w:rsidR="00D1693E" w:rsidRPr="009C5176">
        <w:rPr>
          <w:color w:val="auto"/>
        </w:rPr>
        <w:t>this sample</w:t>
      </w:r>
      <w:r w:rsidR="000F08A6" w:rsidRPr="009C5176">
        <w:rPr>
          <w:color w:val="auto"/>
        </w:rPr>
        <w:t xml:space="preserve"> </w:t>
      </w:r>
      <w:r w:rsidR="000D10E0" w:rsidRPr="009C5176">
        <w:rPr>
          <w:color w:val="auto"/>
        </w:rPr>
        <w:t>may be damaged</w:t>
      </w:r>
      <w:r w:rsidR="000F08A6" w:rsidRPr="009C5176">
        <w:rPr>
          <w:color w:val="auto"/>
        </w:rPr>
        <w:t>.</w:t>
      </w:r>
      <w:r w:rsidR="00202B2E" w:rsidRPr="009C5176">
        <w:rPr>
          <w:color w:val="auto"/>
        </w:rPr>
        <w:t xml:space="preserve"> S</w:t>
      </w:r>
      <w:r w:rsidR="00D1693E" w:rsidRPr="009C5176">
        <w:rPr>
          <w:color w:val="auto"/>
        </w:rPr>
        <w:t>lice</w:t>
      </w:r>
      <w:r w:rsidR="00202B2E" w:rsidRPr="009C5176">
        <w:rPr>
          <w:color w:val="auto"/>
        </w:rPr>
        <w:t>s</w:t>
      </w:r>
      <w:r w:rsidR="000F08A6" w:rsidRPr="009C5176">
        <w:rPr>
          <w:color w:val="auto"/>
        </w:rPr>
        <w:t xml:space="preserve"> </w:t>
      </w:r>
      <w:r w:rsidR="00202B2E" w:rsidRPr="009C5176">
        <w:rPr>
          <w:color w:val="auto"/>
        </w:rPr>
        <w:t xml:space="preserve">that are </w:t>
      </w:r>
      <w:r w:rsidRPr="009C5176">
        <w:rPr>
          <w:color w:val="auto"/>
        </w:rPr>
        <w:t>mispositioned</w:t>
      </w:r>
      <w:r w:rsidR="000F08A6" w:rsidRPr="009C5176">
        <w:rPr>
          <w:color w:val="auto"/>
        </w:rPr>
        <w:t xml:space="preserve"> for an extended period </w:t>
      </w:r>
      <w:r w:rsidR="00D1693E" w:rsidRPr="009C5176">
        <w:rPr>
          <w:color w:val="auto"/>
        </w:rPr>
        <w:t>of time</w:t>
      </w:r>
      <w:r w:rsidR="00202B2E" w:rsidRPr="009C5176">
        <w:rPr>
          <w:color w:val="auto"/>
        </w:rPr>
        <w:t xml:space="preserve"> should be</w:t>
      </w:r>
      <w:r w:rsidR="00901C9C" w:rsidRPr="009C5176">
        <w:rPr>
          <w:color w:val="auto"/>
        </w:rPr>
        <w:t xml:space="preserve"> </w:t>
      </w:r>
      <w:r w:rsidR="000F08A6" w:rsidRPr="009C5176">
        <w:rPr>
          <w:color w:val="auto"/>
        </w:rPr>
        <w:t>discard</w:t>
      </w:r>
      <w:r w:rsidR="00202B2E" w:rsidRPr="009C5176">
        <w:rPr>
          <w:color w:val="auto"/>
        </w:rPr>
        <w:t>ed</w:t>
      </w:r>
      <w:r w:rsidR="00901C9C" w:rsidRPr="009C5176">
        <w:rPr>
          <w:color w:val="auto"/>
        </w:rPr>
        <w:t xml:space="preserve">, </w:t>
      </w:r>
      <w:r w:rsidR="000F08A6" w:rsidRPr="009C5176">
        <w:rPr>
          <w:color w:val="auto"/>
        </w:rPr>
        <w:t xml:space="preserve">as tissue viability </w:t>
      </w:r>
      <w:r w:rsidR="00D1693E" w:rsidRPr="009C5176">
        <w:rPr>
          <w:color w:val="auto"/>
        </w:rPr>
        <w:t>is significantly</w:t>
      </w:r>
      <w:r w:rsidR="000F08A6" w:rsidRPr="009C5176">
        <w:rPr>
          <w:color w:val="auto"/>
        </w:rPr>
        <w:t xml:space="preserve"> affected </w:t>
      </w:r>
      <w:r w:rsidR="00901C9C" w:rsidRPr="009C5176">
        <w:rPr>
          <w:color w:val="auto"/>
        </w:rPr>
        <w:t xml:space="preserve">by </w:t>
      </w:r>
      <w:r w:rsidR="000F08A6" w:rsidRPr="009C5176">
        <w:rPr>
          <w:color w:val="auto"/>
        </w:rPr>
        <w:t xml:space="preserve">improper oxygenation </w:t>
      </w:r>
      <w:r w:rsidR="00202B2E" w:rsidRPr="009C5176">
        <w:rPr>
          <w:color w:val="auto"/>
        </w:rPr>
        <w:t>and</w:t>
      </w:r>
      <w:r w:rsidR="000F08A6" w:rsidRPr="009C5176">
        <w:rPr>
          <w:color w:val="auto"/>
        </w:rPr>
        <w:t xml:space="preserve"> </w:t>
      </w:r>
      <w:r w:rsidR="00901C9C" w:rsidRPr="009C5176">
        <w:rPr>
          <w:color w:val="auto"/>
        </w:rPr>
        <w:t xml:space="preserve">nutrient </w:t>
      </w:r>
      <w:r w:rsidR="000F08A6" w:rsidRPr="009C5176">
        <w:rPr>
          <w:color w:val="auto"/>
        </w:rPr>
        <w:t xml:space="preserve">supply. </w:t>
      </w:r>
    </w:p>
    <w:p w14:paraId="4EF76773" w14:textId="77777777" w:rsidR="0026504D" w:rsidRPr="009C5176" w:rsidRDefault="0026504D" w:rsidP="009C5176">
      <w:pPr>
        <w:pStyle w:val="BodyTextIndent"/>
        <w:spacing w:after="0"/>
        <w:ind w:left="0"/>
        <w:contextualSpacing/>
        <w:rPr>
          <w:color w:val="auto"/>
          <w:highlight w:val="yellow"/>
        </w:rPr>
      </w:pPr>
    </w:p>
    <w:p w14:paraId="4E46DE2D" w14:textId="2015D7C2" w:rsidR="00464ECC" w:rsidRDefault="003A03D4" w:rsidP="009C5176">
      <w:pPr>
        <w:pStyle w:val="NormalWeb"/>
        <w:numPr>
          <w:ilvl w:val="1"/>
          <w:numId w:val="33"/>
        </w:numPr>
        <w:spacing w:before="0" w:beforeAutospacing="0" w:after="0" w:afterAutospacing="0"/>
        <w:ind w:left="0" w:firstLine="0"/>
        <w:contextualSpacing/>
        <w:rPr>
          <w:color w:val="212121"/>
          <w:highlight w:val="yellow"/>
        </w:rPr>
      </w:pPr>
      <w:r w:rsidRPr="009C5176">
        <w:rPr>
          <w:color w:val="auto"/>
          <w:highlight w:val="yellow"/>
        </w:rPr>
        <w:t xml:space="preserve">Collect </w:t>
      </w:r>
      <w:r w:rsidR="00106DD3" w:rsidRPr="009C5176">
        <w:rPr>
          <w:color w:val="auto"/>
          <w:highlight w:val="yellow"/>
        </w:rPr>
        <w:t>a</w:t>
      </w:r>
      <w:r w:rsidRPr="009C5176">
        <w:rPr>
          <w:color w:val="auto"/>
          <w:highlight w:val="yellow"/>
        </w:rPr>
        <w:t xml:space="preserve"> tissue slice </w:t>
      </w:r>
      <w:r w:rsidR="00067870" w:rsidRPr="009C5176">
        <w:rPr>
          <w:color w:val="auto"/>
          <w:highlight w:val="yellow"/>
        </w:rPr>
        <w:t>adjacent</w:t>
      </w:r>
      <w:r w:rsidRPr="009C5176">
        <w:rPr>
          <w:color w:val="auto"/>
          <w:highlight w:val="yellow"/>
        </w:rPr>
        <w:t xml:space="preserve"> to the cultured slices as</w:t>
      </w:r>
      <w:r w:rsidR="00106DD3" w:rsidRPr="009C5176">
        <w:rPr>
          <w:color w:val="auto"/>
          <w:highlight w:val="yellow"/>
        </w:rPr>
        <w:t xml:space="preserve"> a</w:t>
      </w:r>
      <w:r w:rsidRPr="009C5176">
        <w:rPr>
          <w:color w:val="auto"/>
          <w:highlight w:val="yellow"/>
        </w:rPr>
        <w:t xml:space="preserve"> 0 h</w:t>
      </w:r>
      <w:r w:rsidR="00320031" w:rsidRPr="009C5176">
        <w:rPr>
          <w:color w:val="auto"/>
          <w:highlight w:val="yellow"/>
        </w:rPr>
        <w:t xml:space="preserve">, </w:t>
      </w:r>
      <w:r w:rsidRPr="009C5176">
        <w:rPr>
          <w:color w:val="auto"/>
          <w:highlight w:val="yellow"/>
        </w:rPr>
        <w:t>uncultured</w:t>
      </w:r>
      <w:r w:rsidR="00320031" w:rsidRPr="009C5176">
        <w:rPr>
          <w:color w:val="auto"/>
          <w:highlight w:val="yellow"/>
        </w:rPr>
        <w:t>,</w:t>
      </w:r>
      <w:r w:rsidRPr="009C5176">
        <w:rPr>
          <w:color w:val="auto"/>
          <w:highlight w:val="yellow"/>
        </w:rPr>
        <w:t xml:space="preserve"> reference. Collect </w:t>
      </w:r>
      <w:r w:rsidRPr="009C5176">
        <w:rPr>
          <w:color w:val="auto"/>
          <w:highlight w:val="yellow"/>
        </w:rPr>
        <w:lastRenderedPageBreak/>
        <w:t xml:space="preserve">at least three reference slices to represent the top, middle and center of the tissue being sliced. </w:t>
      </w:r>
      <w:r w:rsidR="0026504D">
        <w:rPr>
          <w:color w:val="auto"/>
          <w:highlight w:val="yellow"/>
        </w:rPr>
        <w:t>Fix the</w:t>
      </w:r>
      <w:r w:rsidR="00464ECC" w:rsidRPr="009C5176">
        <w:rPr>
          <w:color w:val="212121"/>
          <w:highlight w:val="yellow"/>
        </w:rPr>
        <w:t xml:space="preserve"> 0</w:t>
      </w:r>
      <w:r w:rsidR="0026504D">
        <w:rPr>
          <w:color w:val="212121"/>
          <w:highlight w:val="yellow"/>
        </w:rPr>
        <w:t xml:space="preserve"> </w:t>
      </w:r>
      <w:r w:rsidR="00464ECC" w:rsidRPr="009C5176">
        <w:rPr>
          <w:color w:val="212121"/>
          <w:highlight w:val="yellow"/>
        </w:rPr>
        <w:t>h slices immediately and process as described in 5.1</w:t>
      </w:r>
      <w:r w:rsidR="0026504D">
        <w:rPr>
          <w:color w:val="212121"/>
          <w:highlight w:val="yellow"/>
        </w:rPr>
        <w:t>.</w:t>
      </w:r>
    </w:p>
    <w:p w14:paraId="2CEFB44F" w14:textId="77777777" w:rsidR="0026504D" w:rsidRPr="009C5176" w:rsidRDefault="0026504D" w:rsidP="009C5176">
      <w:pPr>
        <w:pStyle w:val="NormalWeb"/>
        <w:spacing w:before="0" w:beforeAutospacing="0" w:after="0" w:afterAutospacing="0"/>
        <w:contextualSpacing/>
        <w:rPr>
          <w:color w:val="212121"/>
          <w:highlight w:val="yellow"/>
        </w:rPr>
      </w:pPr>
    </w:p>
    <w:p w14:paraId="53668400" w14:textId="6523911E" w:rsidR="0026504D" w:rsidRPr="009C5176" w:rsidRDefault="002203B6" w:rsidP="009C5176">
      <w:pPr>
        <w:pStyle w:val="BodyTextIndent"/>
        <w:spacing w:after="0"/>
        <w:ind w:left="0"/>
        <w:contextualSpacing/>
        <w:rPr>
          <w:color w:val="auto"/>
        </w:rPr>
      </w:pPr>
      <w:r w:rsidRPr="009C5176">
        <w:rPr>
          <w:b/>
          <w:color w:val="auto"/>
        </w:rPr>
        <w:t>Note</w:t>
      </w:r>
      <w:r w:rsidRPr="009C5176">
        <w:rPr>
          <w:color w:val="auto"/>
        </w:rPr>
        <w:t xml:space="preserve">: </w:t>
      </w:r>
      <w:r w:rsidR="0067537B" w:rsidRPr="009C5176">
        <w:rPr>
          <w:color w:val="auto"/>
        </w:rPr>
        <w:t xml:space="preserve">If the number of slices </w:t>
      </w:r>
      <w:r w:rsidR="00D9058F" w:rsidRPr="009C5176">
        <w:rPr>
          <w:color w:val="auto"/>
        </w:rPr>
        <w:t>is</w:t>
      </w:r>
      <w:r w:rsidR="00D9058F" w:rsidRPr="009C5176">
        <w:rPr>
          <w:color w:val="auto"/>
        </w:rPr>
        <w:t xml:space="preserve"> </w:t>
      </w:r>
      <w:r w:rsidR="0067537B" w:rsidRPr="009C5176">
        <w:rPr>
          <w:color w:val="auto"/>
        </w:rPr>
        <w:t>limited</w:t>
      </w:r>
      <w:r w:rsidR="00D9058F" w:rsidRPr="009C5176">
        <w:rPr>
          <w:color w:val="auto"/>
        </w:rPr>
        <w:t xml:space="preserve">, </w:t>
      </w:r>
      <w:r w:rsidR="00D9058F" w:rsidRPr="009C5176">
        <w:rPr>
          <w:i/>
          <w:color w:val="auto"/>
        </w:rPr>
        <w:t>e.g.</w:t>
      </w:r>
      <w:r w:rsidR="0026504D" w:rsidRPr="009C5176">
        <w:rPr>
          <w:color w:val="auto"/>
        </w:rPr>
        <w:t>,</w:t>
      </w:r>
      <w:r w:rsidR="00D9058F" w:rsidRPr="009C5176">
        <w:rPr>
          <w:color w:val="auto"/>
        </w:rPr>
        <w:t xml:space="preserve"> if </w:t>
      </w:r>
      <w:r w:rsidR="0067537B" w:rsidRPr="009C5176">
        <w:rPr>
          <w:color w:val="auto"/>
        </w:rPr>
        <w:t>multiple compound treatments or technical replicates</w:t>
      </w:r>
      <w:r w:rsidR="00D9058F" w:rsidRPr="009C5176">
        <w:rPr>
          <w:color w:val="auto"/>
        </w:rPr>
        <w:t xml:space="preserve"> are done</w:t>
      </w:r>
      <w:r w:rsidR="0067537B" w:rsidRPr="009C5176">
        <w:rPr>
          <w:color w:val="auto"/>
        </w:rPr>
        <w:t>, comparison</w:t>
      </w:r>
      <w:r w:rsidR="00D9058F" w:rsidRPr="009C5176">
        <w:rPr>
          <w:color w:val="auto"/>
        </w:rPr>
        <w:t>s</w:t>
      </w:r>
      <w:r w:rsidR="0067537B" w:rsidRPr="009C5176">
        <w:rPr>
          <w:color w:val="auto"/>
        </w:rPr>
        <w:t xml:space="preserve"> of </w:t>
      </w:r>
      <w:r w:rsidR="00D9058F" w:rsidRPr="009C5176">
        <w:rPr>
          <w:color w:val="auto"/>
        </w:rPr>
        <w:t xml:space="preserve">each </w:t>
      </w:r>
      <w:r w:rsidR="0067537B" w:rsidRPr="009C5176">
        <w:rPr>
          <w:color w:val="auto"/>
        </w:rPr>
        <w:t>treated sample</w:t>
      </w:r>
      <w:r w:rsidR="00D9058F" w:rsidRPr="009C5176">
        <w:rPr>
          <w:color w:val="auto"/>
        </w:rPr>
        <w:t xml:space="preserve"> with its neighboring 0 h sample can be</w:t>
      </w:r>
      <w:r w:rsidR="0067537B" w:rsidRPr="009C5176">
        <w:rPr>
          <w:color w:val="auto"/>
        </w:rPr>
        <w:t xml:space="preserve"> </w:t>
      </w:r>
      <w:r w:rsidR="00B91306" w:rsidRPr="009C5176">
        <w:rPr>
          <w:color w:val="auto"/>
        </w:rPr>
        <w:t>difficult</w:t>
      </w:r>
      <w:r w:rsidR="00591253" w:rsidRPr="009C5176">
        <w:rPr>
          <w:color w:val="auto"/>
        </w:rPr>
        <w:t>.</w:t>
      </w:r>
      <w:r w:rsidR="00591253" w:rsidRPr="009C5176">
        <w:rPr>
          <w:color w:val="auto"/>
        </w:rPr>
        <w:t xml:space="preserve"> In such cases, use the nearest 0 h slice (at least 400-600 µm apart) to assess relative tissue viability or expression of relevant markers</w:t>
      </w:r>
      <w:r w:rsidR="00604A54" w:rsidRPr="009C5176">
        <w:rPr>
          <w:color w:val="auto"/>
        </w:rPr>
        <w:t xml:space="preserve"> at culture onset</w:t>
      </w:r>
      <w:r w:rsidR="00790B80" w:rsidRPr="009C5176">
        <w:rPr>
          <w:color w:val="auto"/>
        </w:rPr>
        <w:t>.</w:t>
      </w:r>
    </w:p>
    <w:p w14:paraId="20832057" w14:textId="77777777" w:rsidR="0026504D" w:rsidRPr="009C5176" w:rsidRDefault="0026504D" w:rsidP="009C5176">
      <w:pPr>
        <w:pStyle w:val="BodyTextIndent"/>
        <w:spacing w:after="0"/>
        <w:ind w:left="0"/>
        <w:contextualSpacing/>
        <w:rPr>
          <w:color w:val="auto"/>
          <w:highlight w:val="yellow"/>
        </w:rPr>
      </w:pPr>
    </w:p>
    <w:p w14:paraId="5567FD55" w14:textId="01030200" w:rsidR="003A03D4" w:rsidRDefault="00B21810"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 xml:space="preserve">For long-term cultivation, replenish the culture medium every day. Lift the grid containing </w:t>
      </w:r>
      <w:r w:rsidR="00320031" w:rsidRPr="009C5176">
        <w:rPr>
          <w:color w:val="auto"/>
          <w:highlight w:val="yellow"/>
        </w:rPr>
        <w:t xml:space="preserve">the </w:t>
      </w:r>
      <w:r w:rsidRPr="009C5176">
        <w:rPr>
          <w:color w:val="auto"/>
          <w:highlight w:val="yellow"/>
        </w:rPr>
        <w:t>tissue slices using sterile forceps</w:t>
      </w:r>
      <w:r w:rsidR="00320031" w:rsidRPr="009C5176">
        <w:rPr>
          <w:color w:val="auto"/>
          <w:highlight w:val="yellow"/>
        </w:rPr>
        <w:t xml:space="preserve">, </w:t>
      </w:r>
      <w:r w:rsidRPr="009C5176">
        <w:rPr>
          <w:color w:val="auto"/>
          <w:highlight w:val="yellow"/>
        </w:rPr>
        <w:t>and place it in an empty well of the 6-well plate</w:t>
      </w:r>
      <w:r w:rsidR="00320031" w:rsidRPr="009C5176">
        <w:rPr>
          <w:color w:val="auto"/>
          <w:highlight w:val="yellow"/>
        </w:rPr>
        <w:t xml:space="preserve">; </w:t>
      </w:r>
      <w:r w:rsidRPr="009C5176">
        <w:rPr>
          <w:color w:val="auto"/>
          <w:highlight w:val="yellow"/>
        </w:rPr>
        <w:t>replace 70% of the medium with fresh culture medium</w:t>
      </w:r>
      <w:r w:rsidR="00320031" w:rsidRPr="009C5176">
        <w:rPr>
          <w:color w:val="auto"/>
          <w:highlight w:val="yellow"/>
        </w:rPr>
        <w:t xml:space="preserve">, </w:t>
      </w:r>
      <w:r w:rsidRPr="009C5176">
        <w:rPr>
          <w:color w:val="auto"/>
          <w:highlight w:val="yellow"/>
        </w:rPr>
        <w:t xml:space="preserve">and place the grid back </w:t>
      </w:r>
      <w:r w:rsidR="00320031" w:rsidRPr="009C5176">
        <w:rPr>
          <w:color w:val="auto"/>
          <w:highlight w:val="yellow"/>
        </w:rPr>
        <w:t xml:space="preserve">in the </w:t>
      </w:r>
      <w:r w:rsidRPr="009C5176">
        <w:rPr>
          <w:color w:val="auto"/>
          <w:highlight w:val="yellow"/>
        </w:rPr>
        <w:t xml:space="preserve">medium. </w:t>
      </w:r>
      <w:r w:rsidR="00320031" w:rsidRPr="009C5176">
        <w:rPr>
          <w:color w:val="auto"/>
          <w:highlight w:val="yellow"/>
        </w:rPr>
        <w:t xml:space="preserve">Continue </w:t>
      </w:r>
      <w:r w:rsidRPr="009C5176">
        <w:rPr>
          <w:color w:val="auto"/>
          <w:highlight w:val="yellow"/>
        </w:rPr>
        <w:t>the rotat</w:t>
      </w:r>
      <w:r w:rsidR="00320031" w:rsidRPr="009C5176">
        <w:rPr>
          <w:color w:val="auto"/>
          <w:highlight w:val="yellow"/>
        </w:rPr>
        <w:t xml:space="preserve">ion cycle </w:t>
      </w:r>
      <w:r w:rsidRPr="009C5176">
        <w:rPr>
          <w:color w:val="auto"/>
          <w:highlight w:val="yellow"/>
        </w:rPr>
        <w:t>as explained in step 3.6</w:t>
      </w:r>
      <w:r w:rsidR="007E1AB0" w:rsidRPr="009C5176">
        <w:rPr>
          <w:color w:val="auto"/>
          <w:highlight w:val="yellow"/>
        </w:rPr>
        <w:t>.</w:t>
      </w:r>
    </w:p>
    <w:p w14:paraId="72B368D0" w14:textId="77777777" w:rsidR="0026504D" w:rsidRPr="009C5176" w:rsidRDefault="0026504D" w:rsidP="009C5176">
      <w:pPr>
        <w:pStyle w:val="NormalWeb"/>
        <w:spacing w:before="0" w:beforeAutospacing="0" w:after="0" w:afterAutospacing="0"/>
        <w:contextualSpacing/>
        <w:rPr>
          <w:color w:val="auto"/>
          <w:highlight w:val="yellow"/>
        </w:rPr>
      </w:pPr>
    </w:p>
    <w:p w14:paraId="116E9B12" w14:textId="5283BA3C" w:rsidR="003A03D4" w:rsidRDefault="003A03D4" w:rsidP="009C5176">
      <w:pPr>
        <w:pStyle w:val="NormalWeb"/>
        <w:numPr>
          <w:ilvl w:val="0"/>
          <w:numId w:val="33"/>
        </w:numPr>
        <w:spacing w:before="0" w:beforeAutospacing="0" w:after="0" w:afterAutospacing="0"/>
        <w:ind w:left="0" w:firstLine="0"/>
        <w:contextualSpacing/>
        <w:outlineLvl w:val="0"/>
        <w:rPr>
          <w:b/>
          <w:color w:val="auto"/>
          <w:highlight w:val="yellow"/>
        </w:rPr>
      </w:pPr>
      <w:r w:rsidRPr="009C5176">
        <w:rPr>
          <w:b/>
          <w:color w:val="auto"/>
          <w:highlight w:val="yellow"/>
        </w:rPr>
        <w:t xml:space="preserve">Treatment of </w:t>
      </w:r>
      <w:r w:rsidR="0026504D" w:rsidRPr="009C5176">
        <w:rPr>
          <w:b/>
          <w:color w:val="auto"/>
          <w:highlight w:val="yellow"/>
        </w:rPr>
        <w:t xml:space="preserve">Tumor Slices </w:t>
      </w:r>
      <w:r w:rsidR="0026504D">
        <w:rPr>
          <w:b/>
          <w:color w:val="auto"/>
          <w:highlight w:val="yellow"/>
        </w:rPr>
        <w:t>w</w:t>
      </w:r>
      <w:r w:rsidR="0026504D" w:rsidRPr="009C5176">
        <w:rPr>
          <w:b/>
          <w:color w:val="auto"/>
          <w:highlight w:val="yellow"/>
        </w:rPr>
        <w:t xml:space="preserve">ith </w:t>
      </w:r>
      <w:r w:rsidR="0026504D" w:rsidRPr="009C5176">
        <w:rPr>
          <w:b/>
          <w:color w:val="auto"/>
          <w:highlight w:val="yellow"/>
        </w:rPr>
        <w:t>Small Molecule Inhibitors</w:t>
      </w:r>
    </w:p>
    <w:p w14:paraId="35C9D625" w14:textId="77777777" w:rsidR="0026504D" w:rsidRPr="009C5176" w:rsidRDefault="0026504D" w:rsidP="009C5176">
      <w:pPr>
        <w:pStyle w:val="NormalWeb"/>
        <w:spacing w:before="0" w:beforeAutospacing="0" w:after="0" w:afterAutospacing="0"/>
        <w:contextualSpacing/>
        <w:outlineLvl w:val="0"/>
        <w:rPr>
          <w:b/>
          <w:color w:val="auto"/>
          <w:highlight w:val="yellow"/>
        </w:rPr>
      </w:pPr>
    </w:p>
    <w:p w14:paraId="5B3FB84F" w14:textId="6D27746B" w:rsidR="003A03D4" w:rsidRDefault="007957FB"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lang w:eastAsia="en-GB"/>
        </w:rPr>
        <w:t>P</w:t>
      </w:r>
      <w:r w:rsidR="003A03D4" w:rsidRPr="009C5176">
        <w:rPr>
          <w:color w:val="auto"/>
          <w:highlight w:val="yellow"/>
        </w:rPr>
        <w:t>repare the required concentration</w:t>
      </w:r>
      <w:r w:rsidR="008D71C4" w:rsidRPr="009C5176">
        <w:rPr>
          <w:color w:val="auto"/>
          <w:highlight w:val="yellow"/>
        </w:rPr>
        <w:t>s</w:t>
      </w:r>
      <w:r w:rsidR="003A03D4" w:rsidRPr="009C5176">
        <w:rPr>
          <w:color w:val="auto"/>
          <w:highlight w:val="yellow"/>
        </w:rPr>
        <w:t xml:space="preserve"> of compounds in treatment medi</w:t>
      </w:r>
      <w:r w:rsidR="008D71C4" w:rsidRPr="009C5176">
        <w:rPr>
          <w:color w:val="auto"/>
          <w:highlight w:val="yellow"/>
        </w:rPr>
        <w:t xml:space="preserve">um. </w:t>
      </w:r>
      <w:r w:rsidR="0064048C" w:rsidRPr="009C5176">
        <w:rPr>
          <w:color w:val="auto"/>
          <w:highlight w:val="yellow"/>
        </w:rPr>
        <w:t>Typically</w:t>
      </w:r>
      <w:r w:rsidRPr="009C5176">
        <w:rPr>
          <w:color w:val="auto"/>
          <w:highlight w:val="yellow"/>
        </w:rPr>
        <w:t>, a</w:t>
      </w:r>
      <w:r w:rsidR="0064048C" w:rsidRPr="009C5176">
        <w:rPr>
          <w:color w:val="auto"/>
          <w:highlight w:val="yellow"/>
        </w:rPr>
        <w:t xml:space="preserve"> 10</w:t>
      </w:r>
      <w:r w:rsidR="00B81242" w:rsidRPr="009C5176">
        <w:rPr>
          <w:color w:val="auto"/>
          <w:highlight w:val="yellow"/>
        </w:rPr>
        <w:t>-</w:t>
      </w:r>
      <w:r w:rsidR="0064048C" w:rsidRPr="009C5176">
        <w:rPr>
          <w:color w:val="auto"/>
        </w:rPr>
        <w:t>fold</w:t>
      </w:r>
      <w:r w:rsidR="0064048C" w:rsidRPr="009C5176">
        <w:rPr>
          <w:color w:val="auto"/>
          <w:highlight w:val="yellow"/>
        </w:rPr>
        <w:t xml:space="preserve"> higher drug concentration compared to</w:t>
      </w:r>
      <w:r w:rsidRPr="009C5176">
        <w:rPr>
          <w:color w:val="auto"/>
          <w:highlight w:val="yellow"/>
        </w:rPr>
        <w:t xml:space="preserve"> the </w:t>
      </w:r>
      <w:r w:rsidR="0064048C" w:rsidRPr="009C5176">
        <w:rPr>
          <w:color w:val="auto"/>
          <w:highlight w:val="yellow"/>
        </w:rPr>
        <w:t>IC50</w:t>
      </w:r>
      <w:r w:rsidRPr="009C5176">
        <w:rPr>
          <w:color w:val="auto"/>
          <w:highlight w:val="yellow"/>
        </w:rPr>
        <w:t>s</w:t>
      </w:r>
      <w:r w:rsidR="0064048C" w:rsidRPr="009C5176">
        <w:rPr>
          <w:color w:val="auto"/>
          <w:highlight w:val="yellow"/>
        </w:rPr>
        <w:t xml:space="preserve"> </w:t>
      </w:r>
      <w:r w:rsidRPr="009C5176">
        <w:rPr>
          <w:color w:val="auto"/>
          <w:highlight w:val="yellow"/>
        </w:rPr>
        <w:t xml:space="preserve">measured in cell cultures </w:t>
      </w:r>
      <w:r w:rsidR="0064048C" w:rsidRPr="009C5176">
        <w:rPr>
          <w:color w:val="auto"/>
          <w:highlight w:val="yellow"/>
        </w:rPr>
        <w:t xml:space="preserve">is required </w:t>
      </w:r>
      <w:r w:rsidRPr="009C5176">
        <w:rPr>
          <w:color w:val="auto"/>
          <w:highlight w:val="yellow"/>
        </w:rPr>
        <w:t xml:space="preserve">to achieve target inhibition in </w:t>
      </w:r>
      <w:r w:rsidR="0064048C" w:rsidRPr="009C5176">
        <w:rPr>
          <w:color w:val="auto"/>
          <w:highlight w:val="yellow"/>
        </w:rPr>
        <w:t>tissue slices.</w:t>
      </w:r>
      <w:r w:rsidRPr="009C5176">
        <w:rPr>
          <w:color w:val="auto"/>
          <w:highlight w:val="yellow"/>
        </w:rPr>
        <w:t xml:space="preserve"> T</w:t>
      </w:r>
      <w:r w:rsidR="0064048C" w:rsidRPr="009C5176">
        <w:rPr>
          <w:color w:val="auto"/>
          <w:highlight w:val="yellow"/>
        </w:rPr>
        <w:t xml:space="preserve">o avoid </w:t>
      </w:r>
      <w:r w:rsidRPr="009C5176">
        <w:rPr>
          <w:color w:val="auto"/>
          <w:highlight w:val="yellow"/>
        </w:rPr>
        <w:t xml:space="preserve">unspecific </w:t>
      </w:r>
      <w:r w:rsidR="0064048C" w:rsidRPr="009C5176">
        <w:rPr>
          <w:color w:val="auto"/>
          <w:highlight w:val="yellow"/>
        </w:rPr>
        <w:t xml:space="preserve">cytotoxicity, </w:t>
      </w:r>
      <w:r w:rsidR="0026504D">
        <w:rPr>
          <w:color w:val="auto"/>
          <w:highlight w:val="yellow"/>
        </w:rPr>
        <w:t xml:space="preserve">test </w:t>
      </w:r>
      <w:r w:rsidR="0064048C" w:rsidRPr="009C5176">
        <w:rPr>
          <w:color w:val="auto"/>
          <w:highlight w:val="yellow"/>
        </w:rPr>
        <w:t>a range of concentrations to obtain minimally effective concentration for each compound.</w:t>
      </w:r>
      <w:r w:rsidR="00B56C1A" w:rsidRPr="009C5176">
        <w:rPr>
          <w:color w:val="auto"/>
          <w:highlight w:val="yellow"/>
        </w:rPr>
        <w:t xml:space="preserve"> </w:t>
      </w:r>
      <w:r w:rsidR="0026504D">
        <w:rPr>
          <w:color w:val="auto"/>
          <w:highlight w:val="yellow"/>
        </w:rPr>
        <w:t>Here</w:t>
      </w:r>
      <w:r w:rsidR="0064048C" w:rsidRPr="009C5176">
        <w:rPr>
          <w:color w:val="auto"/>
          <w:highlight w:val="yellow"/>
        </w:rPr>
        <w:t xml:space="preserve">, </w:t>
      </w:r>
      <w:r w:rsidR="0026504D">
        <w:rPr>
          <w:color w:val="auto"/>
          <w:highlight w:val="yellow"/>
        </w:rPr>
        <w:t xml:space="preserve">we tested </w:t>
      </w:r>
      <w:r w:rsidR="0064048C" w:rsidRPr="009C5176">
        <w:rPr>
          <w:color w:val="auto"/>
          <w:highlight w:val="yellow"/>
        </w:rPr>
        <w:t>0.1-1 µM of the</w:t>
      </w:r>
      <w:r w:rsidR="003A03D4" w:rsidRPr="009C5176">
        <w:rPr>
          <w:color w:val="auto"/>
          <w:highlight w:val="yellow"/>
        </w:rPr>
        <w:t xml:space="preserve"> PI3K/mTOR inhibitor </w:t>
      </w:r>
      <w:r w:rsidR="003A03D4" w:rsidRPr="009C5176">
        <w:rPr>
          <w:color w:val="auto"/>
          <w:highlight w:val="yellow"/>
          <w:lang w:eastAsia="en-GB"/>
        </w:rPr>
        <w:t>dactolisib</w:t>
      </w:r>
      <w:r w:rsidR="003A03D4" w:rsidRPr="009C5176">
        <w:rPr>
          <w:color w:val="auto"/>
          <w:highlight w:val="yellow"/>
        </w:rPr>
        <w:t xml:space="preserve"> and </w:t>
      </w:r>
      <w:r w:rsidR="0064048C" w:rsidRPr="009C5176">
        <w:rPr>
          <w:color w:val="auto"/>
          <w:highlight w:val="yellow"/>
        </w:rPr>
        <w:t>0.05-0.5 µM</w:t>
      </w:r>
      <w:r w:rsidR="003A03D4" w:rsidRPr="009C5176">
        <w:rPr>
          <w:color w:val="auto"/>
          <w:highlight w:val="yellow"/>
        </w:rPr>
        <w:t xml:space="preserve"> </w:t>
      </w:r>
      <w:r w:rsidR="0064048C" w:rsidRPr="009C5176">
        <w:rPr>
          <w:color w:val="auto"/>
          <w:highlight w:val="yellow"/>
        </w:rPr>
        <w:t xml:space="preserve">of the </w:t>
      </w:r>
      <w:r w:rsidR="003A03D4" w:rsidRPr="009C5176">
        <w:rPr>
          <w:color w:val="auto"/>
          <w:highlight w:val="yellow"/>
        </w:rPr>
        <w:t xml:space="preserve">MEK inhibitor </w:t>
      </w:r>
      <w:r w:rsidR="003A03D4" w:rsidRPr="009C5176">
        <w:rPr>
          <w:color w:val="auto"/>
          <w:highlight w:val="yellow"/>
          <w:lang w:eastAsia="en-GB"/>
        </w:rPr>
        <w:t>selumetinib</w:t>
      </w:r>
      <w:r w:rsidR="0064048C" w:rsidRPr="009C5176">
        <w:rPr>
          <w:color w:val="auto"/>
          <w:highlight w:val="yellow"/>
          <w:lang w:eastAsia="en-GB"/>
        </w:rPr>
        <w:t xml:space="preserve"> on murine NSCLC slices</w:t>
      </w:r>
      <w:r w:rsidR="003A03D4" w:rsidRPr="009C5176">
        <w:rPr>
          <w:color w:val="auto"/>
          <w:highlight w:val="yellow"/>
          <w:lang w:eastAsia="en-GB"/>
        </w:rPr>
        <w:t xml:space="preserve">. </w:t>
      </w:r>
    </w:p>
    <w:p w14:paraId="78668EC5" w14:textId="77777777" w:rsidR="0026504D" w:rsidRPr="009C5176" w:rsidRDefault="0026504D" w:rsidP="009C5176">
      <w:pPr>
        <w:pStyle w:val="NormalWeb"/>
        <w:spacing w:before="0" w:beforeAutospacing="0" w:after="0" w:afterAutospacing="0"/>
        <w:contextualSpacing/>
        <w:rPr>
          <w:color w:val="auto"/>
          <w:highlight w:val="yellow"/>
        </w:rPr>
      </w:pPr>
    </w:p>
    <w:p w14:paraId="368EA66F" w14:textId="2408E9A8" w:rsidR="003A03D4" w:rsidRDefault="003A03D4"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Add 2.5 m</w:t>
      </w:r>
      <w:r w:rsidR="00127F34" w:rsidRPr="009C5176">
        <w:rPr>
          <w:color w:val="auto"/>
          <w:highlight w:val="yellow"/>
        </w:rPr>
        <w:t>L</w:t>
      </w:r>
      <w:r w:rsidRPr="009C5176">
        <w:rPr>
          <w:color w:val="auto"/>
          <w:highlight w:val="yellow"/>
        </w:rPr>
        <w:t xml:space="preserve"> of media with the diluted drug or DMSO</w:t>
      </w:r>
      <w:r w:rsidR="007F0D1E" w:rsidRPr="009C5176">
        <w:rPr>
          <w:color w:val="auto"/>
          <w:highlight w:val="yellow"/>
        </w:rPr>
        <w:t xml:space="preserve"> or other </w:t>
      </w:r>
      <w:r w:rsidRPr="009C5176">
        <w:rPr>
          <w:color w:val="auto"/>
          <w:highlight w:val="yellow"/>
        </w:rPr>
        <w:t xml:space="preserve">vehicle control into the 6-well plate. Place </w:t>
      </w:r>
      <w:r w:rsidR="007F0D1E" w:rsidRPr="009C5176">
        <w:rPr>
          <w:color w:val="auto"/>
          <w:highlight w:val="yellow"/>
        </w:rPr>
        <w:t xml:space="preserve">the </w:t>
      </w:r>
      <w:r w:rsidRPr="009C5176">
        <w:rPr>
          <w:color w:val="auto"/>
          <w:highlight w:val="yellow"/>
        </w:rPr>
        <w:t>titanium grid</w:t>
      </w:r>
      <w:r w:rsidR="00E77270" w:rsidRPr="009C5176">
        <w:rPr>
          <w:color w:val="auto"/>
          <w:highlight w:val="yellow"/>
        </w:rPr>
        <w:t>s</w:t>
      </w:r>
      <w:r w:rsidRPr="009C5176">
        <w:rPr>
          <w:color w:val="auto"/>
          <w:highlight w:val="yellow"/>
        </w:rPr>
        <w:t xml:space="preserve"> into the wells.</w:t>
      </w:r>
    </w:p>
    <w:p w14:paraId="5A588B79" w14:textId="77777777" w:rsidR="0026504D" w:rsidRPr="009C5176" w:rsidRDefault="0026504D" w:rsidP="009C5176">
      <w:pPr>
        <w:pStyle w:val="NormalWeb"/>
        <w:spacing w:before="0" w:beforeAutospacing="0" w:after="0" w:afterAutospacing="0"/>
        <w:contextualSpacing/>
        <w:rPr>
          <w:color w:val="auto"/>
          <w:highlight w:val="yellow"/>
        </w:rPr>
      </w:pPr>
    </w:p>
    <w:p w14:paraId="1993D435" w14:textId="04F886EF" w:rsidR="003A03D4"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highlight w:val="yellow"/>
        </w:rPr>
        <w:t>Place the tissue slices onto the grids</w:t>
      </w:r>
      <w:r w:rsidR="0064048C" w:rsidRPr="009C5176">
        <w:rPr>
          <w:color w:val="auto"/>
          <w:highlight w:val="yellow"/>
        </w:rPr>
        <w:t xml:space="preserve"> </w:t>
      </w:r>
      <w:r w:rsidRPr="009C5176">
        <w:rPr>
          <w:color w:val="auto"/>
          <w:highlight w:val="yellow"/>
        </w:rPr>
        <w:t>as d</w:t>
      </w:r>
      <w:r w:rsidR="007F0D1E" w:rsidRPr="009C5176">
        <w:rPr>
          <w:color w:val="auto"/>
          <w:highlight w:val="yellow"/>
        </w:rPr>
        <w:t>escribed</w:t>
      </w:r>
      <w:r w:rsidRPr="009C5176">
        <w:rPr>
          <w:color w:val="auto"/>
          <w:highlight w:val="yellow"/>
        </w:rPr>
        <w:t xml:space="preserve"> in </w:t>
      </w:r>
      <w:r w:rsidR="002203B6" w:rsidRPr="009C5176">
        <w:rPr>
          <w:color w:val="auto"/>
          <w:highlight w:val="yellow"/>
        </w:rPr>
        <w:t xml:space="preserve">step </w:t>
      </w:r>
      <w:r w:rsidRPr="009C5176">
        <w:rPr>
          <w:color w:val="auto"/>
          <w:highlight w:val="yellow"/>
        </w:rPr>
        <w:t>3</w:t>
      </w:r>
      <w:r w:rsidR="002203B6" w:rsidRPr="009C5176">
        <w:rPr>
          <w:color w:val="auto"/>
          <w:highlight w:val="yellow"/>
        </w:rPr>
        <w:t>.6</w:t>
      </w:r>
      <w:r w:rsidRPr="009C5176">
        <w:rPr>
          <w:color w:val="auto"/>
          <w:highlight w:val="yellow"/>
        </w:rPr>
        <w:t>.</w:t>
      </w:r>
      <w:r w:rsidRPr="009C5176">
        <w:rPr>
          <w:color w:val="auto"/>
        </w:rPr>
        <w:t xml:space="preserve"> </w:t>
      </w:r>
    </w:p>
    <w:p w14:paraId="64FE10F5" w14:textId="4D5D3B71" w:rsidR="0026504D" w:rsidRDefault="0026504D" w:rsidP="009C5176">
      <w:pPr>
        <w:pStyle w:val="NormalWeb"/>
        <w:spacing w:before="0" w:beforeAutospacing="0" w:after="0" w:afterAutospacing="0"/>
        <w:contextualSpacing/>
        <w:rPr>
          <w:color w:val="auto"/>
        </w:rPr>
      </w:pPr>
    </w:p>
    <w:p w14:paraId="5740AD99" w14:textId="78255AFD" w:rsidR="003A03D4" w:rsidRDefault="0026504D" w:rsidP="009C5176">
      <w:pPr>
        <w:pStyle w:val="NormalWeb"/>
        <w:numPr>
          <w:ilvl w:val="1"/>
          <w:numId w:val="33"/>
        </w:numPr>
        <w:spacing w:before="0" w:beforeAutospacing="0" w:after="0" w:afterAutospacing="0"/>
        <w:ind w:left="0" w:firstLine="0"/>
        <w:contextualSpacing/>
        <w:rPr>
          <w:color w:val="auto"/>
        </w:rPr>
      </w:pPr>
      <w:r>
        <w:rPr>
          <w:color w:val="auto"/>
        </w:rPr>
        <w:t>Perform v</w:t>
      </w:r>
      <w:r w:rsidR="003A03D4" w:rsidRPr="009C5176">
        <w:rPr>
          <w:color w:val="auto"/>
        </w:rPr>
        <w:t>ehicle or drug treatments for 24 h. Proceed with tissue fixation and processing of the slices into paraffin blocks as described in section 5.</w:t>
      </w:r>
    </w:p>
    <w:p w14:paraId="3CCEC20C" w14:textId="77777777" w:rsidR="0026504D" w:rsidRPr="009C5176" w:rsidRDefault="0026504D" w:rsidP="009C5176">
      <w:pPr>
        <w:pStyle w:val="NormalWeb"/>
        <w:spacing w:before="0" w:beforeAutospacing="0" w:after="0" w:afterAutospacing="0"/>
        <w:contextualSpacing/>
        <w:rPr>
          <w:color w:val="auto"/>
        </w:rPr>
      </w:pPr>
    </w:p>
    <w:p w14:paraId="7F994929" w14:textId="53C8ECC2" w:rsidR="0026504D" w:rsidRDefault="00FB2462" w:rsidP="009C5176">
      <w:pPr>
        <w:pStyle w:val="BodyTextIndent"/>
        <w:spacing w:after="0"/>
        <w:ind w:left="0"/>
        <w:contextualSpacing/>
        <w:rPr>
          <w:color w:val="auto"/>
        </w:rPr>
      </w:pPr>
      <w:r w:rsidRPr="009C5176">
        <w:rPr>
          <w:b/>
          <w:color w:val="auto"/>
        </w:rPr>
        <w:t xml:space="preserve">Note: </w:t>
      </w:r>
      <w:r w:rsidRPr="009C5176">
        <w:rPr>
          <w:color w:val="auto"/>
        </w:rPr>
        <w:t>Duration of the drug treatment can be optimized depending on objective of the experiment</w:t>
      </w:r>
      <w:r w:rsidR="00E77270" w:rsidRPr="009C5176">
        <w:rPr>
          <w:color w:val="auto"/>
        </w:rPr>
        <w:t>,</w:t>
      </w:r>
      <w:r w:rsidRPr="009C5176">
        <w:rPr>
          <w:color w:val="auto"/>
        </w:rPr>
        <w:t xml:space="preserve"> </w:t>
      </w:r>
      <w:r w:rsidR="00E77270" w:rsidRPr="009C5176">
        <w:rPr>
          <w:color w:val="auto"/>
        </w:rPr>
        <w:t xml:space="preserve">taking into consideration the </w:t>
      </w:r>
      <w:r w:rsidRPr="009C5176">
        <w:rPr>
          <w:color w:val="auto"/>
        </w:rPr>
        <w:t xml:space="preserve">ability of tissue slices to retain </w:t>
      </w:r>
      <w:r w:rsidR="00D1693E" w:rsidRPr="009C5176">
        <w:rPr>
          <w:i/>
          <w:color w:val="auto"/>
        </w:rPr>
        <w:t>in situ</w:t>
      </w:r>
      <w:r w:rsidR="00D1693E" w:rsidRPr="009C5176">
        <w:rPr>
          <w:color w:val="auto"/>
        </w:rPr>
        <w:t xml:space="preserve"> </w:t>
      </w:r>
      <w:r w:rsidR="00E77270" w:rsidRPr="009C5176">
        <w:rPr>
          <w:color w:val="auto"/>
        </w:rPr>
        <w:t xml:space="preserve">tissue </w:t>
      </w:r>
      <w:r w:rsidRPr="009C5176">
        <w:rPr>
          <w:color w:val="auto"/>
        </w:rPr>
        <w:t xml:space="preserve">functions analyzed during </w:t>
      </w:r>
      <w:r w:rsidR="00E77270" w:rsidRPr="009C5176">
        <w:rPr>
          <w:color w:val="auto"/>
        </w:rPr>
        <w:t xml:space="preserve">the </w:t>
      </w:r>
      <w:r w:rsidRPr="009C5176">
        <w:rPr>
          <w:color w:val="auto"/>
        </w:rPr>
        <w:t xml:space="preserve">culture period. </w:t>
      </w:r>
    </w:p>
    <w:p w14:paraId="5E2FB0DB" w14:textId="77777777" w:rsidR="0026504D" w:rsidRPr="009C5176" w:rsidRDefault="0026504D" w:rsidP="009C5176">
      <w:pPr>
        <w:pStyle w:val="BodyTextIndent"/>
        <w:spacing w:after="0"/>
        <w:ind w:left="0"/>
        <w:contextualSpacing/>
        <w:rPr>
          <w:color w:val="auto"/>
        </w:rPr>
      </w:pPr>
    </w:p>
    <w:p w14:paraId="1E90F998" w14:textId="4C2097D7" w:rsidR="003A03D4" w:rsidRDefault="003A03D4" w:rsidP="009C5176">
      <w:pPr>
        <w:pStyle w:val="NormalWeb"/>
        <w:numPr>
          <w:ilvl w:val="0"/>
          <w:numId w:val="33"/>
        </w:numPr>
        <w:spacing w:before="0" w:beforeAutospacing="0" w:after="0" w:afterAutospacing="0"/>
        <w:ind w:left="0" w:firstLine="0"/>
        <w:contextualSpacing/>
        <w:outlineLvl w:val="0"/>
        <w:rPr>
          <w:b/>
          <w:color w:val="auto"/>
          <w:highlight w:val="yellow"/>
        </w:rPr>
      </w:pPr>
      <w:r w:rsidRPr="009C5176">
        <w:rPr>
          <w:b/>
          <w:bCs/>
          <w:color w:val="auto"/>
        </w:rPr>
        <w:t>Fixation</w:t>
      </w:r>
      <w:r w:rsidRPr="009C5176">
        <w:rPr>
          <w:b/>
          <w:color w:val="auto"/>
          <w:highlight w:val="yellow"/>
        </w:rPr>
        <w:t xml:space="preserve"> and </w:t>
      </w:r>
      <w:r w:rsidR="0026504D" w:rsidRPr="009C5176">
        <w:rPr>
          <w:b/>
          <w:color w:val="auto"/>
          <w:highlight w:val="yellow"/>
        </w:rPr>
        <w:t>Processing of the Tissue Slices</w:t>
      </w:r>
    </w:p>
    <w:p w14:paraId="3D4DF1D7" w14:textId="77777777" w:rsidR="00E267D6" w:rsidRPr="009C5176" w:rsidRDefault="00E267D6" w:rsidP="009C5176">
      <w:pPr>
        <w:pStyle w:val="NormalWeb"/>
        <w:spacing w:before="0" w:beforeAutospacing="0" w:after="0" w:afterAutospacing="0"/>
        <w:contextualSpacing/>
        <w:outlineLvl w:val="0"/>
        <w:rPr>
          <w:b/>
          <w:color w:val="auto"/>
          <w:highlight w:val="yellow"/>
        </w:rPr>
      </w:pPr>
    </w:p>
    <w:p w14:paraId="6744CC69" w14:textId="196DFDBB" w:rsidR="00E267D6"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highlight w:val="yellow"/>
        </w:rPr>
        <w:t>Carefully lift the uncultured 0</w:t>
      </w:r>
      <w:r w:rsidR="00FB2462" w:rsidRPr="009C5176">
        <w:rPr>
          <w:color w:val="auto"/>
          <w:highlight w:val="yellow"/>
        </w:rPr>
        <w:t xml:space="preserve"> </w:t>
      </w:r>
      <w:r w:rsidRPr="009C5176">
        <w:rPr>
          <w:color w:val="auto"/>
          <w:highlight w:val="yellow"/>
        </w:rPr>
        <w:t>h reference or cultured slice on</w:t>
      </w:r>
      <w:r w:rsidR="00D616B2" w:rsidRPr="009C5176">
        <w:rPr>
          <w:color w:val="auto"/>
          <w:highlight w:val="yellow"/>
        </w:rPr>
        <w:t>to</w:t>
      </w:r>
      <w:r w:rsidRPr="009C5176">
        <w:rPr>
          <w:color w:val="auto"/>
          <w:highlight w:val="yellow"/>
        </w:rPr>
        <w:t xml:space="preserve"> a filter paper soaked in PBS. </w:t>
      </w:r>
    </w:p>
    <w:p w14:paraId="41A90E3D" w14:textId="77777777" w:rsidR="00E267D6" w:rsidRDefault="00E267D6" w:rsidP="009C5176">
      <w:pPr>
        <w:pStyle w:val="NormalWeb"/>
        <w:spacing w:before="0" w:beforeAutospacing="0" w:after="0" w:afterAutospacing="0"/>
        <w:contextualSpacing/>
        <w:rPr>
          <w:color w:val="auto"/>
          <w:highlight w:val="yellow"/>
        </w:rPr>
      </w:pPr>
    </w:p>
    <w:p w14:paraId="143BDA64" w14:textId="6D4F0A82" w:rsidR="00E267D6" w:rsidRPr="009C5176" w:rsidRDefault="00FB2462" w:rsidP="009C5176">
      <w:pPr>
        <w:pStyle w:val="NormalWeb"/>
        <w:numPr>
          <w:ilvl w:val="2"/>
          <w:numId w:val="33"/>
        </w:numPr>
        <w:spacing w:before="0" w:beforeAutospacing="0" w:after="0" w:afterAutospacing="0"/>
        <w:ind w:left="0" w:firstLine="0"/>
        <w:contextualSpacing/>
        <w:rPr>
          <w:color w:val="auto"/>
        </w:rPr>
      </w:pPr>
      <w:r w:rsidRPr="009C5176">
        <w:rPr>
          <w:color w:val="auto"/>
          <w:highlight w:val="yellow"/>
        </w:rPr>
        <w:t>To do</w:t>
      </w:r>
      <w:r w:rsidR="003A03D4" w:rsidRPr="009C5176">
        <w:rPr>
          <w:color w:val="auto"/>
          <w:highlight w:val="yellow"/>
        </w:rPr>
        <w:t xml:space="preserve"> this, </w:t>
      </w:r>
      <w:r w:rsidRPr="009C5176">
        <w:rPr>
          <w:color w:val="auto"/>
          <w:highlight w:val="yellow"/>
        </w:rPr>
        <w:t xml:space="preserve">add 2-3 mL </w:t>
      </w:r>
      <w:r w:rsidR="00E267D6">
        <w:rPr>
          <w:color w:val="auto"/>
          <w:highlight w:val="yellow"/>
        </w:rPr>
        <w:t xml:space="preserve">of </w:t>
      </w:r>
      <w:r w:rsidRPr="009C5176">
        <w:rPr>
          <w:color w:val="auto"/>
          <w:highlight w:val="yellow"/>
        </w:rPr>
        <w:t xml:space="preserve">PBS in a 10 cm plate, </w:t>
      </w:r>
      <w:r w:rsidR="003A03D4" w:rsidRPr="009C5176">
        <w:rPr>
          <w:color w:val="auto"/>
          <w:highlight w:val="yellow"/>
        </w:rPr>
        <w:t xml:space="preserve">let the slice float in </w:t>
      </w:r>
      <w:r w:rsidRPr="009C5176">
        <w:rPr>
          <w:color w:val="auto"/>
          <w:highlight w:val="yellow"/>
        </w:rPr>
        <w:t>PBS</w:t>
      </w:r>
      <w:r w:rsidR="003A03D4" w:rsidRPr="009C5176">
        <w:rPr>
          <w:color w:val="auto"/>
          <w:highlight w:val="yellow"/>
        </w:rPr>
        <w:t xml:space="preserve"> and ‘fish’ it out </w:t>
      </w:r>
      <w:r w:rsidR="00D616B2" w:rsidRPr="009C5176">
        <w:rPr>
          <w:color w:val="auto"/>
          <w:highlight w:val="yellow"/>
        </w:rPr>
        <w:t xml:space="preserve">by lifting the slice onto the </w:t>
      </w:r>
      <w:r w:rsidR="003A03D4" w:rsidRPr="009C5176">
        <w:rPr>
          <w:color w:val="auto"/>
          <w:highlight w:val="yellow"/>
        </w:rPr>
        <w:t>filter paper</w:t>
      </w:r>
      <w:r w:rsidR="00D616B2" w:rsidRPr="009C5176">
        <w:rPr>
          <w:color w:val="auto"/>
          <w:highlight w:val="yellow"/>
        </w:rPr>
        <w:t xml:space="preserve"> with a pair of forceps</w:t>
      </w:r>
      <w:r w:rsidR="003A03D4" w:rsidRPr="009C5176">
        <w:rPr>
          <w:color w:val="auto"/>
          <w:highlight w:val="yellow"/>
        </w:rPr>
        <w:t xml:space="preserve">. </w:t>
      </w:r>
    </w:p>
    <w:p w14:paraId="0C530229" w14:textId="77777777" w:rsidR="00E267D6" w:rsidRPr="009C5176" w:rsidRDefault="00E267D6" w:rsidP="009C5176">
      <w:pPr>
        <w:pStyle w:val="NormalWeb"/>
        <w:spacing w:before="0" w:beforeAutospacing="0" w:after="0" w:afterAutospacing="0"/>
        <w:contextualSpacing/>
        <w:rPr>
          <w:color w:val="auto"/>
        </w:rPr>
      </w:pPr>
    </w:p>
    <w:p w14:paraId="4E41E6F8" w14:textId="2BABB49E" w:rsidR="00E267D6" w:rsidRPr="009C5176" w:rsidRDefault="003A03D4" w:rsidP="009C5176">
      <w:pPr>
        <w:pStyle w:val="NormalWeb"/>
        <w:numPr>
          <w:ilvl w:val="2"/>
          <w:numId w:val="33"/>
        </w:numPr>
        <w:spacing w:before="0" w:beforeAutospacing="0" w:after="0" w:afterAutospacing="0"/>
        <w:ind w:left="0" w:firstLine="0"/>
        <w:contextualSpacing/>
        <w:rPr>
          <w:color w:val="auto"/>
        </w:rPr>
      </w:pPr>
      <w:r w:rsidRPr="009C5176">
        <w:rPr>
          <w:color w:val="auto"/>
          <w:highlight w:val="yellow"/>
        </w:rPr>
        <w:t xml:space="preserve">Transfer the filter paper into a histocassette, </w:t>
      </w:r>
      <w:r w:rsidR="00D616B2" w:rsidRPr="009C5176">
        <w:rPr>
          <w:color w:val="auto"/>
          <w:highlight w:val="yellow"/>
        </w:rPr>
        <w:t xml:space="preserve">and </w:t>
      </w:r>
      <w:r w:rsidRPr="009C5176">
        <w:rPr>
          <w:color w:val="auto"/>
          <w:highlight w:val="yellow"/>
        </w:rPr>
        <w:t xml:space="preserve">add a drop of </w:t>
      </w:r>
      <w:r w:rsidR="00BC28AA" w:rsidRPr="009C5176">
        <w:rPr>
          <w:color w:val="auto"/>
          <w:highlight w:val="yellow"/>
        </w:rPr>
        <w:t xml:space="preserve">diluted </w:t>
      </w:r>
      <w:r w:rsidR="00782A25" w:rsidRPr="009C5176">
        <w:rPr>
          <w:color w:val="auto"/>
          <w:highlight w:val="yellow"/>
        </w:rPr>
        <w:t>h</w:t>
      </w:r>
      <w:r w:rsidRPr="009C5176">
        <w:rPr>
          <w:color w:val="auto"/>
          <w:highlight w:val="yellow"/>
        </w:rPr>
        <w:t>ematoxylin</w:t>
      </w:r>
      <w:r w:rsidR="00464ECC" w:rsidRPr="009C5176">
        <w:rPr>
          <w:color w:val="auto"/>
          <w:highlight w:val="yellow"/>
        </w:rPr>
        <w:t xml:space="preserve"> (1:1 in </w:t>
      </w:r>
      <w:r w:rsidR="00464ECC" w:rsidRPr="009C5176">
        <w:rPr>
          <w:highlight w:val="yellow"/>
        </w:rPr>
        <w:t>deionized water</w:t>
      </w:r>
      <w:r w:rsidR="00464ECC" w:rsidRPr="009C5176">
        <w:rPr>
          <w:color w:val="auto"/>
          <w:highlight w:val="yellow"/>
        </w:rPr>
        <w:t>)</w:t>
      </w:r>
      <w:r w:rsidR="00790B80" w:rsidRPr="009C5176">
        <w:rPr>
          <w:color w:val="auto"/>
          <w:highlight w:val="yellow"/>
        </w:rPr>
        <w:t xml:space="preserve"> </w:t>
      </w:r>
      <w:r w:rsidRPr="009C5176">
        <w:rPr>
          <w:color w:val="auto"/>
          <w:highlight w:val="yellow"/>
        </w:rPr>
        <w:t>on top of the tissue slice</w:t>
      </w:r>
      <w:r w:rsidR="00FB2462" w:rsidRPr="009C5176">
        <w:rPr>
          <w:color w:val="auto"/>
          <w:highlight w:val="yellow"/>
        </w:rPr>
        <w:t xml:space="preserve"> to visib</w:t>
      </w:r>
      <w:r w:rsidR="00D616B2" w:rsidRPr="009C5176">
        <w:rPr>
          <w:color w:val="auto"/>
          <w:highlight w:val="yellow"/>
        </w:rPr>
        <w:t>ly mark</w:t>
      </w:r>
      <w:r w:rsidR="00FB2462" w:rsidRPr="009C5176">
        <w:rPr>
          <w:color w:val="auto"/>
          <w:highlight w:val="yellow"/>
        </w:rPr>
        <w:t xml:space="preserve"> the </w:t>
      </w:r>
      <w:r w:rsidR="00D616B2" w:rsidRPr="009C5176">
        <w:rPr>
          <w:color w:val="auto"/>
          <w:highlight w:val="yellow"/>
        </w:rPr>
        <w:t xml:space="preserve">position of the slice during the </w:t>
      </w:r>
      <w:r w:rsidR="00D616B2" w:rsidRPr="009C5176">
        <w:rPr>
          <w:color w:val="auto"/>
          <w:highlight w:val="yellow"/>
        </w:rPr>
        <w:lastRenderedPageBreak/>
        <w:t xml:space="preserve">subsequent </w:t>
      </w:r>
      <w:r w:rsidR="00FB2462" w:rsidRPr="009C5176">
        <w:rPr>
          <w:color w:val="auto"/>
          <w:highlight w:val="yellow"/>
        </w:rPr>
        <w:t>processing steps</w:t>
      </w:r>
      <w:r w:rsidR="00286A5F" w:rsidRPr="009C5176">
        <w:rPr>
          <w:color w:val="auto"/>
          <w:highlight w:val="yellow"/>
        </w:rPr>
        <w:t xml:space="preserve"> (</w:t>
      </w:r>
      <w:r w:rsidR="00286A5F" w:rsidRPr="009C5176">
        <w:rPr>
          <w:b/>
          <w:color w:val="auto"/>
          <w:highlight w:val="yellow"/>
        </w:rPr>
        <w:t>Figure 1D</w:t>
      </w:r>
      <w:r w:rsidR="00286A5F" w:rsidRPr="009C5176">
        <w:rPr>
          <w:color w:val="auto"/>
          <w:highlight w:val="yellow"/>
        </w:rPr>
        <w:t>)</w:t>
      </w:r>
      <w:r w:rsidR="00D616B2" w:rsidRPr="009C5176">
        <w:rPr>
          <w:color w:val="auto"/>
          <w:highlight w:val="yellow"/>
        </w:rPr>
        <w:t xml:space="preserve">. </w:t>
      </w:r>
    </w:p>
    <w:p w14:paraId="5AE07203" w14:textId="77777777" w:rsidR="00E267D6" w:rsidRDefault="00E267D6" w:rsidP="009C5176">
      <w:pPr>
        <w:pStyle w:val="ListParagraph"/>
        <w:ind w:left="0"/>
        <w:rPr>
          <w:color w:val="auto"/>
          <w:highlight w:val="yellow"/>
        </w:rPr>
      </w:pPr>
    </w:p>
    <w:p w14:paraId="3AC3FC6F" w14:textId="58921580" w:rsidR="003A03D4" w:rsidRPr="009C5176" w:rsidRDefault="00D616B2" w:rsidP="009C5176">
      <w:pPr>
        <w:pStyle w:val="NormalWeb"/>
        <w:numPr>
          <w:ilvl w:val="2"/>
          <w:numId w:val="33"/>
        </w:numPr>
        <w:spacing w:before="0" w:beforeAutospacing="0" w:after="0" w:afterAutospacing="0"/>
        <w:ind w:left="0" w:firstLine="0"/>
        <w:contextualSpacing/>
        <w:rPr>
          <w:color w:val="auto"/>
        </w:rPr>
      </w:pPr>
      <w:r w:rsidRPr="009C5176">
        <w:rPr>
          <w:color w:val="auto"/>
          <w:highlight w:val="yellow"/>
        </w:rPr>
        <w:t>C</w:t>
      </w:r>
      <w:r w:rsidR="003A03D4" w:rsidRPr="009C5176">
        <w:rPr>
          <w:color w:val="auto"/>
          <w:highlight w:val="yellow"/>
        </w:rPr>
        <w:t>lose the cassette, and transfer it into 4% neutral buffered formalin solution. Fix the tissues overnight at 4</w:t>
      </w:r>
      <w:r w:rsidR="00B1694E" w:rsidRPr="009C5176">
        <w:rPr>
          <w:color w:val="auto"/>
          <w:highlight w:val="yellow"/>
        </w:rPr>
        <w:t xml:space="preserve"> </w:t>
      </w:r>
      <w:r w:rsidR="00304110" w:rsidRPr="009C5176">
        <w:t>°</w:t>
      </w:r>
      <w:r w:rsidR="003A03D4" w:rsidRPr="009C5176">
        <w:rPr>
          <w:color w:val="auto"/>
          <w:highlight w:val="yellow"/>
        </w:rPr>
        <w:t>C.</w:t>
      </w:r>
    </w:p>
    <w:p w14:paraId="774FB553" w14:textId="77777777" w:rsidR="00E267D6" w:rsidRPr="009C5176" w:rsidRDefault="00E267D6" w:rsidP="009C5176">
      <w:pPr>
        <w:pStyle w:val="NormalWeb"/>
        <w:spacing w:before="0" w:beforeAutospacing="0" w:after="0" w:afterAutospacing="0"/>
        <w:contextualSpacing/>
        <w:rPr>
          <w:color w:val="auto"/>
        </w:rPr>
      </w:pPr>
    </w:p>
    <w:p w14:paraId="7FAC2AAD" w14:textId="58B868BE" w:rsidR="006220A2" w:rsidRPr="009C5176" w:rsidRDefault="006220A2" w:rsidP="009C5176">
      <w:pPr>
        <w:pStyle w:val="BodyTextIndent"/>
        <w:spacing w:after="0"/>
        <w:ind w:left="0"/>
        <w:contextualSpacing/>
        <w:rPr>
          <w:color w:val="auto"/>
        </w:rPr>
      </w:pPr>
      <w:r w:rsidRPr="009C5176">
        <w:rPr>
          <w:b/>
          <w:color w:val="auto"/>
        </w:rPr>
        <w:t>Note:</w:t>
      </w:r>
      <w:r w:rsidRPr="009C5176">
        <w:rPr>
          <w:color w:val="auto"/>
        </w:rPr>
        <w:t xml:space="preserve"> While placing the slice on top of the filter paper</w:t>
      </w:r>
      <w:r w:rsidR="00CA252E" w:rsidRPr="009C5176">
        <w:rPr>
          <w:color w:val="auto"/>
        </w:rPr>
        <w:t xml:space="preserve">, </w:t>
      </w:r>
      <w:r w:rsidRPr="009C5176">
        <w:rPr>
          <w:color w:val="auto"/>
        </w:rPr>
        <w:t xml:space="preserve">make sure that </w:t>
      </w:r>
      <w:r w:rsidR="00CA252E" w:rsidRPr="009C5176">
        <w:rPr>
          <w:color w:val="auto"/>
        </w:rPr>
        <w:t xml:space="preserve">the </w:t>
      </w:r>
      <w:r w:rsidRPr="009C5176">
        <w:rPr>
          <w:color w:val="auto"/>
        </w:rPr>
        <w:t>top section of the slice is facing upwards</w:t>
      </w:r>
      <w:r w:rsidR="00A61CA4" w:rsidRPr="009C5176">
        <w:rPr>
          <w:color w:val="auto"/>
        </w:rPr>
        <w:t>;</w:t>
      </w:r>
      <w:r w:rsidRPr="009C5176">
        <w:rPr>
          <w:color w:val="auto"/>
        </w:rPr>
        <w:t xml:space="preserve"> this is necessary to follow the top, middle, and bottom section of a slice during </w:t>
      </w:r>
      <w:r w:rsidRPr="009C5176">
        <w:rPr>
          <w:color w:val="auto"/>
        </w:rPr>
        <w:t>sectioning</w:t>
      </w:r>
      <w:r w:rsidRPr="009C5176">
        <w:rPr>
          <w:color w:val="auto"/>
        </w:rPr>
        <w:t xml:space="preserve"> </w:t>
      </w:r>
      <w:r w:rsidRPr="009C5176">
        <w:rPr>
          <w:color w:val="auto"/>
        </w:rPr>
        <w:t>and analysis as described in step</w:t>
      </w:r>
      <w:r w:rsidRPr="009C5176">
        <w:rPr>
          <w:color w:val="auto"/>
        </w:rPr>
        <w:t xml:space="preserve"> 6.3.</w:t>
      </w:r>
    </w:p>
    <w:p w14:paraId="359719BD" w14:textId="77777777" w:rsidR="00E267D6" w:rsidRPr="009C5176" w:rsidRDefault="00E267D6" w:rsidP="009C5176">
      <w:pPr>
        <w:pStyle w:val="BodyTextIndent"/>
        <w:spacing w:after="0"/>
        <w:ind w:left="0"/>
        <w:contextualSpacing/>
        <w:rPr>
          <w:color w:val="auto"/>
        </w:rPr>
      </w:pPr>
    </w:p>
    <w:p w14:paraId="0BB7FB5B" w14:textId="753CE863" w:rsidR="003A03D4"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rPr>
        <w:t>The next day, transfer the cassettes into 70% EtOH, and immediately proceed with the paraffin</w:t>
      </w:r>
      <w:r w:rsidR="00145FD7" w:rsidRPr="009C5176">
        <w:rPr>
          <w:color w:val="auto"/>
        </w:rPr>
        <w:t xml:space="preserve">-embedding tissue </w:t>
      </w:r>
      <w:r w:rsidRPr="009C5176">
        <w:rPr>
          <w:color w:val="auto"/>
        </w:rPr>
        <w:t xml:space="preserve">processing </w:t>
      </w:r>
      <w:r w:rsidR="00BE0A8A" w:rsidRPr="009C5176">
        <w:rPr>
          <w:color w:val="auto"/>
        </w:rPr>
        <w:t>step.</w:t>
      </w:r>
    </w:p>
    <w:p w14:paraId="6C4AD7F4" w14:textId="3CAC19BF" w:rsidR="00E267D6" w:rsidRDefault="00E267D6" w:rsidP="009C5176">
      <w:pPr>
        <w:pStyle w:val="NormalWeb"/>
        <w:spacing w:before="0" w:beforeAutospacing="0" w:after="0" w:afterAutospacing="0"/>
        <w:contextualSpacing/>
        <w:rPr>
          <w:color w:val="auto"/>
        </w:rPr>
      </w:pPr>
    </w:p>
    <w:p w14:paraId="2C327B0C" w14:textId="71FA0B38" w:rsidR="003A03D4" w:rsidRPr="009C5176" w:rsidRDefault="000A0C97" w:rsidP="009C5176">
      <w:pPr>
        <w:pStyle w:val="NormalWeb"/>
        <w:numPr>
          <w:ilvl w:val="1"/>
          <w:numId w:val="33"/>
        </w:numPr>
        <w:spacing w:before="0" w:beforeAutospacing="0" w:after="0" w:afterAutospacing="0"/>
        <w:ind w:left="0" w:firstLine="0"/>
        <w:contextualSpacing/>
        <w:rPr>
          <w:color w:val="auto"/>
        </w:rPr>
      </w:pPr>
      <w:r w:rsidRPr="009C5176">
        <w:rPr>
          <w:color w:val="auto"/>
        </w:rPr>
        <w:t xml:space="preserve">Prior to tissue processing, wash the histocasettes in 100% EtOH 2x </w:t>
      </w:r>
      <w:r w:rsidR="00E267D6">
        <w:rPr>
          <w:color w:val="auto"/>
        </w:rPr>
        <w:t xml:space="preserve">for </w:t>
      </w:r>
      <w:r w:rsidRPr="009C5176">
        <w:rPr>
          <w:color w:val="auto"/>
        </w:rPr>
        <w:t>10 min</w:t>
      </w:r>
      <w:r w:rsidR="00E267D6">
        <w:rPr>
          <w:color w:val="auto"/>
        </w:rPr>
        <w:t xml:space="preserve"> each</w:t>
      </w:r>
      <w:r w:rsidRPr="009C5176">
        <w:rPr>
          <w:color w:val="auto"/>
        </w:rPr>
        <w:t xml:space="preserve">. </w:t>
      </w:r>
      <w:r w:rsidR="00E34AE5" w:rsidRPr="009C5176">
        <w:rPr>
          <w:color w:val="auto"/>
        </w:rPr>
        <w:t>In this case</w:t>
      </w:r>
      <w:r w:rsidR="00E267D6">
        <w:rPr>
          <w:color w:val="auto"/>
        </w:rPr>
        <w:t>, use</w:t>
      </w:r>
      <w:r w:rsidR="00E34AE5" w:rsidRPr="009C5176">
        <w:rPr>
          <w:color w:val="auto"/>
        </w:rPr>
        <w:t xml:space="preserve"> </w:t>
      </w:r>
      <w:r w:rsidR="00D616B2" w:rsidRPr="009C5176">
        <w:rPr>
          <w:color w:val="auto"/>
        </w:rPr>
        <w:t>a</w:t>
      </w:r>
      <w:r w:rsidR="003A03D4" w:rsidRPr="009C5176">
        <w:rPr>
          <w:color w:val="auto"/>
        </w:rPr>
        <w:t xml:space="preserve"> </w:t>
      </w:r>
      <w:r w:rsidR="004A046C" w:rsidRPr="009C5176">
        <w:rPr>
          <w:color w:val="auto"/>
        </w:rPr>
        <w:t>m</w:t>
      </w:r>
      <w:r w:rsidR="003A03D4" w:rsidRPr="009C5176">
        <w:rPr>
          <w:color w:val="auto"/>
        </w:rPr>
        <w:t>icrowave station for tissue processing</w:t>
      </w:r>
      <w:r w:rsidR="00CA252E" w:rsidRPr="009C5176">
        <w:rPr>
          <w:color w:val="auto"/>
        </w:rPr>
        <w:t>.</w:t>
      </w:r>
      <w:r w:rsidR="003A03D4" w:rsidRPr="009C5176">
        <w:rPr>
          <w:color w:val="auto"/>
        </w:rPr>
        <w:t xml:space="preserve"> </w:t>
      </w:r>
      <w:r w:rsidR="00CA252E" w:rsidRPr="009C5176">
        <w:rPr>
          <w:color w:val="auto"/>
        </w:rPr>
        <w:t>S</w:t>
      </w:r>
      <w:r w:rsidR="003A03D4" w:rsidRPr="009C5176">
        <w:rPr>
          <w:color w:val="auto"/>
        </w:rPr>
        <w:t>elect the program used for 1 mm tissue thickness</w:t>
      </w:r>
      <w:r w:rsidR="00E729C2" w:rsidRPr="009C5176">
        <w:rPr>
          <w:color w:val="auto"/>
        </w:rPr>
        <w:t xml:space="preserve"> </w:t>
      </w:r>
      <w:r w:rsidR="00590971" w:rsidRPr="009C5176">
        <w:rPr>
          <w:color w:val="auto"/>
        </w:rPr>
        <w:t xml:space="preserve">and follow the </w:t>
      </w:r>
      <w:r w:rsidR="008A321F" w:rsidRPr="009C5176">
        <w:rPr>
          <w:color w:val="auto"/>
        </w:rPr>
        <w:t xml:space="preserve">instructions </w:t>
      </w:r>
      <w:r w:rsidR="006D4560" w:rsidRPr="009C5176">
        <w:rPr>
          <w:color w:val="auto"/>
        </w:rPr>
        <w:t>provided in</w:t>
      </w:r>
      <w:r w:rsidR="008A321F" w:rsidRPr="009C5176">
        <w:rPr>
          <w:color w:val="auto"/>
        </w:rPr>
        <w:t xml:space="preserve"> the manual</w:t>
      </w:r>
      <w:r w:rsidR="00E729C2" w:rsidRPr="009C5176">
        <w:rPr>
          <w:color w:val="auto"/>
        </w:rPr>
        <w:t xml:space="preserve"> </w:t>
      </w:r>
      <w:r w:rsidR="008A321F" w:rsidRPr="009C5176">
        <w:rPr>
          <w:color w:val="auto"/>
        </w:rPr>
        <w:t>(https://www.totaltissuediagnostics.com/images/MM073-005_-_KOS__Operator_Manual.pdf)</w:t>
      </w:r>
      <w:r w:rsidR="003A03D4" w:rsidRPr="009C5176">
        <w:rPr>
          <w:color w:val="auto"/>
        </w:rPr>
        <w:t>.</w:t>
      </w:r>
    </w:p>
    <w:p w14:paraId="1BF11C66" w14:textId="77777777" w:rsidR="00E267D6" w:rsidRDefault="00E267D6" w:rsidP="009C5176">
      <w:pPr>
        <w:pStyle w:val="BodyTextIndent"/>
        <w:spacing w:after="0"/>
        <w:ind w:left="0"/>
        <w:contextualSpacing/>
        <w:rPr>
          <w:b/>
          <w:color w:val="auto"/>
        </w:rPr>
      </w:pPr>
    </w:p>
    <w:p w14:paraId="0ECAFED9" w14:textId="0DD0BD0C" w:rsidR="002203B6" w:rsidRPr="009C5176" w:rsidRDefault="002203B6" w:rsidP="009C5176">
      <w:pPr>
        <w:pStyle w:val="BodyTextIndent"/>
        <w:spacing w:after="0"/>
        <w:ind w:left="0"/>
        <w:contextualSpacing/>
        <w:rPr>
          <w:color w:val="auto"/>
        </w:rPr>
      </w:pPr>
      <w:r w:rsidRPr="009C5176">
        <w:rPr>
          <w:b/>
          <w:color w:val="auto"/>
        </w:rPr>
        <w:t>Note</w:t>
      </w:r>
      <w:r w:rsidRPr="009C5176">
        <w:rPr>
          <w:color w:val="auto"/>
        </w:rPr>
        <w:t>: W</w:t>
      </w:r>
      <w:r w:rsidR="00BA1F0B" w:rsidRPr="009C5176">
        <w:rPr>
          <w:color w:val="auto"/>
        </w:rPr>
        <w:t>hen</w:t>
      </w:r>
      <w:r w:rsidRPr="009C5176">
        <w:rPr>
          <w:color w:val="auto"/>
        </w:rPr>
        <w:t xml:space="preserve"> using other tissue processing machines, use the program suitable for thin tissue samples.</w:t>
      </w:r>
    </w:p>
    <w:p w14:paraId="272FB5C5" w14:textId="208D61AD" w:rsidR="00E267D6" w:rsidRPr="009C5176" w:rsidRDefault="00E267D6" w:rsidP="009C5176">
      <w:pPr>
        <w:pStyle w:val="NormalWeb"/>
        <w:spacing w:before="0" w:beforeAutospacing="0" w:after="0" w:afterAutospacing="0"/>
        <w:contextualSpacing/>
        <w:rPr>
          <w:color w:val="auto"/>
        </w:rPr>
      </w:pPr>
    </w:p>
    <w:p w14:paraId="71508494" w14:textId="149DE347" w:rsidR="00E267D6" w:rsidRPr="009C5176" w:rsidRDefault="00395D54" w:rsidP="009C5176">
      <w:pPr>
        <w:pStyle w:val="NormalWeb"/>
        <w:numPr>
          <w:ilvl w:val="1"/>
          <w:numId w:val="33"/>
        </w:numPr>
        <w:spacing w:before="0" w:beforeAutospacing="0" w:after="0" w:afterAutospacing="0"/>
        <w:ind w:left="0" w:firstLine="0"/>
        <w:contextualSpacing/>
        <w:rPr>
          <w:color w:val="auto"/>
        </w:rPr>
      </w:pPr>
      <w:r w:rsidRPr="009C5176">
        <w:rPr>
          <w:color w:val="auto"/>
          <w:highlight w:val="yellow"/>
        </w:rPr>
        <w:t>For</w:t>
      </w:r>
      <w:r w:rsidR="00177BF6" w:rsidRPr="009C5176">
        <w:rPr>
          <w:color w:val="auto"/>
          <w:highlight w:val="yellow"/>
        </w:rPr>
        <w:t xml:space="preserve"> </w:t>
      </w:r>
      <w:r w:rsidRPr="009C5176">
        <w:rPr>
          <w:color w:val="auto"/>
          <w:highlight w:val="yellow"/>
        </w:rPr>
        <w:t xml:space="preserve">paraffin-embedding, open a histocassette and use a scalpel to carefully lift the slice from the filter paper. Discard the filter paper, and transfer the slice into a mold containing liquid </w:t>
      </w:r>
      <w:r w:rsidRPr="009C5176">
        <w:rPr>
          <w:color w:val="auto"/>
          <w:highlight w:val="yellow"/>
        </w:rPr>
        <w:t>paraffin</w:t>
      </w:r>
      <w:r w:rsidR="00614956" w:rsidRPr="009C5176">
        <w:rPr>
          <w:color w:val="auto"/>
          <w:highlight w:val="yellow"/>
        </w:rPr>
        <w:t xml:space="preserve">. </w:t>
      </w:r>
    </w:p>
    <w:p w14:paraId="3B88DFC3" w14:textId="77777777" w:rsidR="00E267D6" w:rsidRDefault="00E267D6" w:rsidP="009C5176">
      <w:pPr>
        <w:pStyle w:val="NormalWeb"/>
        <w:spacing w:before="0" w:beforeAutospacing="0" w:after="0" w:afterAutospacing="0"/>
        <w:contextualSpacing/>
        <w:rPr>
          <w:color w:val="auto"/>
          <w:highlight w:val="yellow"/>
        </w:rPr>
      </w:pPr>
    </w:p>
    <w:p w14:paraId="27A73C8C" w14:textId="0824D7DD" w:rsidR="003A03D4" w:rsidRPr="009C5176" w:rsidRDefault="00614956" w:rsidP="009C5176">
      <w:pPr>
        <w:pStyle w:val="NormalWeb"/>
        <w:numPr>
          <w:ilvl w:val="2"/>
          <w:numId w:val="33"/>
        </w:numPr>
        <w:spacing w:before="0" w:beforeAutospacing="0" w:after="0" w:afterAutospacing="0"/>
        <w:ind w:left="0" w:firstLine="0"/>
        <w:contextualSpacing/>
        <w:rPr>
          <w:color w:val="auto"/>
        </w:rPr>
      </w:pPr>
      <w:r w:rsidRPr="009C5176">
        <w:rPr>
          <w:color w:val="auto"/>
          <w:highlight w:val="yellow"/>
        </w:rPr>
        <w:t>P</w:t>
      </w:r>
      <w:r w:rsidR="003A03D4" w:rsidRPr="009C5176">
        <w:rPr>
          <w:color w:val="auto"/>
          <w:highlight w:val="yellow"/>
        </w:rPr>
        <w:t xml:space="preserve">ress the tissue against the bottom of the embedding </w:t>
      </w:r>
      <w:r w:rsidR="00D70AB9" w:rsidRPr="009C5176">
        <w:rPr>
          <w:color w:val="auto"/>
          <w:highlight w:val="yellow"/>
        </w:rPr>
        <w:t>mold</w:t>
      </w:r>
      <w:r w:rsidR="003A03D4" w:rsidRPr="009C5176">
        <w:rPr>
          <w:color w:val="auto"/>
          <w:highlight w:val="yellow"/>
        </w:rPr>
        <w:t>, for instance with a flat weight, to ensure even sectioning.</w:t>
      </w:r>
      <w:r w:rsidR="00FD00B8" w:rsidRPr="009C5176">
        <w:rPr>
          <w:color w:val="auto"/>
          <w:highlight w:val="yellow"/>
        </w:rPr>
        <w:t xml:space="preserve"> Place the bottom part of the histocasette on top of the mold, let the mold cool on a cold pate for 30 min, and separate the mold from the paraffin block.</w:t>
      </w:r>
    </w:p>
    <w:p w14:paraId="7AA059D3" w14:textId="77777777" w:rsidR="00E267D6" w:rsidRPr="009C5176" w:rsidRDefault="00E267D6" w:rsidP="009C5176">
      <w:pPr>
        <w:pStyle w:val="NormalWeb"/>
        <w:spacing w:before="0" w:beforeAutospacing="0" w:after="0" w:afterAutospacing="0"/>
        <w:contextualSpacing/>
        <w:rPr>
          <w:color w:val="auto"/>
        </w:rPr>
      </w:pPr>
    </w:p>
    <w:p w14:paraId="55CAA1BF" w14:textId="534AB891" w:rsidR="003A03D4" w:rsidRPr="009C5176" w:rsidRDefault="00D1020B" w:rsidP="009C5176">
      <w:pPr>
        <w:pStyle w:val="BodyTextIndent"/>
        <w:spacing w:after="0"/>
        <w:ind w:left="0"/>
        <w:contextualSpacing/>
        <w:rPr>
          <w:color w:val="auto"/>
        </w:rPr>
      </w:pPr>
      <w:r w:rsidRPr="009C5176">
        <w:rPr>
          <w:b/>
          <w:color w:val="auto"/>
        </w:rPr>
        <w:t>Note:</w:t>
      </w:r>
      <w:r w:rsidRPr="009C5176">
        <w:rPr>
          <w:color w:val="auto"/>
        </w:rPr>
        <w:t xml:space="preserve"> As an alternat</w:t>
      </w:r>
      <w:r w:rsidR="00AF190D" w:rsidRPr="009C5176">
        <w:rPr>
          <w:color w:val="auto"/>
        </w:rPr>
        <w:t>ive</w:t>
      </w:r>
      <w:r w:rsidRPr="009C5176">
        <w:rPr>
          <w:color w:val="auto"/>
        </w:rPr>
        <w:t xml:space="preserve"> to horizontal embedding, it is possible to embed the tumor slice vertically by positioning the slice in an upright position</w:t>
      </w:r>
      <w:r w:rsidR="00483E66" w:rsidRPr="009C5176">
        <w:rPr>
          <w:color w:val="auto"/>
        </w:rPr>
        <w:t>. V</w:t>
      </w:r>
      <w:r w:rsidR="00D70AB9" w:rsidRPr="009C5176">
        <w:rPr>
          <w:color w:val="auto"/>
        </w:rPr>
        <w:t xml:space="preserve">ertical sections </w:t>
      </w:r>
      <w:r w:rsidR="00483E66" w:rsidRPr="009C5176">
        <w:rPr>
          <w:color w:val="auto"/>
        </w:rPr>
        <w:t xml:space="preserve">readily </w:t>
      </w:r>
      <w:r w:rsidR="00D70AB9" w:rsidRPr="009C5176">
        <w:rPr>
          <w:color w:val="auto"/>
        </w:rPr>
        <w:t>permit</w:t>
      </w:r>
      <w:r w:rsidRPr="009C5176">
        <w:rPr>
          <w:color w:val="auto"/>
        </w:rPr>
        <w:t xml:space="preserve"> </w:t>
      </w:r>
      <w:r w:rsidR="00D70AB9" w:rsidRPr="009C5176">
        <w:rPr>
          <w:color w:val="auto"/>
        </w:rPr>
        <w:t>analysis</w:t>
      </w:r>
      <w:r w:rsidRPr="009C5176">
        <w:rPr>
          <w:color w:val="auto"/>
        </w:rPr>
        <w:t xml:space="preserve"> of </w:t>
      </w:r>
      <w:r w:rsidR="00D70AB9" w:rsidRPr="009C5176">
        <w:rPr>
          <w:color w:val="auto"/>
        </w:rPr>
        <w:t>gradient</w:t>
      </w:r>
      <w:r w:rsidR="00483E66" w:rsidRPr="009C5176">
        <w:rPr>
          <w:color w:val="auto"/>
        </w:rPr>
        <w:t>s</w:t>
      </w:r>
      <w:r w:rsidR="00D70AB9" w:rsidRPr="009C5176">
        <w:rPr>
          <w:color w:val="auto"/>
        </w:rPr>
        <w:t xml:space="preserve"> in </w:t>
      </w:r>
      <w:r w:rsidRPr="009C5176">
        <w:rPr>
          <w:color w:val="auto"/>
        </w:rPr>
        <w:t>viability or functional marke</w:t>
      </w:r>
      <w:r w:rsidR="00D70AB9" w:rsidRPr="009C5176">
        <w:rPr>
          <w:color w:val="auto"/>
        </w:rPr>
        <w:t>r expression</w:t>
      </w:r>
      <w:r w:rsidRPr="009C5176">
        <w:rPr>
          <w:color w:val="auto"/>
        </w:rPr>
        <w:t xml:space="preserve"> </w:t>
      </w:r>
      <w:r w:rsidR="00D70AB9" w:rsidRPr="009C5176">
        <w:rPr>
          <w:color w:val="auto"/>
        </w:rPr>
        <w:t xml:space="preserve">on a single section </w:t>
      </w:r>
      <w:r w:rsidR="00413765"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413765" w:rsidRPr="009C5176">
        <w:rPr>
          <w:color w:val="auto"/>
        </w:rPr>
      </w:r>
      <w:r w:rsidR="00413765" w:rsidRPr="009C5176">
        <w:rPr>
          <w:color w:val="auto"/>
        </w:rPr>
        <w:fldChar w:fldCharType="separate"/>
      </w:r>
      <w:r w:rsidR="00822C50" w:rsidRPr="009C5176">
        <w:rPr>
          <w:noProof/>
          <w:color w:val="auto"/>
          <w:vertAlign w:val="superscript"/>
        </w:rPr>
        <w:t>25</w:t>
      </w:r>
      <w:r w:rsidR="00413765" w:rsidRPr="009C5176">
        <w:rPr>
          <w:color w:val="auto"/>
        </w:rPr>
        <w:fldChar w:fldCharType="end"/>
      </w:r>
      <w:r w:rsidR="00D70AB9" w:rsidRPr="009C5176">
        <w:rPr>
          <w:color w:val="auto"/>
        </w:rPr>
        <w:t xml:space="preserve">. </w:t>
      </w:r>
      <w:r w:rsidR="00483E66" w:rsidRPr="009C5176">
        <w:rPr>
          <w:color w:val="auto"/>
        </w:rPr>
        <w:t>G</w:t>
      </w:r>
      <w:r w:rsidR="00D70AB9" w:rsidRPr="009C5176">
        <w:rPr>
          <w:color w:val="auto"/>
        </w:rPr>
        <w:t>radient analysis with horiz</w:t>
      </w:r>
      <w:r w:rsidR="007E1AB0" w:rsidRPr="009C5176">
        <w:rPr>
          <w:color w:val="auto"/>
        </w:rPr>
        <w:t>o</w:t>
      </w:r>
      <w:r w:rsidR="00D70AB9" w:rsidRPr="009C5176">
        <w:rPr>
          <w:color w:val="auto"/>
        </w:rPr>
        <w:t>ntally</w:t>
      </w:r>
      <w:r w:rsidR="00483E66" w:rsidRPr="009C5176">
        <w:rPr>
          <w:color w:val="auto"/>
        </w:rPr>
        <w:t>-</w:t>
      </w:r>
      <w:r w:rsidR="00D70AB9" w:rsidRPr="009C5176">
        <w:rPr>
          <w:color w:val="auto"/>
        </w:rPr>
        <w:t xml:space="preserve">embedded slices requires </w:t>
      </w:r>
      <w:r w:rsidRPr="009C5176">
        <w:rPr>
          <w:color w:val="auto"/>
        </w:rPr>
        <w:t>paraffin section</w:t>
      </w:r>
      <w:r w:rsidR="00483E66" w:rsidRPr="009C5176">
        <w:rPr>
          <w:color w:val="auto"/>
        </w:rPr>
        <w:t>ing</w:t>
      </w:r>
      <w:r w:rsidRPr="009C5176">
        <w:rPr>
          <w:color w:val="auto"/>
        </w:rPr>
        <w:t xml:space="preserve"> as described in step 6.2</w:t>
      </w:r>
      <w:r w:rsidR="00483E66" w:rsidRPr="009C5176">
        <w:rPr>
          <w:color w:val="auto"/>
        </w:rPr>
        <w:t>.</w:t>
      </w:r>
    </w:p>
    <w:p w14:paraId="001D100B" w14:textId="0879EE30" w:rsidR="00E267D6" w:rsidRPr="009C5176" w:rsidRDefault="00E267D6" w:rsidP="009C5176">
      <w:pPr>
        <w:pStyle w:val="NormalWeb"/>
        <w:spacing w:before="0" w:beforeAutospacing="0" w:after="0" w:afterAutospacing="0"/>
        <w:contextualSpacing/>
        <w:outlineLvl w:val="0"/>
        <w:rPr>
          <w:b/>
          <w:color w:val="auto"/>
        </w:rPr>
      </w:pPr>
    </w:p>
    <w:p w14:paraId="59AC02E3" w14:textId="251244E7" w:rsidR="003A03D4" w:rsidRPr="009C5176" w:rsidRDefault="003A03D4" w:rsidP="009C5176">
      <w:pPr>
        <w:pStyle w:val="NormalWeb"/>
        <w:numPr>
          <w:ilvl w:val="0"/>
          <w:numId w:val="33"/>
        </w:numPr>
        <w:spacing w:before="0" w:beforeAutospacing="0" w:after="0" w:afterAutospacing="0"/>
        <w:ind w:left="0" w:firstLine="0"/>
        <w:contextualSpacing/>
        <w:outlineLvl w:val="0"/>
        <w:rPr>
          <w:b/>
          <w:color w:val="auto"/>
        </w:rPr>
      </w:pPr>
      <w:r w:rsidRPr="009C5176">
        <w:rPr>
          <w:b/>
          <w:bCs/>
          <w:color w:val="auto"/>
        </w:rPr>
        <w:t>Processing</w:t>
      </w:r>
      <w:r w:rsidRPr="009C5176">
        <w:rPr>
          <w:b/>
          <w:color w:val="auto"/>
          <w:highlight w:val="yellow"/>
        </w:rPr>
        <w:t xml:space="preserve"> and </w:t>
      </w:r>
      <w:r w:rsidR="00E267D6" w:rsidRPr="009C5176">
        <w:rPr>
          <w:b/>
          <w:color w:val="auto"/>
          <w:highlight w:val="yellow"/>
        </w:rPr>
        <w:t xml:space="preserve">Analysis </w:t>
      </w:r>
      <w:r w:rsidR="00E267D6">
        <w:rPr>
          <w:b/>
          <w:color w:val="auto"/>
          <w:highlight w:val="yellow"/>
        </w:rPr>
        <w:t>o</w:t>
      </w:r>
      <w:r w:rsidR="00E267D6" w:rsidRPr="009C5176">
        <w:rPr>
          <w:b/>
          <w:color w:val="auto"/>
          <w:highlight w:val="yellow"/>
        </w:rPr>
        <w:t xml:space="preserve">f </w:t>
      </w:r>
      <w:r w:rsidR="00E267D6" w:rsidRPr="009C5176">
        <w:rPr>
          <w:b/>
          <w:color w:val="auto"/>
          <w:highlight w:val="yellow"/>
        </w:rPr>
        <w:t xml:space="preserve">Formalin-Fixed </w:t>
      </w:r>
      <w:r w:rsidR="00E267D6">
        <w:rPr>
          <w:b/>
          <w:color w:val="auto"/>
          <w:highlight w:val="yellow"/>
        </w:rPr>
        <w:t>a</w:t>
      </w:r>
      <w:r w:rsidR="00E267D6" w:rsidRPr="009C5176">
        <w:rPr>
          <w:b/>
          <w:color w:val="auto"/>
          <w:highlight w:val="yellow"/>
        </w:rPr>
        <w:t xml:space="preserve">nd </w:t>
      </w:r>
      <w:r w:rsidR="00E267D6" w:rsidRPr="009C5176">
        <w:rPr>
          <w:b/>
          <w:color w:val="auto"/>
          <w:highlight w:val="yellow"/>
        </w:rPr>
        <w:t>Paraffin-Embedded (</w:t>
      </w:r>
      <w:r w:rsidRPr="009C5176">
        <w:rPr>
          <w:b/>
          <w:color w:val="auto"/>
          <w:highlight w:val="yellow"/>
        </w:rPr>
        <w:t>FFPE</w:t>
      </w:r>
      <w:r w:rsidR="00E267D6" w:rsidRPr="009C5176">
        <w:rPr>
          <w:b/>
          <w:color w:val="auto"/>
          <w:highlight w:val="yellow"/>
        </w:rPr>
        <w:t>) Tissues</w:t>
      </w:r>
    </w:p>
    <w:p w14:paraId="7A6F78CF" w14:textId="48EA2743" w:rsidR="00E267D6" w:rsidRDefault="00E267D6" w:rsidP="009C5176">
      <w:pPr>
        <w:pStyle w:val="NormalWeb"/>
        <w:spacing w:before="0" w:beforeAutospacing="0" w:after="0" w:afterAutospacing="0"/>
        <w:contextualSpacing/>
        <w:rPr>
          <w:color w:val="auto"/>
          <w:highlight w:val="yellow"/>
        </w:rPr>
      </w:pPr>
    </w:p>
    <w:p w14:paraId="36F7AAE3" w14:textId="07CA641E" w:rsidR="003A03D4" w:rsidRPr="009C5176" w:rsidRDefault="00FB2462" w:rsidP="009C5176">
      <w:pPr>
        <w:pStyle w:val="NormalWeb"/>
        <w:numPr>
          <w:ilvl w:val="1"/>
          <w:numId w:val="33"/>
        </w:numPr>
        <w:spacing w:before="0" w:beforeAutospacing="0" w:after="0" w:afterAutospacing="0"/>
        <w:ind w:left="0" w:firstLine="0"/>
        <w:contextualSpacing/>
        <w:rPr>
          <w:color w:val="auto"/>
          <w:highlight w:val="yellow"/>
        </w:rPr>
      </w:pPr>
      <w:r w:rsidRPr="009C5176">
        <w:rPr>
          <w:color w:val="auto"/>
          <w:highlight w:val="yellow"/>
        </w:rPr>
        <w:t>Prepare 4 µm thi</w:t>
      </w:r>
      <w:r w:rsidR="00483E66" w:rsidRPr="009C5176">
        <w:rPr>
          <w:color w:val="auto"/>
          <w:highlight w:val="yellow"/>
        </w:rPr>
        <w:t>n</w:t>
      </w:r>
      <w:r w:rsidRPr="009C5176">
        <w:rPr>
          <w:color w:val="auto"/>
          <w:highlight w:val="yellow"/>
        </w:rPr>
        <w:t xml:space="preserve"> sections of the FFPE</w:t>
      </w:r>
      <w:r w:rsidR="00483E66" w:rsidRPr="009C5176">
        <w:rPr>
          <w:color w:val="auto"/>
          <w:highlight w:val="yellow"/>
        </w:rPr>
        <w:t xml:space="preserve"> </w:t>
      </w:r>
      <w:r w:rsidRPr="009C5176">
        <w:rPr>
          <w:color w:val="auto"/>
          <w:highlight w:val="yellow"/>
        </w:rPr>
        <w:t>tissue slice</w:t>
      </w:r>
      <w:r w:rsidR="00483E66" w:rsidRPr="009C5176">
        <w:rPr>
          <w:color w:val="auto"/>
          <w:highlight w:val="yellow"/>
        </w:rPr>
        <w:t xml:space="preserve"> blocks</w:t>
      </w:r>
      <w:r w:rsidRPr="009C5176">
        <w:rPr>
          <w:color w:val="auto"/>
          <w:highlight w:val="yellow"/>
        </w:rPr>
        <w:t xml:space="preserve"> using </w:t>
      </w:r>
      <w:r w:rsidR="00483E66" w:rsidRPr="009C5176">
        <w:rPr>
          <w:color w:val="auto"/>
          <w:highlight w:val="yellow"/>
        </w:rPr>
        <w:t xml:space="preserve">a </w:t>
      </w:r>
      <w:r w:rsidRPr="009C5176">
        <w:rPr>
          <w:color w:val="auto"/>
          <w:highlight w:val="yellow"/>
        </w:rPr>
        <w:t xml:space="preserve">microtome. </w:t>
      </w:r>
      <w:r w:rsidR="003A03D4" w:rsidRPr="009C5176">
        <w:rPr>
          <w:color w:val="auto"/>
          <w:highlight w:val="yellow"/>
        </w:rPr>
        <w:t xml:space="preserve">When sectioning, adjust the angle of the block </w:t>
      </w:r>
      <w:r w:rsidRPr="009C5176">
        <w:rPr>
          <w:color w:val="auto"/>
          <w:highlight w:val="yellow"/>
        </w:rPr>
        <w:t>so that the surface of the block is horizontal</w:t>
      </w:r>
      <w:r w:rsidR="00D14B38" w:rsidRPr="009C5176">
        <w:rPr>
          <w:color w:val="auto"/>
          <w:highlight w:val="yellow"/>
        </w:rPr>
        <w:t xml:space="preserve">ly oriented with respect to </w:t>
      </w:r>
      <w:r w:rsidRPr="009C5176">
        <w:rPr>
          <w:color w:val="auto"/>
          <w:highlight w:val="yellow"/>
        </w:rPr>
        <w:t>the blade</w:t>
      </w:r>
      <w:r w:rsidR="00D14B38" w:rsidRPr="009C5176">
        <w:rPr>
          <w:color w:val="auto"/>
          <w:highlight w:val="yellow"/>
        </w:rPr>
        <w:t>;</w:t>
      </w:r>
      <w:r w:rsidRPr="009C5176">
        <w:rPr>
          <w:color w:val="auto"/>
          <w:highlight w:val="yellow"/>
        </w:rPr>
        <w:t xml:space="preserve"> this is necessary</w:t>
      </w:r>
      <w:r w:rsidR="003A03D4" w:rsidRPr="009C5176">
        <w:rPr>
          <w:color w:val="auto"/>
          <w:highlight w:val="yellow"/>
        </w:rPr>
        <w:t xml:space="preserve"> to </w:t>
      </w:r>
      <w:r w:rsidR="00D14B38" w:rsidRPr="009C5176">
        <w:rPr>
          <w:color w:val="auto"/>
          <w:highlight w:val="yellow"/>
        </w:rPr>
        <w:t>obtain</w:t>
      </w:r>
      <w:r w:rsidR="003A03D4" w:rsidRPr="009C5176">
        <w:rPr>
          <w:color w:val="auto"/>
          <w:highlight w:val="yellow"/>
        </w:rPr>
        <w:t xml:space="preserve"> even sections throughout the tissue. </w:t>
      </w:r>
    </w:p>
    <w:p w14:paraId="557602DC" w14:textId="59F10AE8" w:rsidR="00E267D6" w:rsidRPr="009C5176" w:rsidRDefault="00E267D6" w:rsidP="009C5176">
      <w:pPr>
        <w:pStyle w:val="NormalWeb"/>
        <w:spacing w:before="0" w:beforeAutospacing="0" w:after="0" w:afterAutospacing="0"/>
        <w:contextualSpacing/>
        <w:rPr>
          <w:color w:val="auto"/>
        </w:rPr>
      </w:pPr>
    </w:p>
    <w:p w14:paraId="654728AC" w14:textId="73FA1AEE" w:rsidR="0091706E" w:rsidRPr="009C5176"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highlight w:val="yellow"/>
        </w:rPr>
        <w:t xml:space="preserve">To enable capture of a potential culture-induced </w:t>
      </w:r>
      <w:r w:rsidR="00FE6627" w:rsidRPr="009C5176">
        <w:rPr>
          <w:color w:val="auto"/>
          <w:highlight w:val="yellow"/>
        </w:rPr>
        <w:t>viability</w:t>
      </w:r>
      <w:r w:rsidR="006D2FEA" w:rsidRPr="009C5176">
        <w:rPr>
          <w:color w:val="auto"/>
          <w:highlight w:val="yellow"/>
        </w:rPr>
        <w:t xml:space="preserve"> gradient</w:t>
      </w:r>
      <w:r w:rsidR="00FE6627" w:rsidRPr="009C5176">
        <w:rPr>
          <w:color w:val="auto"/>
          <w:highlight w:val="yellow"/>
        </w:rPr>
        <w:t xml:space="preserve">, </w:t>
      </w:r>
      <w:r w:rsidRPr="009C5176">
        <w:rPr>
          <w:color w:val="auto"/>
          <w:highlight w:val="yellow"/>
        </w:rPr>
        <w:t xml:space="preserve">cell </w:t>
      </w:r>
      <w:r w:rsidR="00D14B38" w:rsidRPr="009C5176">
        <w:rPr>
          <w:color w:val="auto"/>
          <w:highlight w:val="yellow"/>
        </w:rPr>
        <w:t xml:space="preserve">migration </w:t>
      </w:r>
      <w:r w:rsidR="006D2FEA" w:rsidRPr="009C5176">
        <w:rPr>
          <w:color w:val="auto"/>
          <w:highlight w:val="yellow"/>
        </w:rPr>
        <w:t>across the slices, or gradients in bio</w:t>
      </w:r>
      <w:r w:rsidRPr="009C5176">
        <w:rPr>
          <w:color w:val="auto"/>
          <w:highlight w:val="yellow"/>
        </w:rPr>
        <w:t xml:space="preserve">marker </w:t>
      </w:r>
      <w:r w:rsidR="000B5AE4" w:rsidRPr="009C5176">
        <w:rPr>
          <w:color w:val="auto"/>
          <w:highlight w:val="yellow"/>
        </w:rPr>
        <w:t xml:space="preserve">expression </w:t>
      </w:r>
      <w:r w:rsidRPr="009C5176">
        <w:rPr>
          <w:color w:val="auto"/>
          <w:highlight w:val="yellow"/>
        </w:rPr>
        <w:t>across cultured slices, collect sections from the top, center and bottom layers of each of the tissue slice on object slides</w:t>
      </w:r>
      <w:r w:rsidR="002203B6" w:rsidRPr="009C5176">
        <w:rPr>
          <w:color w:val="auto"/>
          <w:highlight w:val="yellow"/>
        </w:rPr>
        <w:t xml:space="preserve"> </w:t>
      </w:r>
      <w:r w:rsidR="0091706E" w:rsidRPr="009C5176">
        <w:rPr>
          <w:color w:val="auto"/>
          <w:highlight w:val="yellow"/>
        </w:rPr>
        <w:t>as explained below</w:t>
      </w:r>
      <w:r w:rsidRPr="009C5176">
        <w:rPr>
          <w:color w:val="auto"/>
          <w:highlight w:val="yellow"/>
        </w:rPr>
        <w:t>.</w:t>
      </w:r>
      <w:r w:rsidR="00B56C1A" w:rsidRPr="009C5176">
        <w:rPr>
          <w:color w:val="auto"/>
        </w:rPr>
        <w:t xml:space="preserve"> </w:t>
      </w:r>
    </w:p>
    <w:p w14:paraId="311802DC" w14:textId="4FC2F5F4" w:rsidR="00E267D6" w:rsidRPr="009C5176" w:rsidRDefault="00E267D6" w:rsidP="009C5176">
      <w:pPr>
        <w:pStyle w:val="NormalWeb"/>
        <w:spacing w:before="0" w:beforeAutospacing="0" w:after="0" w:afterAutospacing="0"/>
        <w:contextualSpacing/>
        <w:rPr>
          <w:color w:val="auto"/>
        </w:rPr>
      </w:pPr>
    </w:p>
    <w:p w14:paraId="2FC73C94" w14:textId="03881BAC" w:rsidR="009037D6" w:rsidRPr="009C5176" w:rsidRDefault="009037D6" w:rsidP="009C5176">
      <w:pPr>
        <w:pStyle w:val="NormalWeb"/>
        <w:numPr>
          <w:ilvl w:val="1"/>
          <w:numId w:val="33"/>
        </w:numPr>
        <w:spacing w:before="0" w:beforeAutospacing="0" w:after="0" w:afterAutospacing="0"/>
        <w:ind w:left="0" w:firstLine="0"/>
        <w:contextualSpacing/>
        <w:rPr>
          <w:color w:val="auto"/>
        </w:rPr>
      </w:pPr>
      <w:r w:rsidRPr="009C5176">
        <w:rPr>
          <w:color w:val="auto"/>
          <w:highlight w:val="yellow"/>
        </w:rPr>
        <w:t>Collect sequential tissue sections of the paraffin</w:t>
      </w:r>
      <w:r w:rsidR="009A0ABA" w:rsidRPr="009C5176">
        <w:rPr>
          <w:color w:val="auto"/>
          <w:highlight w:val="yellow"/>
        </w:rPr>
        <w:t>-</w:t>
      </w:r>
      <w:r w:rsidRPr="009C5176">
        <w:rPr>
          <w:color w:val="auto"/>
          <w:highlight w:val="yellow"/>
        </w:rPr>
        <w:t xml:space="preserve">embedded tissue slice first on the upper </w:t>
      </w:r>
      <w:r w:rsidRPr="009C5176">
        <w:rPr>
          <w:color w:val="auto"/>
          <w:highlight w:val="yellow"/>
        </w:rPr>
        <w:lastRenderedPageBreak/>
        <w:t xml:space="preserve">part of the glass slides. </w:t>
      </w:r>
      <w:r w:rsidRPr="009C5176">
        <w:rPr>
          <w:color w:val="auto"/>
          <w:highlight w:val="yellow"/>
        </w:rPr>
        <w:t>Continue</w:t>
      </w:r>
      <w:r w:rsidRPr="009C5176">
        <w:rPr>
          <w:color w:val="auto"/>
          <w:highlight w:val="yellow"/>
        </w:rPr>
        <w:t xml:space="preserve"> collecting the sections of the deeper </w:t>
      </w:r>
      <w:r w:rsidRPr="009C5176">
        <w:rPr>
          <w:color w:val="auto"/>
          <w:highlight w:val="yellow"/>
        </w:rPr>
        <w:t>tissue</w:t>
      </w:r>
      <w:r w:rsidRPr="009C5176">
        <w:rPr>
          <w:color w:val="auto"/>
          <w:highlight w:val="yellow"/>
        </w:rPr>
        <w:t xml:space="preserve"> </w:t>
      </w:r>
      <w:r w:rsidRPr="009C5176">
        <w:rPr>
          <w:color w:val="auto"/>
          <w:highlight w:val="yellow"/>
        </w:rPr>
        <w:t>layers to the middle followed by bottom part of the glass slides</w:t>
      </w:r>
      <w:r w:rsidRPr="009C5176">
        <w:rPr>
          <w:color w:val="auto"/>
          <w:highlight w:val="yellow"/>
        </w:rPr>
        <w:t xml:space="preserve"> (</w:t>
      </w:r>
      <w:r w:rsidRPr="009C5176">
        <w:rPr>
          <w:b/>
          <w:color w:val="auto"/>
          <w:highlight w:val="yellow"/>
        </w:rPr>
        <w:t>Figure 1</w:t>
      </w:r>
      <w:r w:rsidR="00286A5F" w:rsidRPr="009C5176">
        <w:rPr>
          <w:b/>
          <w:color w:val="auto"/>
          <w:highlight w:val="yellow"/>
        </w:rPr>
        <w:t>E</w:t>
      </w:r>
      <w:r w:rsidRPr="009C5176">
        <w:rPr>
          <w:color w:val="auto"/>
          <w:highlight w:val="yellow"/>
        </w:rPr>
        <w:t>)</w:t>
      </w:r>
      <w:r w:rsidRPr="009C5176">
        <w:rPr>
          <w:color w:val="auto"/>
          <w:highlight w:val="yellow"/>
        </w:rPr>
        <w:t>.</w:t>
      </w:r>
    </w:p>
    <w:p w14:paraId="179A5480" w14:textId="77777777" w:rsidR="00E267D6" w:rsidRPr="009C5176" w:rsidRDefault="00E267D6" w:rsidP="009C5176">
      <w:pPr>
        <w:pStyle w:val="NormalWeb"/>
        <w:spacing w:before="0" w:beforeAutospacing="0" w:after="0" w:afterAutospacing="0"/>
        <w:contextualSpacing/>
        <w:rPr>
          <w:color w:val="auto"/>
        </w:rPr>
      </w:pPr>
    </w:p>
    <w:p w14:paraId="59DEE218" w14:textId="337DDB15" w:rsidR="00565EAD" w:rsidRDefault="00565EAD" w:rsidP="009C5176">
      <w:pPr>
        <w:pStyle w:val="BodyTextIndent"/>
        <w:spacing w:after="0"/>
        <w:ind w:left="0"/>
        <w:contextualSpacing/>
        <w:rPr>
          <w:color w:val="auto"/>
        </w:rPr>
      </w:pPr>
      <w:r w:rsidRPr="009C5176">
        <w:rPr>
          <w:b/>
          <w:color w:val="auto"/>
        </w:rPr>
        <w:t>Note:</w:t>
      </w:r>
      <w:r w:rsidRPr="009C5176">
        <w:rPr>
          <w:color w:val="auto"/>
        </w:rPr>
        <w:t xml:space="preserve"> </w:t>
      </w:r>
      <w:r w:rsidRPr="009C5176">
        <w:rPr>
          <w:color w:val="auto"/>
        </w:rPr>
        <w:t xml:space="preserve">To accommodate three sections on a </w:t>
      </w:r>
      <w:r w:rsidR="007A12C6" w:rsidRPr="009C5176">
        <w:rPr>
          <w:color w:val="auto"/>
        </w:rPr>
        <w:t>glass</w:t>
      </w:r>
      <w:r w:rsidR="00DE29D6" w:rsidRPr="009C5176">
        <w:rPr>
          <w:color w:val="auto"/>
        </w:rPr>
        <w:t xml:space="preserve"> </w:t>
      </w:r>
      <w:r w:rsidRPr="009C5176">
        <w:rPr>
          <w:color w:val="auto"/>
        </w:rPr>
        <w:t>slide, t</w:t>
      </w:r>
      <w:r w:rsidRPr="009C5176">
        <w:rPr>
          <w:color w:val="auto"/>
        </w:rPr>
        <w:t xml:space="preserve">rim away </w:t>
      </w:r>
      <w:r w:rsidR="00143291" w:rsidRPr="009C5176">
        <w:rPr>
          <w:color w:val="auto"/>
        </w:rPr>
        <w:t xml:space="preserve">the </w:t>
      </w:r>
      <w:r w:rsidRPr="009C5176">
        <w:rPr>
          <w:color w:val="auto"/>
        </w:rPr>
        <w:t xml:space="preserve">excess </w:t>
      </w:r>
      <w:r w:rsidR="008D0676" w:rsidRPr="009C5176">
        <w:rPr>
          <w:color w:val="auto"/>
        </w:rPr>
        <w:t xml:space="preserve">of </w:t>
      </w:r>
      <w:r w:rsidRPr="009C5176">
        <w:rPr>
          <w:color w:val="auto"/>
        </w:rPr>
        <w:t>paraffin surrounding the embedded tissue slice</w:t>
      </w:r>
      <w:r w:rsidRPr="009C5176">
        <w:rPr>
          <w:color w:val="auto"/>
        </w:rPr>
        <w:t>.</w:t>
      </w:r>
      <w:r w:rsidRPr="009C5176">
        <w:rPr>
          <w:color w:val="auto"/>
        </w:rPr>
        <w:t xml:space="preserve"> </w:t>
      </w:r>
    </w:p>
    <w:p w14:paraId="7E4A80AD" w14:textId="77777777" w:rsidR="00E267D6" w:rsidRPr="009C5176" w:rsidRDefault="00E267D6" w:rsidP="009C5176">
      <w:pPr>
        <w:pStyle w:val="BodyTextIndent"/>
        <w:spacing w:after="0"/>
        <w:ind w:left="0"/>
        <w:contextualSpacing/>
        <w:rPr>
          <w:color w:val="auto"/>
        </w:rPr>
      </w:pPr>
    </w:p>
    <w:p w14:paraId="00D794E8" w14:textId="0A72841F" w:rsidR="000B5AE4" w:rsidRDefault="003A03D4" w:rsidP="009C5176">
      <w:pPr>
        <w:pStyle w:val="NormalWeb"/>
        <w:numPr>
          <w:ilvl w:val="1"/>
          <w:numId w:val="33"/>
        </w:numPr>
        <w:spacing w:before="0" w:beforeAutospacing="0" w:after="0" w:afterAutospacing="0"/>
        <w:ind w:left="0" w:firstLine="0"/>
        <w:contextualSpacing/>
        <w:rPr>
          <w:color w:val="auto"/>
        </w:rPr>
      </w:pPr>
      <w:r w:rsidRPr="009C5176">
        <w:rPr>
          <w:color w:val="auto"/>
        </w:rPr>
        <w:t>Allow the sections to dry overnight at 37</w:t>
      </w:r>
      <w:r w:rsidR="00B9662D" w:rsidRPr="009C5176">
        <w:rPr>
          <w:color w:val="auto"/>
        </w:rPr>
        <w:t xml:space="preserve"> </w:t>
      </w:r>
      <w:r w:rsidR="00304110" w:rsidRPr="009C5176">
        <w:t>°</w:t>
      </w:r>
      <w:r w:rsidRPr="009C5176">
        <w:rPr>
          <w:color w:val="auto"/>
        </w:rPr>
        <w:t>C, and proceed with H&amp;E staining or immunohistochemistry</w:t>
      </w:r>
      <w:r w:rsidR="0020685B" w:rsidRPr="009C5176">
        <w:rPr>
          <w:color w:val="auto"/>
        </w:rPr>
        <w:t xml:space="preserve"> as </w:t>
      </w:r>
      <w:r w:rsidR="00B27C25" w:rsidRPr="009C5176">
        <w:rPr>
          <w:color w:val="auto"/>
        </w:rPr>
        <w:t>described</w:t>
      </w:r>
      <w:r w:rsidR="0020685B" w:rsidRPr="009C5176">
        <w:rPr>
          <w:color w:val="auto"/>
        </w:rPr>
        <w:t xml:space="preserve"> below</w:t>
      </w:r>
      <w:r w:rsidRPr="009C5176">
        <w:rPr>
          <w:color w:val="auto"/>
        </w:rPr>
        <w:t xml:space="preserve">. </w:t>
      </w:r>
    </w:p>
    <w:p w14:paraId="77AF5950" w14:textId="77777777" w:rsidR="00E267D6" w:rsidRPr="009C5176" w:rsidRDefault="00E267D6" w:rsidP="009C5176">
      <w:pPr>
        <w:pStyle w:val="NormalWeb"/>
        <w:spacing w:before="0" w:beforeAutospacing="0" w:after="0" w:afterAutospacing="0"/>
        <w:contextualSpacing/>
        <w:rPr>
          <w:color w:val="auto"/>
        </w:rPr>
      </w:pPr>
    </w:p>
    <w:p w14:paraId="4C61B261" w14:textId="7C886891" w:rsidR="00E267D6" w:rsidRDefault="00BF0DA3" w:rsidP="009C5176">
      <w:pPr>
        <w:pStyle w:val="BodyTextIndent"/>
        <w:spacing w:after="0"/>
        <w:ind w:left="0"/>
        <w:contextualSpacing/>
        <w:rPr>
          <w:color w:val="auto"/>
        </w:rPr>
      </w:pPr>
      <w:r w:rsidRPr="009C5176">
        <w:rPr>
          <w:b/>
          <w:color w:val="auto"/>
        </w:rPr>
        <w:t>Note</w:t>
      </w:r>
      <w:r w:rsidRPr="009C5176">
        <w:rPr>
          <w:color w:val="auto"/>
        </w:rPr>
        <w:t xml:space="preserve">: Loss of antigenicity can occur when FFPE sections are stored at high temperatures or for extended periods of time. Paraffin sections are recommended to be stored at 4 </w:t>
      </w:r>
      <w:r w:rsidR="00304110" w:rsidRPr="009C5176">
        <w:t>°</w:t>
      </w:r>
      <w:r w:rsidRPr="009C5176">
        <w:rPr>
          <w:color w:val="auto"/>
        </w:rPr>
        <w:t>C, and IHC analyses should be carried out within 6 months after sectioning.</w:t>
      </w:r>
    </w:p>
    <w:p w14:paraId="18207DF0" w14:textId="77777777" w:rsidR="00E267D6" w:rsidRPr="009C5176" w:rsidRDefault="00E267D6" w:rsidP="009C5176">
      <w:pPr>
        <w:pStyle w:val="BodyTextIndent"/>
        <w:spacing w:after="0"/>
        <w:ind w:left="0"/>
        <w:contextualSpacing/>
        <w:rPr>
          <w:color w:val="auto"/>
        </w:rPr>
      </w:pPr>
    </w:p>
    <w:p w14:paraId="39DEAFCB" w14:textId="28A3D896" w:rsidR="0020685B" w:rsidRDefault="0020685B" w:rsidP="009C5176">
      <w:pPr>
        <w:pStyle w:val="BodyTextIndent"/>
        <w:numPr>
          <w:ilvl w:val="2"/>
          <w:numId w:val="33"/>
        </w:numPr>
        <w:spacing w:after="0"/>
        <w:ind w:left="0" w:firstLine="0"/>
        <w:contextualSpacing/>
      </w:pPr>
      <w:r w:rsidRPr="009C5176">
        <w:rPr>
          <w:color w:val="auto"/>
        </w:rPr>
        <w:t xml:space="preserve">For H&amp;E staining, </w:t>
      </w:r>
      <w:r w:rsidRPr="009C5176">
        <w:rPr>
          <w:color w:val="auto"/>
        </w:rPr>
        <w:t xml:space="preserve">deparaffinize and rehydrate the paraffin sections as follows: </w:t>
      </w:r>
      <w:r w:rsidRPr="009C5176">
        <w:t>xylene 3 x 5 min, 100% Et</w:t>
      </w:r>
      <w:r w:rsidR="00143D8E" w:rsidRPr="009C5176">
        <w:t>O</w:t>
      </w:r>
      <w:r w:rsidRPr="009C5176">
        <w:t>H 3 x 1 min, 96% Et</w:t>
      </w:r>
      <w:r w:rsidR="00143D8E" w:rsidRPr="009C5176">
        <w:t>O</w:t>
      </w:r>
      <w:r w:rsidRPr="009C5176">
        <w:t>H 2 x 1 min, 70% Et</w:t>
      </w:r>
      <w:r w:rsidR="00143D8E" w:rsidRPr="009C5176">
        <w:t>O</w:t>
      </w:r>
      <w:r w:rsidRPr="009C5176">
        <w:t xml:space="preserve">H 1x 1min, and deionized water </w:t>
      </w:r>
      <w:r w:rsidR="00254FAE" w:rsidRPr="009C5176">
        <w:t>2</w:t>
      </w:r>
      <w:r w:rsidRPr="009C5176">
        <w:t xml:space="preserve"> x 1 min. </w:t>
      </w:r>
    </w:p>
    <w:p w14:paraId="2DEFE15E" w14:textId="77777777" w:rsidR="00E267D6" w:rsidRPr="009C5176" w:rsidRDefault="00E267D6" w:rsidP="009C5176">
      <w:pPr>
        <w:pStyle w:val="BodyTextIndent"/>
        <w:spacing w:after="0"/>
        <w:ind w:left="0"/>
        <w:contextualSpacing/>
      </w:pPr>
    </w:p>
    <w:p w14:paraId="0A665833" w14:textId="5040631D" w:rsidR="0020685B" w:rsidRPr="009C5176" w:rsidRDefault="0020685B" w:rsidP="009C5176">
      <w:pPr>
        <w:pStyle w:val="BodyTextIndent"/>
        <w:numPr>
          <w:ilvl w:val="2"/>
          <w:numId w:val="33"/>
        </w:numPr>
        <w:spacing w:after="0"/>
        <w:ind w:left="0" w:firstLine="0"/>
        <w:contextualSpacing/>
      </w:pPr>
      <w:r w:rsidRPr="009C5176">
        <w:t xml:space="preserve">Incubate the sections in </w:t>
      </w:r>
      <w:r w:rsidR="003301D1" w:rsidRPr="009C5176">
        <w:t>freshly</w:t>
      </w:r>
      <w:r w:rsidR="003301D1" w:rsidRPr="009C5176">
        <w:t xml:space="preserve"> filtered </w:t>
      </w:r>
      <w:r w:rsidR="00E10D80" w:rsidRPr="009C5176">
        <w:t>h</w:t>
      </w:r>
      <w:r w:rsidR="004821AD" w:rsidRPr="009C5176">
        <w:t>ematoxylin</w:t>
      </w:r>
      <w:r w:rsidRPr="009C5176">
        <w:t xml:space="preserve"> solution for 10 min, and wash under </w:t>
      </w:r>
      <w:r w:rsidRPr="009C5176">
        <w:rPr>
          <w:color w:val="auto"/>
        </w:rPr>
        <w:t>running</w:t>
      </w:r>
      <w:r w:rsidRPr="009C5176">
        <w:t xml:space="preserve"> tap water for 5 min. </w:t>
      </w:r>
      <w:r w:rsidRPr="009C5176">
        <w:t xml:space="preserve">Dip the </w:t>
      </w:r>
      <w:r w:rsidR="00D67D66" w:rsidRPr="009C5176">
        <w:t xml:space="preserve">sections in </w:t>
      </w:r>
      <w:r w:rsidR="00DA5849" w:rsidRPr="009C5176">
        <w:t>acid alcohol (</w:t>
      </w:r>
      <w:r w:rsidR="00D67D66" w:rsidRPr="009C5176">
        <w:t>1% HC</w:t>
      </w:r>
      <w:r w:rsidR="00DA5849" w:rsidRPr="009C5176">
        <w:t>l</w:t>
      </w:r>
      <w:r w:rsidR="00FE322E" w:rsidRPr="009C5176">
        <w:t xml:space="preserve"> in 70% EtOH</w:t>
      </w:r>
      <w:r w:rsidR="00DA5849" w:rsidRPr="009C5176">
        <w:t>)</w:t>
      </w:r>
      <w:r w:rsidR="00D67D66" w:rsidRPr="009C5176">
        <w:t xml:space="preserve"> for 2 times, and wash under running t</w:t>
      </w:r>
      <w:r w:rsidR="00D67D66" w:rsidRPr="009C5176">
        <w:t>ap water for 5 min</w:t>
      </w:r>
      <w:r w:rsidR="00EB7673" w:rsidRPr="009C5176">
        <w:t xml:space="preserve"> followed by incubation with 0.5% eosin for 2 min.</w:t>
      </w:r>
    </w:p>
    <w:p w14:paraId="19BE937D" w14:textId="0AB12CC7" w:rsidR="00E267D6" w:rsidRPr="009C5176" w:rsidRDefault="00E267D6" w:rsidP="009C5176">
      <w:pPr>
        <w:pStyle w:val="BodyTextIndent"/>
        <w:spacing w:after="0"/>
        <w:ind w:left="0"/>
        <w:contextualSpacing/>
      </w:pPr>
    </w:p>
    <w:p w14:paraId="119B56B3" w14:textId="5A031D0B" w:rsidR="00D67D66" w:rsidRPr="009C5176" w:rsidRDefault="005E12FB" w:rsidP="009C5176">
      <w:pPr>
        <w:pStyle w:val="BodyTextIndent"/>
        <w:numPr>
          <w:ilvl w:val="2"/>
          <w:numId w:val="33"/>
        </w:numPr>
        <w:spacing w:after="0"/>
        <w:ind w:left="0" w:firstLine="0"/>
        <w:contextualSpacing/>
      </w:pPr>
      <w:r w:rsidRPr="009C5176">
        <w:t xml:space="preserve">Following </w:t>
      </w:r>
      <w:r w:rsidR="00AF190D" w:rsidRPr="009C5176">
        <w:t xml:space="preserve">the </w:t>
      </w:r>
      <w:r w:rsidRPr="009C5176">
        <w:t>eosin step, d</w:t>
      </w:r>
      <w:r w:rsidR="00B27C25" w:rsidRPr="009C5176">
        <w:rPr>
          <w:color w:val="auto"/>
        </w:rPr>
        <w:t>ehydrate the sections by immersing the slides in alcohol and xylene solutions, as follows:</w:t>
      </w:r>
      <w:r w:rsidR="00B56C1A" w:rsidRPr="009C5176">
        <w:rPr>
          <w:color w:val="auto"/>
        </w:rPr>
        <w:t xml:space="preserve"> </w:t>
      </w:r>
      <w:r w:rsidR="00B27C25" w:rsidRPr="009C5176">
        <w:rPr>
          <w:color w:val="auto"/>
        </w:rPr>
        <w:t>96% Et</w:t>
      </w:r>
      <w:r w:rsidR="00D03A34" w:rsidRPr="009C5176">
        <w:rPr>
          <w:color w:val="auto"/>
        </w:rPr>
        <w:t>O</w:t>
      </w:r>
      <w:r w:rsidR="00B27C25" w:rsidRPr="009C5176">
        <w:rPr>
          <w:color w:val="auto"/>
        </w:rPr>
        <w:t>H</w:t>
      </w:r>
      <w:r w:rsidR="00B56C1A" w:rsidRPr="009C5176">
        <w:rPr>
          <w:color w:val="auto"/>
        </w:rPr>
        <w:t xml:space="preserve"> </w:t>
      </w:r>
      <w:r w:rsidR="00D40CC2" w:rsidRPr="009C5176">
        <w:rPr>
          <w:color w:val="auto"/>
        </w:rPr>
        <w:t xml:space="preserve">2 x </w:t>
      </w:r>
      <w:r w:rsidR="00B27C25" w:rsidRPr="009C5176">
        <w:rPr>
          <w:color w:val="auto"/>
        </w:rPr>
        <w:t>15 s</w:t>
      </w:r>
      <w:r w:rsidR="00E120A0" w:rsidRPr="009C5176">
        <w:rPr>
          <w:color w:val="auto"/>
        </w:rPr>
        <w:t>,</w:t>
      </w:r>
      <w:r w:rsidR="00B27C25" w:rsidRPr="009C5176">
        <w:rPr>
          <w:color w:val="auto"/>
        </w:rPr>
        <w:t xml:space="preserve"> </w:t>
      </w:r>
      <w:r w:rsidR="00B27C25" w:rsidRPr="009C5176">
        <w:rPr>
          <w:color w:val="auto"/>
        </w:rPr>
        <w:t>100% Et</w:t>
      </w:r>
      <w:r w:rsidR="00D03A34" w:rsidRPr="009C5176">
        <w:rPr>
          <w:color w:val="auto"/>
        </w:rPr>
        <w:t>O</w:t>
      </w:r>
      <w:r w:rsidR="00B27C25" w:rsidRPr="009C5176">
        <w:rPr>
          <w:color w:val="auto"/>
        </w:rPr>
        <w:t>H</w:t>
      </w:r>
      <w:r w:rsidR="00B27C25" w:rsidRPr="009C5176">
        <w:rPr>
          <w:color w:val="auto"/>
        </w:rPr>
        <w:t xml:space="preserve"> </w:t>
      </w:r>
      <w:r w:rsidR="00D40CC2" w:rsidRPr="009C5176">
        <w:rPr>
          <w:color w:val="auto"/>
        </w:rPr>
        <w:t xml:space="preserve">3 x </w:t>
      </w:r>
      <w:r w:rsidR="00B27C25" w:rsidRPr="009C5176">
        <w:rPr>
          <w:color w:val="auto"/>
        </w:rPr>
        <w:t>30 s</w:t>
      </w:r>
      <w:r w:rsidR="00B27C25" w:rsidRPr="009C5176">
        <w:rPr>
          <w:color w:val="auto"/>
        </w:rPr>
        <w:t xml:space="preserve">, xylene </w:t>
      </w:r>
      <w:r w:rsidR="00E120A0" w:rsidRPr="009C5176">
        <w:rPr>
          <w:color w:val="auto"/>
        </w:rPr>
        <w:t>3 x</w:t>
      </w:r>
      <w:r w:rsidR="00B56C1A" w:rsidRPr="009C5176">
        <w:rPr>
          <w:color w:val="auto"/>
        </w:rPr>
        <w:t xml:space="preserve"> </w:t>
      </w:r>
      <w:r w:rsidR="00E120A0" w:rsidRPr="009C5176">
        <w:rPr>
          <w:color w:val="auto"/>
        </w:rPr>
        <w:t>1 min</w:t>
      </w:r>
      <w:r w:rsidR="00B27C25" w:rsidRPr="009C5176">
        <w:rPr>
          <w:color w:val="auto"/>
        </w:rPr>
        <w:t xml:space="preserve">. Finally, embed the sections in </w:t>
      </w:r>
      <w:r w:rsidR="00E267D6">
        <w:rPr>
          <w:color w:val="auto"/>
        </w:rPr>
        <w:t xml:space="preserve">a </w:t>
      </w:r>
      <w:r w:rsidR="00B27C25" w:rsidRPr="009C5176">
        <w:rPr>
          <w:color w:val="auto"/>
        </w:rPr>
        <w:t>xylene-based mounting medium.</w:t>
      </w:r>
    </w:p>
    <w:p w14:paraId="67ABFF35" w14:textId="77777777" w:rsidR="00E267D6" w:rsidRPr="009C5176" w:rsidRDefault="00E267D6" w:rsidP="009C5176">
      <w:pPr>
        <w:pStyle w:val="BodyTextIndent"/>
        <w:spacing w:after="0"/>
        <w:ind w:left="0"/>
        <w:contextualSpacing/>
      </w:pPr>
    </w:p>
    <w:p w14:paraId="0B4FABE4" w14:textId="31795EA4" w:rsidR="003A03D4" w:rsidRDefault="00682537" w:rsidP="009C5176">
      <w:pPr>
        <w:pStyle w:val="NormalWeb"/>
        <w:numPr>
          <w:ilvl w:val="0"/>
          <w:numId w:val="33"/>
        </w:numPr>
        <w:spacing w:before="0" w:beforeAutospacing="0" w:after="0" w:afterAutospacing="0"/>
        <w:ind w:left="0" w:firstLine="0"/>
        <w:contextualSpacing/>
        <w:outlineLvl w:val="0"/>
        <w:rPr>
          <w:b/>
          <w:color w:val="auto"/>
        </w:rPr>
      </w:pPr>
      <w:r w:rsidRPr="009C5176">
        <w:rPr>
          <w:b/>
          <w:bCs/>
          <w:color w:val="auto"/>
        </w:rPr>
        <w:t>Analysis</w:t>
      </w:r>
      <w:r w:rsidRPr="009C5176">
        <w:rPr>
          <w:b/>
          <w:color w:val="auto"/>
        </w:rPr>
        <w:t xml:space="preserve"> of </w:t>
      </w:r>
      <w:r w:rsidR="00E267D6" w:rsidRPr="009C5176">
        <w:rPr>
          <w:b/>
          <w:color w:val="auto"/>
        </w:rPr>
        <w:t xml:space="preserve">Tissue Viability </w:t>
      </w:r>
      <w:r w:rsidR="00E267D6">
        <w:rPr>
          <w:b/>
          <w:color w:val="auto"/>
        </w:rPr>
        <w:t>a</w:t>
      </w:r>
      <w:r w:rsidR="00E267D6" w:rsidRPr="009C5176">
        <w:rPr>
          <w:b/>
          <w:color w:val="auto"/>
        </w:rPr>
        <w:t xml:space="preserve">nd </w:t>
      </w:r>
      <w:r w:rsidR="00E267D6" w:rsidRPr="009C5176">
        <w:rPr>
          <w:b/>
          <w:color w:val="auto"/>
        </w:rPr>
        <w:t>Biomarker Expression</w:t>
      </w:r>
    </w:p>
    <w:p w14:paraId="0E1FF483" w14:textId="77777777" w:rsidR="00E267D6" w:rsidRPr="009C5176" w:rsidRDefault="00E267D6" w:rsidP="009C5176">
      <w:pPr>
        <w:pStyle w:val="NormalWeb"/>
        <w:spacing w:before="0" w:beforeAutospacing="0" w:after="0" w:afterAutospacing="0"/>
        <w:contextualSpacing/>
        <w:outlineLvl w:val="0"/>
        <w:rPr>
          <w:b/>
          <w:color w:val="auto"/>
        </w:rPr>
      </w:pPr>
    </w:p>
    <w:p w14:paraId="410CD144" w14:textId="38A5A7B8" w:rsidR="00BC2DF8" w:rsidRPr="009C5176" w:rsidRDefault="009528D5" w:rsidP="009C5176">
      <w:pPr>
        <w:pStyle w:val="NormalWeb"/>
        <w:numPr>
          <w:ilvl w:val="1"/>
          <w:numId w:val="33"/>
        </w:numPr>
        <w:spacing w:before="0" w:beforeAutospacing="0" w:after="0" w:afterAutospacing="0"/>
        <w:ind w:left="0" w:firstLine="0"/>
        <w:contextualSpacing/>
        <w:rPr>
          <w:color w:val="auto"/>
        </w:rPr>
      </w:pPr>
      <w:r w:rsidRPr="009C5176">
        <w:rPr>
          <w:color w:val="auto"/>
        </w:rPr>
        <w:t>Acquire high resolution images by generating whole slide scans of H&amp;E-stained slides</w:t>
      </w:r>
      <w:r w:rsidR="008720E0" w:rsidRPr="009C5176">
        <w:rPr>
          <w:color w:val="auto"/>
        </w:rPr>
        <w:t xml:space="preserve"> </w:t>
      </w:r>
      <w:r w:rsidR="003A03D4" w:rsidRPr="009C5176">
        <w:rPr>
          <w:color w:val="auto"/>
        </w:rPr>
        <w:t>using</w:t>
      </w:r>
      <w:r w:rsidR="00B56C1A" w:rsidRPr="009C5176">
        <w:rPr>
          <w:b/>
          <w:color w:val="auto"/>
        </w:rPr>
        <w:t xml:space="preserve"> </w:t>
      </w:r>
      <w:r w:rsidR="009E1690" w:rsidRPr="009C5176">
        <w:rPr>
          <w:color w:val="auto"/>
        </w:rPr>
        <w:t xml:space="preserve"> a </w:t>
      </w:r>
      <w:r w:rsidR="003A03D4" w:rsidRPr="009C5176">
        <w:rPr>
          <w:color w:val="auto"/>
        </w:rPr>
        <w:t xml:space="preserve">scanner. To assess tissue viability, take snapshots from the tissue scans representing the top, middle and bottom sections of the slices. </w:t>
      </w:r>
    </w:p>
    <w:p w14:paraId="4EC2FB8E" w14:textId="0BB0CA72" w:rsidR="00E267D6" w:rsidRDefault="00E267D6" w:rsidP="009C5176">
      <w:pPr>
        <w:pStyle w:val="BodyTextIndent"/>
        <w:spacing w:after="0"/>
        <w:ind w:left="0"/>
        <w:contextualSpacing/>
        <w:rPr>
          <w:color w:val="auto"/>
        </w:rPr>
      </w:pPr>
    </w:p>
    <w:p w14:paraId="71BFD6BE" w14:textId="4BAF54D9" w:rsidR="00BC2DF8" w:rsidRPr="009C5176" w:rsidRDefault="003A03D4" w:rsidP="009C5176">
      <w:pPr>
        <w:pStyle w:val="BodyTextIndent"/>
        <w:numPr>
          <w:ilvl w:val="2"/>
          <w:numId w:val="33"/>
        </w:numPr>
        <w:spacing w:after="0"/>
        <w:ind w:left="0" w:firstLine="0"/>
        <w:contextualSpacing/>
        <w:rPr>
          <w:color w:val="auto"/>
        </w:rPr>
      </w:pPr>
      <w:r w:rsidRPr="009C5176">
        <w:rPr>
          <w:color w:val="auto"/>
        </w:rPr>
        <w:t xml:space="preserve">Using </w:t>
      </w:r>
      <w:r w:rsidR="00E267D6">
        <w:rPr>
          <w:color w:val="auto"/>
        </w:rPr>
        <w:t>photo manipulator software</w:t>
      </w:r>
      <w:r w:rsidRPr="009C5176">
        <w:rPr>
          <w:color w:val="auto"/>
        </w:rPr>
        <w:t>, manually draw masks on the necrotic areas of the tissues, followed by</w:t>
      </w:r>
      <w:r w:rsidR="002F0041" w:rsidRPr="009C5176">
        <w:rPr>
          <w:color w:val="auto"/>
        </w:rPr>
        <w:t xml:space="preserve"> quantification of necrotic regions </w:t>
      </w:r>
      <w:r w:rsidRPr="009C5176">
        <w:rPr>
          <w:color w:val="auto"/>
        </w:rPr>
        <w:t xml:space="preserve">using MATLAB. </w:t>
      </w:r>
    </w:p>
    <w:p w14:paraId="0843FD71" w14:textId="266F481D" w:rsidR="00E267D6" w:rsidRDefault="00E267D6" w:rsidP="009C5176">
      <w:pPr>
        <w:pStyle w:val="BodyTextIndent"/>
        <w:spacing w:after="0"/>
        <w:ind w:left="0"/>
        <w:contextualSpacing/>
        <w:rPr>
          <w:color w:val="auto"/>
        </w:rPr>
      </w:pPr>
    </w:p>
    <w:p w14:paraId="0A820E04" w14:textId="0873C766" w:rsidR="003A03D4" w:rsidRDefault="003A03D4" w:rsidP="009C5176">
      <w:pPr>
        <w:pStyle w:val="BodyTextIndent"/>
        <w:numPr>
          <w:ilvl w:val="2"/>
          <w:numId w:val="33"/>
        </w:numPr>
        <w:spacing w:after="0"/>
        <w:ind w:left="0" w:firstLine="0"/>
        <w:contextualSpacing/>
        <w:rPr>
          <w:color w:val="auto"/>
        </w:rPr>
      </w:pPr>
      <w:r w:rsidRPr="009C5176">
        <w:rPr>
          <w:color w:val="auto"/>
        </w:rPr>
        <w:t xml:space="preserve">Calculate the relative viability of the </w:t>
      </w:r>
      <w:r w:rsidR="00EC0BD9" w:rsidRPr="009C5176">
        <w:rPr>
          <w:color w:val="auto"/>
        </w:rPr>
        <w:t>slices cultivated for different time points</w:t>
      </w:r>
      <w:r w:rsidR="00AF190D" w:rsidRPr="009C5176">
        <w:rPr>
          <w:color w:val="auto"/>
        </w:rPr>
        <w:t xml:space="preserve"> compared </w:t>
      </w:r>
      <w:r w:rsidRPr="009C5176">
        <w:rPr>
          <w:color w:val="auto"/>
        </w:rPr>
        <w:t>to</w:t>
      </w:r>
      <w:r w:rsidR="00AF190D" w:rsidRPr="009C5176">
        <w:rPr>
          <w:color w:val="auto"/>
        </w:rPr>
        <w:t xml:space="preserve"> the</w:t>
      </w:r>
      <w:r w:rsidRPr="009C5176">
        <w:rPr>
          <w:color w:val="auto"/>
        </w:rPr>
        <w:t xml:space="preserve"> nearest 0 h slice</w:t>
      </w:r>
      <w:r w:rsidR="00892721" w:rsidRPr="009C5176">
        <w:rPr>
          <w:color w:val="auto"/>
        </w:rPr>
        <w:t xml:space="preserve"> as done in our previous study (Närhi </w:t>
      </w:r>
      <w:r w:rsidR="00892721" w:rsidRPr="009C5176">
        <w:rPr>
          <w:i/>
          <w:color w:val="auto"/>
        </w:rPr>
        <w:t>et al.,</w:t>
      </w:r>
      <w:r w:rsidR="00892721" w:rsidRPr="009C5176">
        <w:rPr>
          <w:color w:val="auto"/>
        </w:rPr>
        <w:t xml:space="preserve"> </w:t>
      </w:r>
      <w:r w:rsidR="00892721" w:rsidRPr="009C5176">
        <w:rPr>
          <w:b/>
          <w:color w:val="auto"/>
        </w:rPr>
        <w:t>Figure S2B&amp;C</w:t>
      </w:r>
      <w:r w:rsidR="00892721" w:rsidRPr="009C5176">
        <w:rPr>
          <w:color w:val="auto"/>
        </w:rPr>
        <w:t>)</w:t>
      </w:r>
      <w:r w:rsidR="00621194"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621194" w:rsidRPr="009C5176">
        <w:rPr>
          <w:color w:val="auto"/>
        </w:rPr>
      </w:r>
      <w:r w:rsidR="00621194" w:rsidRPr="009C5176">
        <w:rPr>
          <w:color w:val="auto"/>
        </w:rPr>
        <w:fldChar w:fldCharType="separate"/>
      </w:r>
      <w:r w:rsidR="00822C50" w:rsidRPr="009C5176">
        <w:rPr>
          <w:noProof/>
          <w:color w:val="auto"/>
          <w:vertAlign w:val="superscript"/>
        </w:rPr>
        <w:t>26</w:t>
      </w:r>
      <w:r w:rsidR="00621194" w:rsidRPr="009C5176">
        <w:rPr>
          <w:color w:val="auto"/>
        </w:rPr>
        <w:fldChar w:fldCharType="end"/>
      </w:r>
      <w:r w:rsidR="00EC0BD9" w:rsidRPr="009C5176">
        <w:rPr>
          <w:color w:val="auto"/>
        </w:rPr>
        <w:t xml:space="preserve">. </w:t>
      </w:r>
      <w:r w:rsidR="00BA1F0B" w:rsidRPr="009C5176">
        <w:rPr>
          <w:color w:val="auto"/>
        </w:rPr>
        <w:t>Similarly,</w:t>
      </w:r>
      <w:r w:rsidR="00EC0BD9" w:rsidRPr="009C5176">
        <w:rPr>
          <w:color w:val="auto"/>
        </w:rPr>
        <w:t xml:space="preserve"> assess</w:t>
      </w:r>
      <w:r w:rsidR="007E34FD" w:rsidRPr="009C5176">
        <w:rPr>
          <w:color w:val="auto"/>
        </w:rPr>
        <w:t xml:space="preserve"> potential</w:t>
      </w:r>
      <w:r w:rsidR="00BA1F0B" w:rsidRPr="009C5176">
        <w:rPr>
          <w:color w:val="auto"/>
        </w:rPr>
        <w:t xml:space="preserve"> intra-slice viability gradient</w:t>
      </w:r>
      <w:r w:rsidR="007E34FD" w:rsidRPr="009C5176">
        <w:rPr>
          <w:color w:val="auto"/>
        </w:rPr>
        <w:t>s</w:t>
      </w:r>
      <w:r w:rsidR="00BA1F0B" w:rsidRPr="009C5176">
        <w:rPr>
          <w:color w:val="auto"/>
        </w:rPr>
        <w:t xml:space="preserve"> by quantifying viability in</w:t>
      </w:r>
      <w:r w:rsidR="00EC0BD9" w:rsidRPr="009C5176">
        <w:rPr>
          <w:color w:val="auto"/>
        </w:rPr>
        <w:t xml:space="preserve"> the top, middle and bottom section of </w:t>
      </w:r>
      <w:r w:rsidR="00BA1F0B" w:rsidRPr="009C5176">
        <w:rPr>
          <w:color w:val="auto"/>
        </w:rPr>
        <w:t>a</w:t>
      </w:r>
      <w:r w:rsidR="00EC0BD9" w:rsidRPr="009C5176">
        <w:rPr>
          <w:color w:val="auto"/>
        </w:rPr>
        <w:t xml:space="preserve"> </w:t>
      </w:r>
      <w:r w:rsidR="00CE3594" w:rsidRPr="009C5176">
        <w:rPr>
          <w:color w:val="auto"/>
        </w:rPr>
        <w:t xml:space="preserve">cultured </w:t>
      </w:r>
      <w:r w:rsidR="00EC0BD9" w:rsidRPr="009C5176">
        <w:rPr>
          <w:color w:val="auto"/>
        </w:rPr>
        <w:t>slice</w:t>
      </w:r>
      <w:r w:rsidR="00BA1F0B" w:rsidRPr="009C5176">
        <w:rPr>
          <w:color w:val="auto"/>
        </w:rPr>
        <w:t xml:space="preserve">, and </w:t>
      </w:r>
      <w:r w:rsidR="0082162E" w:rsidRPr="009C5176">
        <w:rPr>
          <w:color w:val="auto"/>
        </w:rPr>
        <w:t xml:space="preserve">calculate </w:t>
      </w:r>
      <w:r w:rsidR="007E34FD" w:rsidRPr="009C5176">
        <w:rPr>
          <w:color w:val="auto"/>
        </w:rPr>
        <w:t xml:space="preserve">the </w:t>
      </w:r>
      <w:r w:rsidR="0082162E" w:rsidRPr="009C5176">
        <w:rPr>
          <w:color w:val="auto"/>
        </w:rPr>
        <w:t xml:space="preserve">relative viability of each section </w:t>
      </w:r>
      <w:r w:rsidR="00BA1F0B" w:rsidRPr="009C5176">
        <w:rPr>
          <w:color w:val="auto"/>
        </w:rPr>
        <w:t xml:space="preserve">to </w:t>
      </w:r>
      <w:r w:rsidR="007E34FD" w:rsidRPr="009C5176">
        <w:rPr>
          <w:color w:val="auto"/>
        </w:rPr>
        <w:t>its closest</w:t>
      </w:r>
      <w:r w:rsidR="00BA1F0B" w:rsidRPr="009C5176">
        <w:rPr>
          <w:color w:val="auto"/>
        </w:rPr>
        <w:t xml:space="preserve"> 0 h slice</w:t>
      </w:r>
      <w:r w:rsidR="00EC0BD9" w:rsidRPr="009C5176">
        <w:rPr>
          <w:color w:val="auto"/>
        </w:rPr>
        <w:t>.</w:t>
      </w:r>
    </w:p>
    <w:p w14:paraId="10A4040A" w14:textId="77777777" w:rsidR="00E267D6" w:rsidRPr="009C5176" w:rsidRDefault="00E267D6" w:rsidP="009C5176">
      <w:pPr>
        <w:pStyle w:val="BodyTextIndent"/>
        <w:spacing w:after="0"/>
        <w:ind w:left="0"/>
        <w:contextualSpacing/>
        <w:rPr>
          <w:color w:val="auto"/>
        </w:rPr>
      </w:pPr>
    </w:p>
    <w:p w14:paraId="11436DDD" w14:textId="2D5A850E" w:rsidR="00330502" w:rsidRPr="009C5176" w:rsidRDefault="00BB791A" w:rsidP="009C5176">
      <w:pPr>
        <w:contextualSpacing/>
        <w:rPr>
          <w:color w:val="auto"/>
        </w:rPr>
      </w:pPr>
      <w:r w:rsidRPr="009C5176">
        <w:rPr>
          <w:b/>
          <w:color w:val="auto"/>
        </w:rPr>
        <w:t>Note</w:t>
      </w:r>
      <w:r w:rsidRPr="009C5176">
        <w:rPr>
          <w:color w:val="auto"/>
        </w:rPr>
        <w:t>:</w:t>
      </w:r>
      <w:r w:rsidR="00B56C1A" w:rsidRPr="009C5176">
        <w:rPr>
          <w:color w:val="auto"/>
        </w:rPr>
        <w:t xml:space="preserve"> </w:t>
      </w:r>
      <w:r w:rsidR="00BB3D6C" w:rsidRPr="009C5176">
        <w:rPr>
          <w:color w:val="auto"/>
        </w:rPr>
        <w:t xml:space="preserve"> While the mere cultivation of murine NSCLC slices induces necrotic cell death</w:t>
      </w:r>
      <w:r w:rsidR="00B62A7A" w:rsidRPr="009C5176">
        <w:rPr>
          <w:color w:val="auto"/>
        </w:rPr>
        <w:t>,</w:t>
      </w:r>
      <w:r w:rsidR="00B62A7A" w:rsidRPr="009C5176">
        <w:rPr>
          <w:color w:val="auto"/>
        </w:rPr>
        <w:t xml:space="preserve"> biological responses to </w:t>
      </w:r>
      <w:r w:rsidR="00B62A7A" w:rsidRPr="009C5176">
        <w:rPr>
          <w:i/>
          <w:color w:val="auto"/>
        </w:rPr>
        <w:t>ex vivo</w:t>
      </w:r>
      <w:r w:rsidR="00B62A7A" w:rsidRPr="009C5176">
        <w:rPr>
          <w:color w:val="auto"/>
        </w:rPr>
        <w:t xml:space="preserve"> culture conditions vary depending on the tumor tissue. </w:t>
      </w:r>
      <w:r w:rsidR="00E83EE7" w:rsidRPr="009C5176">
        <w:rPr>
          <w:color w:val="auto"/>
        </w:rPr>
        <w:t xml:space="preserve">For example, </w:t>
      </w:r>
      <w:r w:rsidR="00330502" w:rsidRPr="009C5176">
        <w:rPr>
          <w:color w:val="auto"/>
        </w:rPr>
        <w:t>gradient</w:t>
      </w:r>
      <w:r w:rsidR="00E83EE7" w:rsidRPr="009C5176">
        <w:rPr>
          <w:color w:val="auto"/>
        </w:rPr>
        <w:t>s</w:t>
      </w:r>
      <w:r w:rsidR="00330502" w:rsidRPr="009C5176">
        <w:rPr>
          <w:color w:val="auto"/>
        </w:rPr>
        <w:t xml:space="preserve"> in HIF1α,</w:t>
      </w:r>
      <w:r w:rsidR="004F20A0" w:rsidRPr="009C5176">
        <w:rPr>
          <w:color w:val="auto"/>
        </w:rPr>
        <w:t xml:space="preserve"> ER, </w:t>
      </w:r>
      <w:r w:rsidR="00E83EE7" w:rsidRPr="009C5176">
        <w:rPr>
          <w:color w:val="auto"/>
        </w:rPr>
        <w:t xml:space="preserve">and </w:t>
      </w:r>
      <w:r w:rsidR="004F20A0" w:rsidRPr="009C5176">
        <w:rPr>
          <w:color w:val="auto"/>
        </w:rPr>
        <w:t>macrophage</w:t>
      </w:r>
      <w:r w:rsidR="00626F49" w:rsidRPr="009C5176">
        <w:rPr>
          <w:color w:val="auto"/>
        </w:rPr>
        <w:t>s</w:t>
      </w:r>
      <w:r w:rsidR="004F20A0" w:rsidRPr="009C5176">
        <w:rPr>
          <w:color w:val="auto"/>
        </w:rPr>
        <w:t xml:space="preserve"> marke</w:t>
      </w:r>
      <w:r w:rsidR="00E83EE7" w:rsidRPr="009C5176">
        <w:rPr>
          <w:color w:val="auto"/>
        </w:rPr>
        <w:t>d by</w:t>
      </w:r>
      <w:r w:rsidR="004F20A0" w:rsidRPr="009C5176">
        <w:rPr>
          <w:color w:val="auto"/>
        </w:rPr>
        <w:t xml:space="preserve"> F4/80 w</w:t>
      </w:r>
      <w:r w:rsidR="00E83EE7" w:rsidRPr="009C5176">
        <w:rPr>
          <w:color w:val="auto"/>
        </w:rPr>
        <w:t>ere</w:t>
      </w:r>
      <w:r w:rsidR="004F20A0" w:rsidRPr="009C5176">
        <w:rPr>
          <w:color w:val="auto"/>
        </w:rPr>
        <w:t xml:space="preserve"> detected in filter</w:t>
      </w:r>
      <w:r w:rsidR="00E83EE7" w:rsidRPr="009C5176">
        <w:rPr>
          <w:color w:val="auto"/>
        </w:rPr>
        <w:t>-</w:t>
      </w:r>
      <w:r w:rsidR="004F20A0" w:rsidRPr="009C5176">
        <w:rPr>
          <w:color w:val="auto"/>
        </w:rPr>
        <w:t xml:space="preserve">supported slice cultures </w:t>
      </w:r>
      <w:r w:rsidR="00E83EE7" w:rsidRPr="009C5176">
        <w:rPr>
          <w:color w:val="auto"/>
        </w:rPr>
        <w:t xml:space="preserve">derived </w:t>
      </w:r>
      <w:r w:rsidR="004F20A0" w:rsidRPr="009C5176">
        <w:rPr>
          <w:color w:val="auto"/>
        </w:rPr>
        <w:t xml:space="preserve">from </w:t>
      </w:r>
      <w:r w:rsidR="00626F49" w:rsidRPr="009C5176">
        <w:rPr>
          <w:color w:val="auto"/>
        </w:rPr>
        <w:t xml:space="preserve">a </w:t>
      </w:r>
      <w:r w:rsidR="004F20A0" w:rsidRPr="009C5176">
        <w:rPr>
          <w:color w:val="auto"/>
        </w:rPr>
        <w:t>breast cancer</w:t>
      </w:r>
      <w:r w:rsidR="00626F49" w:rsidRPr="009C5176">
        <w:rPr>
          <w:color w:val="auto"/>
        </w:rPr>
        <w:t xml:space="preserve"> model</w:t>
      </w:r>
      <w:r w:rsidR="00413765"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413765" w:rsidRPr="009C5176">
        <w:rPr>
          <w:color w:val="auto"/>
        </w:rPr>
      </w:r>
      <w:r w:rsidR="00413765" w:rsidRPr="009C5176">
        <w:rPr>
          <w:color w:val="auto"/>
        </w:rPr>
        <w:fldChar w:fldCharType="separate"/>
      </w:r>
      <w:r w:rsidR="00822C50" w:rsidRPr="009C5176">
        <w:rPr>
          <w:noProof/>
          <w:color w:val="auto"/>
          <w:vertAlign w:val="superscript"/>
        </w:rPr>
        <w:t>25</w:t>
      </w:r>
      <w:r w:rsidR="00413765" w:rsidRPr="009C5176">
        <w:rPr>
          <w:color w:val="auto"/>
        </w:rPr>
        <w:fldChar w:fldCharType="end"/>
      </w:r>
      <w:r w:rsidR="004F20A0" w:rsidRPr="009C5176">
        <w:rPr>
          <w:color w:val="auto"/>
        </w:rPr>
        <w:t xml:space="preserve">. Therefore, </w:t>
      </w:r>
      <w:r w:rsidR="00892721" w:rsidRPr="009C5176">
        <w:rPr>
          <w:color w:val="auto"/>
        </w:rPr>
        <w:t>H&amp;E</w:t>
      </w:r>
      <w:r w:rsidR="00E83EE7" w:rsidRPr="009C5176">
        <w:rPr>
          <w:color w:val="auto"/>
        </w:rPr>
        <w:t xml:space="preserve">- </w:t>
      </w:r>
      <w:r w:rsidR="00E15F9C" w:rsidRPr="009C5176">
        <w:rPr>
          <w:color w:val="auto"/>
        </w:rPr>
        <w:t>as well as</w:t>
      </w:r>
      <w:r w:rsidR="00892721" w:rsidRPr="009C5176">
        <w:rPr>
          <w:color w:val="auto"/>
        </w:rPr>
        <w:t xml:space="preserve"> IHC</w:t>
      </w:r>
      <w:r w:rsidR="00231F6D" w:rsidRPr="009C5176">
        <w:rPr>
          <w:color w:val="auto"/>
        </w:rPr>
        <w:t>-</w:t>
      </w:r>
      <w:r w:rsidR="00892721" w:rsidRPr="009C5176">
        <w:rPr>
          <w:color w:val="auto"/>
        </w:rPr>
        <w:t xml:space="preserve">based </w:t>
      </w:r>
      <w:r w:rsidR="004F20A0" w:rsidRPr="009C5176">
        <w:rPr>
          <w:color w:val="auto"/>
        </w:rPr>
        <w:t>analys</w:t>
      </w:r>
      <w:r w:rsidR="00E83EE7" w:rsidRPr="009C5176">
        <w:rPr>
          <w:color w:val="auto"/>
        </w:rPr>
        <w:t>e</w:t>
      </w:r>
      <w:r w:rsidR="004F20A0" w:rsidRPr="009C5176">
        <w:rPr>
          <w:color w:val="auto"/>
        </w:rPr>
        <w:t xml:space="preserve">s </w:t>
      </w:r>
      <w:r w:rsidR="00231F6D" w:rsidRPr="009C5176">
        <w:rPr>
          <w:color w:val="auto"/>
        </w:rPr>
        <w:t xml:space="preserve">of </w:t>
      </w:r>
      <w:r w:rsidR="004F20A0" w:rsidRPr="009C5176">
        <w:rPr>
          <w:color w:val="auto"/>
        </w:rPr>
        <w:lastRenderedPageBreak/>
        <w:t xml:space="preserve">cultured slices need to be considered </w:t>
      </w:r>
      <w:r w:rsidR="00E15F9C" w:rsidRPr="009C5176">
        <w:rPr>
          <w:color w:val="auto"/>
        </w:rPr>
        <w:t xml:space="preserve">for each </w:t>
      </w:r>
      <w:r w:rsidR="004F20A0" w:rsidRPr="009C5176">
        <w:rPr>
          <w:color w:val="auto"/>
        </w:rPr>
        <w:t>t</w:t>
      </w:r>
      <w:r w:rsidR="00E83EE7" w:rsidRPr="009C5176">
        <w:rPr>
          <w:color w:val="auto"/>
        </w:rPr>
        <w:t>iss</w:t>
      </w:r>
      <w:r w:rsidR="00626F49" w:rsidRPr="009C5176">
        <w:rPr>
          <w:color w:val="auto"/>
        </w:rPr>
        <w:t>u</w:t>
      </w:r>
      <w:r w:rsidR="00E83EE7" w:rsidRPr="009C5176">
        <w:rPr>
          <w:color w:val="auto"/>
        </w:rPr>
        <w:t>e</w:t>
      </w:r>
      <w:r w:rsidR="004F20A0" w:rsidRPr="009C5176">
        <w:rPr>
          <w:color w:val="auto"/>
        </w:rPr>
        <w:t xml:space="preserve"> t</w:t>
      </w:r>
      <w:r w:rsidR="00E15F9C" w:rsidRPr="009C5176">
        <w:rPr>
          <w:color w:val="auto"/>
        </w:rPr>
        <w:t>ype</w:t>
      </w:r>
      <w:r w:rsidR="004F20A0" w:rsidRPr="009C5176">
        <w:rPr>
          <w:color w:val="auto"/>
        </w:rPr>
        <w:t>.</w:t>
      </w:r>
    </w:p>
    <w:p w14:paraId="63E96A4B" w14:textId="09CE2212" w:rsidR="00E267D6" w:rsidRPr="009C5176" w:rsidRDefault="00E267D6" w:rsidP="009C5176">
      <w:pPr>
        <w:pStyle w:val="NormalWeb"/>
        <w:spacing w:before="0" w:beforeAutospacing="0" w:after="0" w:afterAutospacing="0"/>
        <w:contextualSpacing/>
      </w:pPr>
    </w:p>
    <w:p w14:paraId="49A29B2D" w14:textId="43FDC735" w:rsidR="000D0FFD" w:rsidRDefault="003A03D4" w:rsidP="009C5176">
      <w:pPr>
        <w:pStyle w:val="NormalWeb"/>
        <w:numPr>
          <w:ilvl w:val="1"/>
          <w:numId w:val="33"/>
        </w:numPr>
        <w:spacing w:before="0" w:beforeAutospacing="0" w:after="0" w:afterAutospacing="0"/>
        <w:ind w:left="0" w:firstLine="0"/>
        <w:contextualSpacing/>
      </w:pPr>
      <w:r w:rsidRPr="009C5176">
        <w:rPr>
          <w:color w:val="auto"/>
        </w:rPr>
        <w:t>Perform IHC on the paraffin sections. The following IHC protocol is a starting point, and require</w:t>
      </w:r>
      <w:r w:rsidR="00A84D56" w:rsidRPr="009C5176">
        <w:rPr>
          <w:color w:val="auto"/>
        </w:rPr>
        <w:t>s</w:t>
      </w:r>
      <w:r w:rsidRPr="009C5176">
        <w:rPr>
          <w:color w:val="auto"/>
        </w:rPr>
        <w:t xml:space="preserve"> further optimization for other antibodies. Briefly, deparaffinize and rehydrate the paraffin sections </w:t>
      </w:r>
      <w:r w:rsidR="00164676" w:rsidRPr="009C5176">
        <w:rPr>
          <w:color w:val="auto"/>
        </w:rPr>
        <w:t xml:space="preserve">as follows: </w:t>
      </w:r>
      <w:r w:rsidR="009070CC" w:rsidRPr="009C5176">
        <w:t>xylene 3</w:t>
      </w:r>
      <w:r w:rsidR="002F4401" w:rsidRPr="009C5176">
        <w:t xml:space="preserve"> </w:t>
      </w:r>
      <w:r w:rsidR="009070CC" w:rsidRPr="009C5176">
        <w:t>x 5 min</w:t>
      </w:r>
      <w:r w:rsidR="00164676" w:rsidRPr="009C5176">
        <w:t>, 100% Et</w:t>
      </w:r>
      <w:r w:rsidR="00AE003B" w:rsidRPr="009C5176">
        <w:t>O</w:t>
      </w:r>
      <w:r w:rsidR="00164676" w:rsidRPr="009C5176">
        <w:t>H 3</w:t>
      </w:r>
      <w:r w:rsidR="002F4401" w:rsidRPr="009C5176">
        <w:t xml:space="preserve"> </w:t>
      </w:r>
      <w:r w:rsidR="00164676" w:rsidRPr="009C5176">
        <w:t>x 1</w:t>
      </w:r>
      <w:r w:rsidR="002F4401" w:rsidRPr="009C5176">
        <w:t xml:space="preserve"> </w:t>
      </w:r>
      <w:r w:rsidR="00164676" w:rsidRPr="009C5176">
        <w:t>min, 96% Et</w:t>
      </w:r>
      <w:r w:rsidR="00AE003B" w:rsidRPr="009C5176">
        <w:t>O</w:t>
      </w:r>
      <w:r w:rsidR="00164676" w:rsidRPr="009C5176">
        <w:t>H 2</w:t>
      </w:r>
      <w:r w:rsidR="002F4401" w:rsidRPr="009C5176">
        <w:t xml:space="preserve"> </w:t>
      </w:r>
      <w:r w:rsidR="00164676" w:rsidRPr="009C5176">
        <w:t>x 1</w:t>
      </w:r>
      <w:r w:rsidR="002F4401" w:rsidRPr="009C5176">
        <w:t xml:space="preserve"> </w:t>
      </w:r>
      <w:r w:rsidR="00164676" w:rsidRPr="009C5176">
        <w:t xml:space="preserve">min, 70% EtoH 1x 1min, </w:t>
      </w:r>
      <w:r w:rsidR="00462ED5" w:rsidRPr="009C5176">
        <w:t xml:space="preserve">and </w:t>
      </w:r>
      <w:r w:rsidR="00FC1907" w:rsidRPr="009C5176">
        <w:t>dei</w:t>
      </w:r>
      <w:r w:rsidR="007E7BCC" w:rsidRPr="009C5176">
        <w:t>o</w:t>
      </w:r>
      <w:r w:rsidR="00FC1907" w:rsidRPr="009C5176">
        <w:t xml:space="preserve">nized </w:t>
      </w:r>
      <w:r w:rsidR="00164676" w:rsidRPr="009C5176">
        <w:t>water 2</w:t>
      </w:r>
      <w:r w:rsidR="002F4401" w:rsidRPr="009C5176">
        <w:t xml:space="preserve"> </w:t>
      </w:r>
      <w:r w:rsidR="00164676" w:rsidRPr="009C5176">
        <w:t>x</w:t>
      </w:r>
      <w:r w:rsidR="002F4401" w:rsidRPr="009C5176">
        <w:t xml:space="preserve"> </w:t>
      </w:r>
      <w:r w:rsidR="00164676" w:rsidRPr="009C5176">
        <w:t>1</w:t>
      </w:r>
      <w:r w:rsidR="002F4401" w:rsidRPr="009C5176">
        <w:t xml:space="preserve"> </w:t>
      </w:r>
      <w:r w:rsidR="00164676" w:rsidRPr="009C5176">
        <w:t xml:space="preserve">min. </w:t>
      </w:r>
    </w:p>
    <w:p w14:paraId="053E6BCB" w14:textId="77777777" w:rsidR="00E267D6" w:rsidRPr="009C5176" w:rsidRDefault="00E267D6" w:rsidP="009C5176">
      <w:pPr>
        <w:pStyle w:val="NormalWeb"/>
        <w:spacing w:before="0" w:beforeAutospacing="0" w:after="0" w:afterAutospacing="0"/>
        <w:contextualSpacing/>
      </w:pPr>
    </w:p>
    <w:p w14:paraId="6F065DCE" w14:textId="7344566F" w:rsidR="000D0FFD" w:rsidRPr="009C5176" w:rsidRDefault="003A03D4" w:rsidP="009C5176">
      <w:pPr>
        <w:pStyle w:val="BodyTextIndent"/>
        <w:numPr>
          <w:ilvl w:val="2"/>
          <w:numId w:val="33"/>
        </w:numPr>
        <w:spacing w:after="0"/>
        <w:ind w:left="0" w:firstLine="0"/>
        <w:contextualSpacing/>
        <w:rPr>
          <w:color w:val="auto"/>
        </w:rPr>
      </w:pPr>
      <w:r w:rsidRPr="009C5176">
        <w:rPr>
          <w:color w:val="auto"/>
        </w:rPr>
        <w:t xml:space="preserve">To expose the antigenic epitopes, perform heat-mediated antigen retrieval using </w:t>
      </w:r>
      <w:r w:rsidRPr="009C5176">
        <w:t>10</w:t>
      </w:r>
      <w:r w:rsidR="00EC0BD9" w:rsidRPr="009C5176">
        <w:t xml:space="preserve"> </w:t>
      </w:r>
      <w:r w:rsidRPr="009C5176">
        <w:t xml:space="preserve">mM </w:t>
      </w:r>
      <w:r w:rsidR="00EC0BD9" w:rsidRPr="009C5176">
        <w:t>c</w:t>
      </w:r>
      <w:r w:rsidR="009070CC" w:rsidRPr="009C5176">
        <w:t>itric a</w:t>
      </w:r>
      <w:r w:rsidRPr="009C5176">
        <w:t>cid at pH</w:t>
      </w:r>
      <w:r w:rsidR="00E267D6">
        <w:t xml:space="preserve"> </w:t>
      </w:r>
      <w:r w:rsidRPr="009C5176">
        <w:t>6</w:t>
      </w:r>
      <w:r w:rsidR="00B56C1A" w:rsidRPr="009C5176">
        <w:t xml:space="preserve"> </w:t>
      </w:r>
      <w:r w:rsidR="003B7C54" w:rsidRPr="009C5176">
        <w:t>in a PT module</w:t>
      </w:r>
      <w:r w:rsidRPr="009C5176">
        <w:t xml:space="preserve">, followed by blocking with </w:t>
      </w:r>
      <w:r w:rsidRPr="009C5176">
        <w:rPr>
          <w:color w:val="auto"/>
        </w:rPr>
        <w:t xml:space="preserve">1% </w:t>
      </w:r>
      <w:r w:rsidR="009070CC" w:rsidRPr="009C5176">
        <w:rPr>
          <w:color w:val="auto"/>
        </w:rPr>
        <w:t>Bovine Serum Albumin (</w:t>
      </w:r>
      <w:r w:rsidRPr="009C5176">
        <w:rPr>
          <w:color w:val="auto"/>
        </w:rPr>
        <w:t>BSA</w:t>
      </w:r>
      <w:r w:rsidR="009070CC" w:rsidRPr="009C5176">
        <w:rPr>
          <w:color w:val="auto"/>
        </w:rPr>
        <w:t>)</w:t>
      </w:r>
      <w:r w:rsidRPr="009C5176">
        <w:rPr>
          <w:color w:val="auto"/>
        </w:rPr>
        <w:t xml:space="preserve"> and 10% Normal Goat Serum </w:t>
      </w:r>
      <w:r w:rsidR="00462ED5" w:rsidRPr="009C5176">
        <w:rPr>
          <w:color w:val="auto"/>
        </w:rPr>
        <w:t>(NGS)</w:t>
      </w:r>
      <w:r w:rsidRPr="009C5176">
        <w:rPr>
          <w:color w:val="auto"/>
        </w:rPr>
        <w:t xml:space="preserve"> in 1 x PBS</w:t>
      </w:r>
      <w:r w:rsidR="003B7C54" w:rsidRPr="009C5176">
        <w:rPr>
          <w:color w:val="auto"/>
        </w:rPr>
        <w:t xml:space="preserve"> for 30 min</w:t>
      </w:r>
      <w:r w:rsidR="003B7C54" w:rsidRPr="009C5176">
        <w:rPr>
          <w:color w:val="auto"/>
        </w:rPr>
        <w:t xml:space="preserve"> at ambient temperature (</w:t>
      </w:r>
      <w:r w:rsidR="007E5863" w:rsidRPr="009C5176">
        <w:rPr>
          <w:color w:val="auto"/>
        </w:rPr>
        <w:t>21-23 °C</w:t>
      </w:r>
      <w:r w:rsidR="003B7C54" w:rsidRPr="009C5176">
        <w:rPr>
          <w:color w:val="auto"/>
        </w:rPr>
        <w:t>)</w:t>
      </w:r>
      <w:r w:rsidRPr="009C5176">
        <w:rPr>
          <w:color w:val="auto"/>
        </w:rPr>
        <w:t xml:space="preserve">. </w:t>
      </w:r>
    </w:p>
    <w:p w14:paraId="1030648F" w14:textId="52A5E40E" w:rsidR="00E267D6" w:rsidRDefault="00E267D6" w:rsidP="009C5176">
      <w:pPr>
        <w:pStyle w:val="BodyTextIndent"/>
        <w:spacing w:after="0"/>
        <w:ind w:left="0"/>
        <w:contextualSpacing/>
        <w:rPr>
          <w:color w:val="auto"/>
        </w:rPr>
      </w:pPr>
    </w:p>
    <w:p w14:paraId="1FDA95EE" w14:textId="2C9A58E5" w:rsidR="000D0FFD" w:rsidRPr="009C5176" w:rsidRDefault="003A03D4" w:rsidP="009C5176">
      <w:pPr>
        <w:pStyle w:val="BodyTextIndent"/>
        <w:numPr>
          <w:ilvl w:val="2"/>
          <w:numId w:val="33"/>
        </w:numPr>
        <w:spacing w:after="0"/>
        <w:ind w:left="0" w:firstLine="0"/>
        <w:contextualSpacing/>
        <w:rPr>
          <w:color w:val="auto"/>
        </w:rPr>
      </w:pPr>
      <w:r w:rsidRPr="009C5176">
        <w:rPr>
          <w:color w:val="auto"/>
        </w:rPr>
        <w:t>Incubate the primary antibody diluted in 1% BSA and 5% NGS in 1x</w:t>
      </w:r>
      <w:r w:rsidR="00170287" w:rsidRPr="009C5176">
        <w:rPr>
          <w:color w:val="auto"/>
        </w:rPr>
        <w:t xml:space="preserve"> </w:t>
      </w:r>
      <w:r w:rsidRPr="009C5176">
        <w:rPr>
          <w:color w:val="auto"/>
        </w:rPr>
        <w:t>PBS, either for 1-2 h at ambi</w:t>
      </w:r>
      <w:r w:rsidR="00462ED5" w:rsidRPr="009C5176">
        <w:rPr>
          <w:color w:val="auto"/>
        </w:rPr>
        <w:t xml:space="preserve">ent temperature. Incubate with </w:t>
      </w:r>
      <w:r w:rsidRPr="009C5176">
        <w:rPr>
          <w:color w:val="auto"/>
        </w:rPr>
        <w:t xml:space="preserve">anti-rabbit </w:t>
      </w:r>
      <w:r w:rsidR="009070CC" w:rsidRPr="009C5176">
        <w:rPr>
          <w:color w:val="auto"/>
        </w:rPr>
        <w:t>secondary antibody</w:t>
      </w:r>
      <w:r w:rsidRPr="009C5176">
        <w:rPr>
          <w:color w:val="auto"/>
        </w:rPr>
        <w:t>, for 30 min at ambient temperature,</w:t>
      </w:r>
      <w:r w:rsidR="009070CC" w:rsidRPr="009C5176">
        <w:rPr>
          <w:color w:val="auto"/>
        </w:rPr>
        <w:t xml:space="preserve"> </w:t>
      </w:r>
      <w:r w:rsidRPr="009C5176">
        <w:rPr>
          <w:color w:val="auto"/>
        </w:rPr>
        <w:t>followed by detection using 3,3</w:t>
      </w:r>
      <w:r w:rsidRPr="009C5176">
        <w:rPr>
          <w:color w:val="auto"/>
          <w:shd w:val="clear" w:color="auto" w:fill="FFFFFF"/>
        </w:rPr>
        <w:t>′-Diaminobenzidine (DAB)</w:t>
      </w:r>
      <w:r w:rsidRPr="009C5176">
        <w:rPr>
          <w:color w:val="auto"/>
        </w:rPr>
        <w:t xml:space="preserve">. </w:t>
      </w:r>
    </w:p>
    <w:p w14:paraId="7387D4EA" w14:textId="1E2F0553" w:rsidR="00E267D6" w:rsidRDefault="00E267D6" w:rsidP="009C5176">
      <w:pPr>
        <w:pStyle w:val="BodyTextIndent"/>
        <w:spacing w:after="0"/>
        <w:ind w:left="0"/>
        <w:contextualSpacing/>
        <w:rPr>
          <w:color w:val="auto"/>
        </w:rPr>
      </w:pPr>
    </w:p>
    <w:p w14:paraId="3A606E2B" w14:textId="0F709C12" w:rsidR="003A03D4" w:rsidRPr="009C5176" w:rsidRDefault="003A03D4" w:rsidP="009C5176">
      <w:pPr>
        <w:pStyle w:val="BodyTextIndent"/>
        <w:numPr>
          <w:ilvl w:val="2"/>
          <w:numId w:val="33"/>
        </w:numPr>
        <w:spacing w:after="0"/>
        <w:ind w:left="0" w:firstLine="0"/>
        <w:contextualSpacing/>
        <w:rPr>
          <w:color w:val="auto"/>
        </w:rPr>
      </w:pPr>
      <w:r w:rsidRPr="009C5176">
        <w:rPr>
          <w:color w:val="auto"/>
        </w:rPr>
        <w:t xml:space="preserve">Sections are counterstained with </w:t>
      </w:r>
      <w:r w:rsidR="00782A25" w:rsidRPr="009C5176">
        <w:rPr>
          <w:color w:val="auto"/>
        </w:rPr>
        <w:t>h</w:t>
      </w:r>
      <w:r w:rsidRPr="009C5176">
        <w:rPr>
          <w:color w:val="auto"/>
        </w:rPr>
        <w:t>ematoxylin (diluted to 1:10</w:t>
      </w:r>
      <w:r w:rsidR="003B7C54" w:rsidRPr="009C5176">
        <w:rPr>
          <w:color w:val="auto"/>
        </w:rPr>
        <w:t xml:space="preserve"> in </w:t>
      </w:r>
      <w:r w:rsidR="003B7C54" w:rsidRPr="009C5176">
        <w:rPr>
          <w:color w:val="auto"/>
        </w:rPr>
        <w:t>deionized</w:t>
      </w:r>
      <w:r w:rsidR="003B7C54" w:rsidRPr="009C5176">
        <w:rPr>
          <w:color w:val="auto"/>
        </w:rPr>
        <w:t xml:space="preserve"> </w:t>
      </w:r>
      <w:r w:rsidR="003B7C54" w:rsidRPr="009C5176">
        <w:rPr>
          <w:color w:val="auto"/>
        </w:rPr>
        <w:t>water</w:t>
      </w:r>
      <w:r w:rsidRPr="009C5176">
        <w:rPr>
          <w:color w:val="auto"/>
        </w:rPr>
        <w:t xml:space="preserve">) for 30 s, </w:t>
      </w:r>
      <w:r w:rsidR="00462ED5" w:rsidRPr="009C5176">
        <w:rPr>
          <w:color w:val="auto"/>
        </w:rPr>
        <w:t xml:space="preserve">and wash under tap water for 5 min, </w:t>
      </w:r>
      <w:r w:rsidRPr="009C5176">
        <w:rPr>
          <w:color w:val="auto"/>
        </w:rPr>
        <w:t xml:space="preserve">followed by dehydration </w:t>
      </w:r>
      <w:r w:rsidR="00164676" w:rsidRPr="009C5176">
        <w:rPr>
          <w:color w:val="auto"/>
        </w:rPr>
        <w:t>by immersing the slides in alcohol and xylene solutions</w:t>
      </w:r>
      <w:r w:rsidR="002F4401" w:rsidRPr="009C5176">
        <w:rPr>
          <w:color w:val="auto"/>
        </w:rPr>
        <w:t xml:space="preserve">, </w:t>
      </w:r>
      <w:r w:rsidR="00164676" w:rsidRPr="009C5176">
        <w:rPr>
          <w:color w:val="auto"/>
        </w:rPr>
        <w:t>as follows</w:t>
      </w:r>
      <w:r w:rsidR="002F4401" w:rsidRPr="009C5176">
        <w:rPr>
          <w:color w:val="auto"/>
        </w:rPr>
        <w:t>:</w:t>
      </w:r>
      <w:r w:rsidR="00164676" w:rsidRPr="009C5176">
        <w:rPr>
          <w:color w:val="auto"/>
        </w:rPr>
        <w:t xml:space="preserve"> 70% Et</w:t>
      </w:r>
      <w:r w:rsidR="0091706E" w:rsidRPr="009C5176">
        <w:rPr>
          <w:color w:val="auto"/>
        </w:rPr>
        <w:t>O</w:t>
      </w:r>
      <w:r w:rsidR="00164676" w:rsidRPr="009C5176">
        <w:rPr>
          <w:color w:val="auto"/>
        </w:rPr>
        <w:t>H</w:t>
      </w:r>
      <w:r w:rsidR="004A3E9C" w:rsidRPr="009C5176">
        <w:rPr>
          <w:color w:val="auto"/>
        </w:rPr>
        <w:t xml:space="preserve"> 1 x</w:t>
      </w:r>
      <w:r w:rsidR="00164676" w:rsidRPr="009C5176">
        <w:rPr>
          <w:color w:val="auto"/>
        </w:rPr>
        <w:t>, 96% Et</w:t>
      </w:r>
      <w:r w:rsidR="00AE003B" w:rsidRPr="009C5176">
        <w:rPr>
          <w:color w:val="auto"/>
        </w:rPr>
        <w:t>O</w:t>
      </w:r>
      <w:r w:rsidR="00164676" w:rsidRPr="009C5176">
        <w:rPr>
          <w:color w:val="auto"/>
        </w:rPr>
        <w:t>H</w:t>
      </w:r>
      <w:r w:rsidR="004A3E9C" w:rsidRPr="009C5176">
        <w:rPr>
          <w:color w:val="auto"/>
        </w:rPr>
        <w:t xml:space="preserve"> 2 x</w:t>
      </w:r>
      <w:r w:rsidR="00164676" w:rsidRPr="009C5176">
        <w:rPr>
          <w:color w:val="auto"/>
        </w:rPr>
        <w:t>, 100% Et</w:t>
      </w:r>
      <w:r w:rsidR="0091706E" w:rsidRPr="009C5176">
        <w:rPr>
          <w:color w:val="auto"/>
        </w:rPr>
        <w:t>O</w:t>
      </w:r>
      <w:r w:rsidR="00164676" w:rsidRPr="009C5176">
        <w:rPr>
          <w:color w:val="auto"/>
        </w:rPr>
        <w:t>H</w:t>
      </w:r>
      <w:r w:rsidR="004A3E9C" w:rsidRPr="009C5176">
        <w:rPr>
          <w:color w:val="auto"/>
        </w:rPr>
        <w:t xml:space="preserve"> 3 x</w:t>
      </w:r>
      <w:r w:rsidR="00164676" w:rsidRPr="009C5176">
        <w:rPr>
          <w:color w:val="auto"/>
        </w:rPr>
        <w:t xml:space="preserve">, xylene </w:t>
      </w:r>
      <w:r w:rsidR="004A3E9C" w:rsidRPr="009C5176">
        <w:rPr>
          <w:color w:val="auto"/>
        </w:rPr>
        <w:t>3 x</w:t>
      </w:r>
      <w:r w:rsidR="00B56C1A" w:rsidRPr="009C5176">
        <w:rPr>
          <w:color w:val="auto"/>
        </w:rPr>
        <w:t xml:space="preserve"> </w:t>
      </w:r>
      <w:r w:rsidR="00164676" w:rsidRPr="009C5176">
        <w:rPr>
          <w:color w:val="auto"/>
        </w:rPr>
        <w:t>(1 min each step</w:t>
      </w:r>
      <w:r w:rsidR="009070CC" w:rsidRPr="009C5176">
        <w:rPr>
          <w:color w:val="auto"/>
        </w:rPr>
        <w:t>)</w:t>
      </w:r>
      <w:r w:rsidR="00164676" w:rsidRPr="009C5176">
        <w:rPr>
          <w:color w:val="auto"/>
        </w:rPr>
        <w:t xml:space="preserve">. Finally, </w:t>
      </w:r>
      <w:r w:rsidR="009070CC" w:rsidRPr="009C5176">
        <w:rPr>
          <w:color w:val="auto"/>
        </w:rPr>
        <w:t>embed the</w:t>
      </w:r>
      <w:r w:rsidR="00CE2C27" w:rsidRPr="009C5176">
        <w:rPr>
          <w:color w:val="auto"/>
        </w:rPr>
        <w:t xml:space="preserve"> sections</w:t>
      </w:r>
      <w:r w:rsidR="009070CC" w:rsidRPr="009C5176">
        <w:rPr>
          <w:color w:val="auto"/>
        </w:rPr>
        <w:t xml:space="preserve"> in </w:t>
      </w:r>
      <w:r w:rsidR="00E267D6">
        <w:rPr>
          <w:color w:val="auto"/>
        </w:rPr>
        <w:t>a</w:t>
      </w:r>
      <w:r w:rsidR="00F07978" w:rsidRPr="009C5176">
        <w:rPr>
          <w:color w:val="auto"/>
        </w:rPr>
        <w:t xml:space="preserve"> </w:t>
      </w:r>
      <w:r w:rsidR="00164676" w:rsidRPr="009C5176">
        <w:rPr>
          <w:color w:val="auto"/>
        </w:rPr>
        <w:t>xylene</w:t>
      </w:r>
      <w:r w:rsidR="002F4401" w:rsidRPr="009C5176">
        <w:rPr>
          <w:color w:val="auto"/>
        </w:rPr>
        <w:t>-</w:t>
      </w:r>
      <w:r w:rsidR="00164676" w:rsidRPr="009C5176">
        <w:rPr>
          <w:color w:val="auto"/>
        </w:rPr>
        <w:t>based mounting medium.</w:t>
      </w:r>
    </w:p>
    <w:p w14:paraId="26CF0E52" w14:textId="717EF549" w:rsidR="00E267D6" w:rsidRPr="009C5176" w:rsidRDefault="00E267D6" w:rsidP="009C5176">
      <w:pPr>
        <w:pStyle w:val="NormalWeb"/>
        <w:spacing w:before="0" w:beforeAutospacing="0" w:after="0" w:afterAutospacing="0"/>
        <w:contextualSpacing/>
      </w:pPr>
    </w:p>
    <w:p w14:paraId="12B159B2" w14:textId="5FB62DFB" w:rsidR="00DF1633" w:rsidRDefault="003A03D4" w:rsidP="009C5176">
      <w:pPr>
        <w:pStyle w:val="NormalWeb"/>
        <w:numPr>
          <w:ilvl w:val="1"/>
          <w:numId w:val="33"/>
        </w:numPr>
        <w:spacing w:before="0" w:beforeAutospacing="0" w:after="0" w:afterAutospacing="0"/>
        <w:ind w:left="0" w:firstLine="0"/>
        <w:contextualSpacing/>
      </w:pPr>
      <w:r w:rsidRPr="009C5176">
        <w:rPr>
          <w:color w:val="auto"/>
        </w:rPr>
        <w:t>Acquire whole slide scans of IHC-stained slides,</w:t>
      </w:r>
      <w:r w:rsidR="000A07E2" w:rsidRPr="009C5176">
        <w:t xml:space="preserve"> export them as TIFF images at a magnification ratio of 1:4 using the </w:t>
      </w:r>
      <w:r w:rsidR="00940649" w:rsidRPr="009C5176">
        <w:t xml:space="preserve">using </w:t>
      </w:r>
      <w:r w:rsidR="00E90DBD" w:rsidRPr="009C5176">
        <w:t xml:space="preserve">an </w:t>
      </w:r>
      <w:r w:rsidR="00940649" w:rsidRPr="009C5176">
        <w:t>image viewer</w:t>
      </w:r>
      <w:r w:rsidR="0041455A" w:rsidRPr="009C5176">
        <w:t xml:space="preserve">, and perform the </w:t>
      </w:r>
      <w:r w:rsidRPr="009C5176">
        <w:rPr>
          <w:color w:val="auto"/>
        </w:rPr>
        <w:t>quantifications using ImageJ</w:t>
      </w:r>
      <w:r w:rsidRPr="009C5176">
        <w:t xml:space="preserve">. </w:t>
      </w:r>
    </w:p>
    <w:p w14:paraId="544C7E8C" w14:textId="77777777" w:rsidR="00E267D6" w:rsidRPr="009C5176" w:rsidRDefault="00E267D6" w:rsidP="009C5176">
      <w:pPr>
        <w:pStyle w:val="NormalWeb"/>
        <w:spacing w:before="0" w:beforeAutospacing="0" w:after="0" w:afterAutospacing="0"/>
        <w:contextualSpacing/>
      </w:pPr>
    </w:p>
    <w:p w14:paraId="7BBFAEC5" w14:textId="6B0EDEA2" w:rsidR="002971B9" w:rsidRPr="009C5176" w:rsidRDefault="00DF1633" w:rsidP="009C5176">
      <w:pPr>
        <w:contextualSpacing/>
      </w:pPr>
      <w:r w:rsidRPr="009C5176">
        <w:rPr>
          <w:b/>
        </w:rPr>
        <w:t>Note:</w:t>
      </w:r>
      <w:r w:rsidRPr="009C5176">
        <w:t xml:space="preserve"> As an alternative to the scanner, microscopic images at 20x or 40x magnification can be acquired for quantifications. Image magnification can be chosen depending on the marker to be quantified; high magnification images are recommended for nuclear staining, while cytoplasmic or membrane markers can be quantified using 20x images.</w:t>
      </w:r>
      <w:r w:rsidR="00C363AF" w:rsidRPr="009C5176">
        <w:t xml:space="preserve"> </w:t>
      </w:r>
    </w:p>
    <w:p w14:paraId="03E7FF8F" w14:textId="4011F321" w:rsidR="00E267D6" w:rsidRPr="009C5176" w:rsidRDefault="00E267D6" w:rsidP="009C5176">
      <w:pPr>
        <w:pStyle w:val="BodyTextIndent"/>
        <w:spacing w:after="0"/>
        <w:ind w:left="0"/>
        <w:contextualSpacing/>
      </w:pPr>
    </w:p>
    <w:p w14:paraId="43C2462A" w14:textId="25B0657A" w:rsidR="00DF1633" w:rsidRPr="009C5176" w:rsidRDefault="003A03D4" w:rsidP="009C5176">
      <w:pPr>
        <w:pStyle w:val="BodyTextIndent"/>
        <w:numPr>
          <w:ilvl w:val="2"/>
          <w:numId w:val="33"/>
        </w:numPr>
        <w:spacing w:after="0"/>
        <w:ind w:left="0" w:firstLine="0"/>
        <w:contextualSpacing/>
      </w:pPr>
      <w:r w:rsidRPr="009C5176">
        <w:t>For quantification of nuclear markers, in this case NKX2-1 expression, convert each image</w:t>
      </w:r>
      <w:r w:rsidR="00AB11FA" w:rsidRPr="009C5176">
        <w:t xml:space="preserve"> </w:t>
      </w:r>
      <w:r w:rsidRPr="009C5176">
        <w:t>to 16-</w:t>
      </w:r>
      <w:r w:rsidRPr="009C5176">
        <w:rPr>
          <w:color w:val="auto"/>
        </w:rPr>
        <w:t>bit</w:t>
      </w:r>
      <w:r w:rsidRPr="009C5176">
        <w:t xml:space="preserve"> images using Fiji</w:t>
      </w:r>
      <w:r w:rsidR="000E5BAB" w:rsidRPr="009C5176">
        <w:t>-ImageJ</w:t>
      </w:r>
      <w:r w:rsidRPr="009C5176">
        <w:t>,</w:t>
      </w:r>
      <w:r w:rsidR="007A5E1F" w:rsidRPr="009C5176">
        <w:t xml:space="preserve"> </w:t>
      </w:r>
      <w:r w:rsidRPr="009C5176">
        <w:t>and upload images</w:t>
      </w:r>
      <w:r w:rsidR="000E5BAB" w:rsidRPr="009C5176">
        <w:t xml:space="preserve"> for image analysis</w:t>
      </w:r>
      <w:r w:rsidR="006F1065" w:rsidRPr="009C5176">
        <w:t>.</w:t>
      </w:r>
      <w:r w:rsidRPr="009C5176">
        <w:t xml:space="preserve"> </w:t>
      </w:r>
    </w:p>
    <w:p w14:paraId="48D79A9C" w14:textId="2BBAF106" w:rsidR="00E267D6" w:rsidRPr="009C5176" w:rsidRDefault="00E267D6" w:rsidP="009C5176">
      <w:pPr>
        <w:pStyle w:val="BodyTextIndent"/>
        <w:spacing w:after="0"/>
        <w:ind w:left="0"/>
        <w:contextualSpacing/>
      </w:pPr>
    </w:p>
    <w:p w14:paraId="206F42BC" w14:textId="2C890C56" w:rsidR="003A03D4" w:rsidRDefault="00E267D6" w:rsidP="009C5176">
      <w:pPr>
        <w:pStyle w:val="BodyTextIndent"/>
        <w:numPr>
          <w:ilvl w:val="2"/>
          <w:numId w:val="33"/>
        </w:numPr>
        <w:spacing w:after="0"/>
        <w:ind w:left="0" w:firstLine="0"/>
        <w:contextualSpacing/>
      </w:pPr>
      <w:r w:rsidRPr="009C5176">
        <w:t>Customize the</w:t>
      </w:r>
      <w:r w:rsidRPr="009C5176">
        <w:t xml:space="preserve"> </w:t>
      </w:r>
      <w:r w:rsidR="007E6A59" w:rsidRPr="009C5176">
        <w:t xml:space="preserve">image </w:t>
      </w:r>
      <w:r w:rsidR="003A03D4" w:rsidRPr="009C5176">
        <w:t xml:space="preserve">analysis pipeline depending on the analysis. In this protocol, </w:t>
      </w:r>
      <w:r>
        <w:t>use the</w:t>
      </w:r>
      <w:r w:rsidRPr="009C5176">
        <w:t xml:space="preserve"> </w:t>
      </w:r>
      <w:r w:rsidR="003A03D4" w:rsidRPr="009C5176">
        <w:rPr>
          <w:color w:val="auto"/>
        </w:rPr>
        <w:t>following</w:t>
      </w:r>
      <w:r w:rsidR="003A03D4" w:rsidRPr="009C5176">
        <w:t xml:space="preserve"> </w:t>
      </w:r>
      <w:r w:rsidR="00164676" w:rsidRPr="009C5176">
        <w:t xml:space="preserve">pipeline </w:t>
      </w:r>
      <w:r w:rsidR="003A03D4" w:rsidRPr="009C5176">
        <w:t xml:space="preserve">for the quantification of NKX2-1 positive nuclei: </w:t>
      </w:r>
      <w:r w:rsidR="003A03D4" w:rsidRPr="009C5176">
        <w:rPr>
          <w:b/>
        </w:rPr>
        <w:t>Identify</w:t>
      </w:r>
      <w:r w:rsidR="000A07E2" w:rsidRPr="009C5176">
        <w:rPr>
          <w:b/>
        </w:rPr>
        <w:t xml:space="preserve"> </w:t>
      </w:r>
      <w:r w:rsidR="003A03D4" w:rsidRPr="009C5176">
        <w:rPr>
          <w:b/>
        </w:rPr>
        <w:t xml:space="preserve">Primary Objects </w:t>
      </w:r>
      <w:r>
        <w:rPr>
          <w:b/>
        </w:rPr>
        <w:t xml:space="preserve">| </w:t>
      </w:r>
      <w:r w:rsidR="003A03D4" w:rsidRPr="009C5176">
        <w:rPr>
          <w:b/>
        </w:rPr>
        <w:t>Measuri</w:t>
      </w:r>
      <w:r w:rsidR="000A07E2" w:rsidRPr="009C5176">
        <w:rPr>
          <w:b/>
        </w:rPr>
        <w:t>n</w:t>
      </w:r>
      <w:r w:rsidR="003A03D4" w:rsidRPr="009C5176">
        <w:rPr>
          <w:b/>
        </w:rPr>
        <w:t>g</w:t>
      </w:r>
      <w:r w:rsidR="000A07E2" w:rsidRPr="009C5176">
        <w:rPr>
          <w:b/>
        </w:rPr>
        <w:t xml:space="preserve"> Object Intensity </w:t>
      </w:r>
      <w:r>
        <w:rPr>
          <w:b/>
        </w:rPr>
        <w:t>|</w:t>
      </w:r>
      <w:r w:rsidRPr="009C5176">
        <w:rPr>
          <w:b/>
        </w:rPr>
        <w:t xml:space="preserve"> </w:t>
      </w:r>
      <w:r w:rsidR="000A07E2" w:rsidRPr="009C5176">
        <w:rPr>
          <w:b/>
        </w:rPr>
        <w:t xml:space="preserve">Filter </w:t>
      </w:r>
      <w:r w:rsidR="003A03D4" w:rsidRPr="009C5176">
        <w:rPr>
          <w:b/>
        </w:rPr>
        <w:t xml:space="preserve">Objects (minimal value=0.0025) </w:t>
      </w:r>
      <w:r>
        <w:rPr>
          <w:b/>
        </w:rPr>
        <w:t>|</w:t>
      </w:r>
      <w:r w:rsidRPr="009C5176">
        <w:rPr>
          <w:b/>
        </w:rPr>
        <w:t xml:space="preserve"> </w:t>
      </w:r>
      <w:r w:rsidR="000A07E2" w:rsidRPr="009C5176">
        <w:rPr>
          <w:b/>
        </w:rPr>
        <w:t>Calculate M</w:t>
      </w:r>
      <w:r w:rsidR="003A03D4" w:rsidRPr="009C5176">
        <w:rPr>
          <w:b/>
        </w:rPr>
        <w:t>ath.</w:t>
      </w:r>
      <w:r w:rsidR="003A03D4" w:rsidRPr="009C5176">
        <w:t xml:space="preserve"> The results are represented as percentages of DAB-stained nuclei of the total number of nuclei.</w:t>
      </w:r>
    </w:p>
    <w:p w14:paraId="45D6709F" w14:textId="77777777" w:rsidR="00E267D6" w:rsidRPr="009C5176" w:rsidRDefault="00E267D6" w:rsidP="009C5176">
      <w:pPr>
        <w:pStyle w:val="BodyTextIndent"/>
        <w:spacing w:after="0"/>
        <w:ind w:left="0"/>
        <w:contextualSpacing/>
      </w:pPr>
    </w:p>
    <w:p w14:paraId="2EE026A5" w14:textId="77777777" w:rsidR="00FD00B8" w:rsidRPr="009C5176" w:rsidRDefault="00FD00B8" w:rsidP="009C5176">
      <w:pPr>
        <w:pStyle w:val="NormalWeb"/>
        <w:spacing w:before="0" w:beforeAutospacing="0" w:after="0" w:afterAutospacing="0"/>
        <w:contextualSpacing/>
        <w:outlineLvl w:val="0"/>
        <w:rPr>
          <w:color w:val="auto"/>
        </w:rPr>
      </w:pPr>
      <w:r w:rsidRPr="009C5176">
        <w:rPr>
          <w:b/>
          <w:color w:val="auto"/>
        </w:rPr>
        <w:t xml:space="preserve">REPRESENTATIVE RESULTS: </w:t>
      </w:r>
    </w:p>
    <w:p w14:paraId="68375FE8" w14:textId="5E4CE2E8" w:rsidR="00FD00B8" w:rsidRPr="009C5176" w:rsidRDefault="00FD00B8" w:rsidP="009C5176">
      <w:pPr>
        <w:widowControl/>
        <w:autoSpaceDE/>
        <w:autoSpaceDN/>
        <w:adjustRightInd/>
        <w:contextualSpacing/>
        <w:rPr>
          <w:color w:val="auto"/>
        </w:rPr>
      </w:pPr>
      <w:r w:rsidRPr="009C5176">
        <w:rPr>
          <w:b/>
          <w:color w:val="auto"/>
        </w:rPr>
        <w:t>Figure 1</w:t>
      </w:r>
      <w:r w:rsidRPr="009C5176">
        <w:rPr>
          <w:color w:val="auto"/>
        </w:rPr>
        <w:t xml:space="preserve"> represents the workflow for </w:t>
      </w:r>
      <w:r w:rsidR="00D3414D" w:rsidRPr="009C5176">
        <w:rPr>
          <w:color w:val="auto"/>
        </w:rPr>
        <w:t xml:space="preserve">the </w:t>
      </w:r>
      <w:r w:rsidRPr="009C5176">
        <w:rPr>
          <w:color w:val="auto"/>
        </w:rPr>
        <w:t xml:space="preserve">generation, cultivation and analysis of precision-cut tissue slices derived from murine NSCLC tumors. For this demonstration, we utilized tumors from a genetically engineered mouse model (GEMM) harboring conditional activation of </w:t>
      </w:r>
      <w:r w:rsidRPr="009C5176">
        <w:rPr>
          <w:i/>
          <w:color w:val="auto"/>
        </w:rPr>
        <w:t>Kras</w:t>
      </w:r>
      <w:r w:rsidRPr="009C5176">
        <w:rPr>
          <w:i/>
          <w:color w:val="auto"/>
          <w:vertAlign w:val="superscript"/>
        </w:rPr>
        <w:t>G12D</w:t>
      </w:r>
      <w:r w:rsidRPr="009C5176">
        <w:rPr>
          <w:color w:val="auto"/>
        </w:rPr>
        <w:t xml:space="preserve"> together with the loss of </w:t>
      </w:r>
      <w:r w:rsidRPr="009C5176">
        <w:rPr>
          <w:i/>
          <w:color w:val="auto"/>
        </w:rPr>
        <w:t>Lkb1</w:t>
      </w:r>
      <w:r w:rsidRPr="009C5176">
        <w:rPr>
          <w:color w:val="auto"/>
        </w:rPr>
        <w:t xml:space="preserve"> (also known as Serine/Threonine Kinase 11), hereafter called KL. Mouse breeding and lung tumor initiation was performed as described in</w:t>
      </w:r>
      <w:r w:rsidRPr="009C5176">
        <w:rPr>
          <w:color w:val="auto"/>
        </w:rPr>
        <w:fldChar w:fldCharType="begin">
          <w:fldData xml:space="preserve">PEVuZE5vdGU+PENpdGU+PEF1dGhvcj5OYXJoaTwvQXV0aG9yPjxZZWFyPjIwMTg8L1llYXI+PFJl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LDI4PC9zdHlsZT48L0Rpc3BsYXlUZXh0PjxyZWNvcmQ+PHJlYy1udW1iZXI+MjY8L3JlYy1udW1i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6,28</w:t>
      </w:r>
      <w:r w:rsidRPr="009C5176">
        <w:rPr>
          <w:color w:val="auto"/>
        </w:rPr>
        <w:fldChar w:fldCharType="end"/>
      </w:r>
      <w:r w:rsidRPr="009C5176">
        <w:rPr>
          <w:color w:val="auto"/>
        </w:rPr>
        <w:t xml:space="preserve">. </w:t>
      </w:r>
      <w:r w:rsidRPr="009C5176">
        <w:rPr>
          <w:b/>
          <w:color w:val="auto"/>
        </w:rPr>
        <w:t>Figure 2A</w:t>
      </w:r>
      <w:r w:rsidRPr="009C5176">
        <w:rPr>
          <w:color w:val="auto"/>
        </w:rPr>
        <w:t xml:space="preserve"> demonstrates the effect of tissue slice thickness on the viability of slices cultured for 24 h using </w:t>
      </w:r>
      <w:r w:rsidR="00801370" w:rsidRPr="009C5176">
        <w:rPr>
          <w:color w:val="auto"/>
        </w:rPr>
        <w:lastRenderedPageBreak/>
        <w:t xml:space="preserve">a </w:t>
      </w:r>
      <w:r w:rsidRPr="009C5176">
        <w:rPr>
          <w:color w:val="auto"/>
        </w:rPr>
        <w:t>rotating incubation unit. The results show that 160 µm thin slices contain large necrotic areas across the slice. In addition, 250 µm thin slices show a necrosis gradient across the slice compared to 200 µm thin slices. It is likely that the poor overall viability of the thinnest 160 µm is caused by technical handling during positioning of the slices on top of the grids, as these are fragile and tend to curl. On the other hand, when slices are too thick, they can become prone to deficiencies in oxygen or nutrient diffusion across the slices, which in murine NSCLC explants is evidence</w:t>
      </w:r>
      <w:r w:rsidR="00416495" w:rsidRPr="009C5176">
        <w:rPr>
          <w:color w:val="auto"/>
        </w:rPr>
        <w:t>d</w:t>
      </w:r>
      <w:r w:rsidRPr="009C5176">
        <w:rPr>
          <w:color w:val="auto"/>
        </w:rPr>
        <w:t xml:space="preserve"> as necrotic death gradient</w:t>
      </w:r>
      <w:r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5</w:t>
      </w:r>
      <w:r w:rsidRPr="009C5176">
        <w:rPr>
          <w:color w:val="auto"/>
        </w:rPr>
        <w:fldChar w:fldCharType="end"/>
      </w:r>
      <w:r w:rsidRPr="009C5176">
        <w:rPr>
          <w:color w:val="auto"/>
        </w:rPr>
        <w:t xml:space="preserve">. However, it should be noted that slices with variable thicknesses can be generated from one tumor, despite use of identical vibratome settings. It is therefore recommended to analyze multiple replicates from different tumor samples. Importantly, each tissue type requires slice thickness optimization to achieve maximum viability, as the tissue texture and hardness can affect oxygenation and nutrient flow. </w:t>
      </w:r>
      <w:r w:rsidRPr="009C5176">
        <w:rPr>
          <w:b/>
          <w:color w:val="auto"/>
        </w:rPr>
        <w:t>Figure</w:t>
      </w:r>
      <w:r w:rsidR="009C5176">
        <w:rPr>
          <w:b/>
          <w:color w:val="auto"/>
        </w:rPr>
        <w:t>s</w:t>
      </w:r>
      <w:r w:rsidRPr="009C5176">
        <w:rPr>
          <w:b/>
          <w:color w:val="auto"/>
        </w:rPr>
        <w:t xml:space="preserve"> 2B-</w:t>
      </w:r>
      <w:r w:rsidR="009C5176">
        <w:rPr>
          <w:b/>
          <w:color w:val="auto"/>
        </w:rPr>
        <w:t>2</w:t>
      </w:r>
      <w:r w:rsidRPr="009C5176">
        <w:rPr>
          <w:b/>
          <w:color w:val="auto"/>
        </w:rPr>
        <w:t>C</w:t>
      </w:r>
      <w:r w:rsidRPr="009C5176">
        <w:rPr>
          <w:color w:val="auto"/>
        </w:rPr>
        <w:t xml:space="preserve"> illustrates quantitative IHC analyses of NKX2-1 expression, a marker of well-differentiated lung adenocarcinoma (AC) in samples cultivated up to 72 h and matched 0 h slices.</w:t>
      </w:r>
      <w:r w:rsidR="00B56C1A" w:rsidRPr="009C5176">
        <w:rPr>
          <w:color w:val="auto"/>
        </w:rPr>
        <w:t xml:space="preserve"> </w:t>
      </w:r>
      <w:r w:rsidRPr="009C5176">
        <w:rPr>
          <w:color w:val="auto"/>
        </w:rPr>
        <w:t xml:space="preserve">Results show that NKX2-1 expression is not significantly altered in cultured slices as compared to 0 h uncultured slices, suggesting that the process of cultivation does not overtly affect the differentiation status of AC tumor tissue. </w:t>
      </w:r>
      <w:r w:rsidRPr="009C5176">
        <w:rPr>
          <w:b/>
          <w:color w:val="auto"/>
        </w:rPr>
        <w:t>Figure 2D</w:t>
      </w:r>
      <w:r w:rsidRPr="009C5176">
        <w:rPr>
          <w:color w:val="auto"/>
        </w:rPr>
        <w:t xml:space="preserve"> demonstrates the utility of tumor tissue slices for assessing </w:t>
      </w:r>
      <w:r w:rsidR="00E86127" w:rsidRPr="009C5176">
        <w:rPr>
          <w:color w:val="auto"/>
        </w:rPr>
        <w:t xml:space="preserve">the </w:t>
      </w:r>
      <w:r w:rsidRPr="009C5176">
        <w:rPr>
          <w:color w:val="auto"/>
        </w:rPr>
        <w:t>effectiveness of targeted drug</w:t>
      </w:r>
      <w:r w:rsidR="00E86127" w:rsidRPr="009C5176">
        <w:rPr>
          <w:color w:val="auto"/>
        </w:rPr>
        <w:t>s</w:t>
      </w:r>
      <w:r w:rsidRPr="009C5176">
        <w:rPr>
          <w:color w:val="auto"/>
        </w:rPr>
        <w:t xml:space="preserve">. We recently showed that </w:t>
      </w:r>
      <w:r w:rsidRPr="009C5176">
        <w:rPr>
          <w:i/>
          <w:color w:val="auto"/>
        </w:rPr>
        <w:t>Kras</w:t>
      </w:r>
      <w:r w:rsidRPr="009C5176">
        <w:rPr>
          <w:color w:val="auto"/>
        </w:rPr>
        <w:t xml:space="preserve"> mutant murine ACs exhibit high expression of phosphorylated ERK1/2 (</w:t>
      </w:r>
      <w:r w:rsidR="00E86127" w:rsidRPr="009C5176">
        <w:rPr>
          <w:color w:val="auto"/>
        </w:rPr>
        <w:t xml:space="preserve">marking </w:t>
      </w:r>
      <w:r w:rsidRPr="009C5176">
        <w:rPr>
          <w:color w:val="auto"/>
        </w:rPr>
        <w:t>increased MAPK pathway activity) when compared to adenosquamous (ASC) tumors, while expression of phosphorylated 4EBP1 (marking mTOR activity) is similarly expressed in both AC and ASC tumors. To test if these pathways can be effectively targeted on tissue slices, KL AC tissue slices were treated with DMSO or titrated amounts of compounds, namely 0.1 µM -1 µM dactolisib to target the mTOR pathway or 0.05 µM - 0.5 µM selumetinib to target the MAPK pathway. Results show that 1 µM dactolisib or 0.5 µM of selumetinib are effective in inhibiting the phosphorylation of 4EBP1 or ERK1/2, respectively. Furthermore, dose-dependent inhibition of the targeted phosphoproteins indicates that tissue slices can also be utilized to validate phosphorylation-specific antibodies.</w:t>
      </w:r>
    </w:p>
    <w:p w14:paraId="2F672A90" w14:textId="77777777" w:rsidR="00FD00B8" w:rsidRPr="009C5176" w:rsidRDefault="00FD00B8" w:rsidP="009C5176">
      <w:pPr>
        <w:contextualSpacing/>
        <w:rPr>
          <w:color w:val="auto"/>
        </w:rPr>
      </w:pPr>
    </w:p>
    <w:p w14:paraId="23D8A3A4" w14:textId="77777777" w:rsidR="00FD00B8" w:rsidRPr="009C5176" w:rsidRDefault="00FD00B8" w:rsidP="009C5176">
      <w:pPr>
        <w:contextualSpacing/>
        <w:outlineLvl w:val="0"/>
        <w:rPr>
          <w:color w:val="auto"/>
        </w:rPr>
      </w:pPr>
      <w:r w:rsidRPr="009C5176">
        <w:rPr>
          <w:b/>
          <w:color w:val="auto"/>
        </w:rPr>
        <w:t>FIGURE AND TABLE LEGENDS:</w:t>
      </w:r>
      <w:r w:rsidRPr="009C5176">
        <w:rPr>
          <w:color w:val="auto"/>
        </w:rPr>
        <w:t xml:space="preserve"> </w:t>
      </w:r>
    </w:p>
    <w:p w14:paraId="490A8F70" w14:textId="357A5B24" w:rsidR="00FD00B8" w:rsidRPr="009C5176" w:rsidRDefault="00FD00B8" w:rsidP="009C5176">
      <w:pPr>
        <w:contextualSpacing/>
        <w:rPr>
          <w:bCs/>
          <w:color w:val="auto"/>
        </w:rPr>
      </w:pPr>
      <w:r w:rsidRPr="009C5176">
        <w:rPr>
          <w:b/>
          <w:color w:val="auto"/>
        </w:rPr>
        <w:t xml:space="preserve">Figure 1: Schematic representation of the workflow for establishment and analysis of murine NSCLC tumor-derived slice explants. </w:t>
      </w:r>
      <w:r w:rsidRPr="009C5176">
        <w:rPr>
          <w:bCs/>
          <w:color w:val="auto"/>
        </w:rPr>
        <w:t>(A) Schematic describing the collection and preparation of tumor-bearing lungs</w:t>
      </w:r>
      <w:r w:rsidR="008B7311" w:rsidRPr="009C5176">
        <w:rPr>
          <w:bCs/>
          <w:color w:val="auto"/>
        </w:rPr>
        <w:t xml:space="preserve"> for slicing</w:t>
      </w:r>
      <w:r w:rsidRPr="009C5176">
        <w:rPr>
          <w:bCs/>
          <w:color w:val="auto"/>
        </w:rPr>
        <w:t>. Lung lobes are harvested from a mouse and tumor tissue is dissected away from normal tissue. The black arrowhead and asterisk indicate approximately 4 mm and 1 mm tumors, respectively. The white arrowhead indicates lung tissue</w:t>
      </w:r>
      <w:r w:rsidR="006A7A22" w:rsidRPr="009C5176">
        <w:rPr>
          <w:bCs/>
          <w:color w:val="auto"/>
        </w:rPr>
        <w:t xml:space="preserve"> </w:t>
      </w:r>
      <w:r w:rsidRPr="009C5176">
        <w:rPr>
          <w:bCs/>
          <w:color w:val="auto"/>
        </w:rPr>
        <w:t>glued to the surface of the specimen holder.</w:t>
      </w:r>
      <w:r w:rsidR="008330E1" w:rsidRPr="009C5176">
        <w:rPr>
          <w:bCs/>
          <w:color w:val="auto"/>
        </w:rPr>
        <w:t xml:space="preserve"> </w:t>
      </w:r>
      <w:r w:rsidR="00A45422" w:rsidRPr="009C5176">
        <w:rPr>
          <w:bCs/>
          <w:color w:val="auto"/>
        </w:rPr>
        <w:t xml:space="preserve">The red arrow points at an additional piece of normal lung support tissue to retain the tumor in an upright position. </w:t>
      </w:r>
      <w:r w:rsidRPr="009C5176">
        <w:rPr>
          <w:bCs/>
          <w:color w:val="auto"/>
        </w:rPr>
        <w:t xml:space="preserve">(B) Vibratome slicing and collection of tissue slices. White arrow indicates the slicing direction. Collection of sequential slices into a 24-well plate containing cold HBSS + </w:t>
      </w:r>
      <w:r w:rsidR="0026504D">
        <w:rPr>
          <w:bCs/>
          <w:color w:val="auto"/>
        </w:rPr>
        <w:t>P/S</w:t>
      </w:r>
      <w:r w:rsidRPr="009C5176">
        <w:rPr>
          <w:bCs/>
          <w:color w:val="auto"/>
        </w:rPr>
        <w:t xml:space="preserve">. </w:t>
      </w:r>
      <w:r w:rsidR="00BF6B5E" w:rsidRPr="009C5176">
        <w:rPr>
          <w:bCs/>
          <w:color w:val="auto"/>
        </w:rPr>
        <w:t xml:space="preserve">The slices can either be cultured for different time points (here, 24 </w:t>
      </w:r>
      <w:r w:rsidR="000F29D5" w:rsidRPr="009C5176">
        <w:rPr>
          <w:bCs/>
          <w:color w:val="auto"/>
        </w:rPr>
        <w:t>-</w:t>
      </w:r>
      <w:r w:rsidR="00BF6B5E" w:rsidRPr="009C5176">
        <w:rPr>
          <w:bCs/>
          <w:color w:val="auto"/>
        </w:rPr>
        <w:t xml:space="preserve"> </w:t>
      </w:r>
      <w:r w:rsidR="00BF6B5E" w:rsidRPr="009C5176">
        <w:rPr>
          <w:bCs/>
          <w:color w:val="auto"/>
        </w:rPr>
        <w:t xml:space="preserve">72 h) to assess tumor-specific marker expression during cultivation (top row), or can be used </w:t>
      </w:r>
      <w:r w:rsidR="002E73C0" w:rsidRPr="009C5176">
        <w:rPr>
          <w:bCs/>
          <w:color w:val="auto"/>
        </w:rPr>
        <w:t>to</w:t>
      </w:r>
      <w:r w:rsidR="00BF6B5E" w:rsidRPr="009C5176">
        <w:rPr>
          <w:bCs/>
          <w:color w:val="auto"/>
        </w:rPr>
        <w:t xml:space="preserve"> perform drug treatments. </w:t>
      </w:r>
      <w:r w:rsidRPr="009C5176">
        <w:rPr>
          <w:bCs/>
          <w:color w:val="auto"/>
        </w:rPr>
        <w:t xml:space="preserve">C: </w:t>
      </w:r>
      <w:r w:rsidR="00C9690C" w:rsidRPr="009C5176">
        <w:rPr>
          <w:bCs/>
          <w:color w:val="auto"/>
        </w:rPr>
        <w:t xml:space="preserve">vehicle </w:t>
      </w:r>
      <w:r w:rsidRPr="009C5176">
        <w:rPr>
          <w:bCs/>
          <w:color w:val="auto"/>
        </w:rPr>
        <w:t>control, T: drug treatment. (C) Placing the tissue slice for cultivation</w:t>
      </w:r>
      <w:r w:rsidR="00D6473C" w:rsidRPr="009C5176">
        <w:rPr>
          <w:bCs/>
          <w:color w:val="auto"/>
        </w:rPr>
        <w:t xml:space="preserve"> using rotating incubation units</w:t>
      </w:r>
      <w:r w:rsidRPr="009C5176">
        <w:rPr>
          <w:bCs/>
          <w:color w:val="auto"/>
        </w:rPr>
        <w:t xml:space="preserve">. Tilt the 6-well plate so that some medium covers the top of the grid, place the tissue slice in the middle of the grid on top of the medium, and spread the slice using forceps. </w:t>
      </w:r>
      <w:r w:rsidR="002E73C0" w:rsidRPr="009C5176">
        <w:rPr>
          <w:bCs/>
          <w:color w:val="auto"/>
        </w:rPr>
        <w:t xml:space="preserve">Ensure that </w:t>
      </w:r>
      <w:r w:rsidRPr="009C5176">
        <w:rPr>
          <w:bCs/>
          <w:color w:val="auto"/>
        </w:rPr>
        <w:t xml:space="preserve">the 6-well plates </w:t>
      </w:r>
      <w:r w:rsidR="002E73C0" w:rsidRPr="009C5176">
        <w:rPr>
          <w:bCs/>
          <w:color w:val="auto"/>
        </w:rPr>
        <w:t xml:space="preserve">are </w:t>
      </w:r>
      <w:r w:rsidR="002E73C0" w:rsidRPr="009C5176">
        <w:rPr>
          <w:bCs/>
          <w:color w:val="auto"/>
        </w:rPr>
        <w:t xml:space="preserve">weight </w:t>
      </w:r>
      <w:r w:rsidR="002E73C0" w:rsidRPr="009C5176">
        <w:rPr>
          <w:bCs/>
          <w:color w:val="auto"/>
        </w:rPr>
        <w:t xml:space="preserve">balanced </w:t>
      </w:r>
      <w:r w:rsidR="002E73C0" w:rsidRPr="009C5176">
        <w:rPr>
          <w:bCs/>
          <w:color w:val="auto"/>
        </w:rPr>
        <w:t xml:space="preserve">for a smooth </w:t>
      </w:r>
      <w:r w:rsidRPr="009C5176">
        <w:rPr>
          <w:bCs/>
          <w:color w:val="auto"/>
        </w:rPr>
        <w:t>rotati</w:t>
      </w:r>
      <w:r w:rsidR="002E73C0" w:rsidRPr="009C5176">
        <w:rPr>
          <w:bCs/>
          <w:color w:val="auto"/>
        </w:rPr>
        <w:t>on cycle</w:t>
      </w:r>
      <w:r w:rsidRPr="009C5176">
        <w:rPr>
          <w:bCs/>
          <w:color w:val="auto"/>
        </w:rPr>
        <w:t>.</w:t>
      </w:r>
      <w:r w:rsidR="00A45422" w:rsidRPr="009C5176">
        <w:rPr>
          <w:bCs/>
          <w:color w:val="auto"/>
        </w:rPr>
        <w:t xml:space="preserve"> X: indicates incorrect, and </w:t>
      </w:r>
      <w:r w:rsidR="00A45422" w:rsidRPr="009C5176">
        <w:rPr>
          <w:rFonts w:ascii="Segoe UI Emoji" w:hAnsi="Segoe UI Emoji" w:cs="Segoe UI Emoji"/>
          <w:bCs/>
          <w:color w:val="auto"/>
        </w:rPr>
        <w:t>✔</w:t>
      </w:r>
      <w:r w:rsidR="00A45422" w:rsidRPr="009C5176">
        <w:rPr>
          <w:bCs/>
          <w:color w:val="auto"/>
        </w:rPr>
        <w:t>: indicates correct positioning of the slice.</w:t>
      </w:r>
      <w:r w:rsidR="00286A5F" w:rsidRPr="009C5176">
        <w:rPr>
          <w:bCs/>
          <w:color w:val="auto"/>
        </w:rPr>
        <w:t xml:space="preserve"> (D) </w:t>
      </w:r>
      <w:r w:rsidR="00C94D69" w:rsidRPr="009C5176">
        <w:rPr>
          <w:bCs/>
          <w:color w:val="auto"/>
        </w:rPr>
        <w:t xml:space="preserve">Photograph of </w:t>
      </w:r>
      <w:r w:rsidR="001D58EC" w:rsidRPr="009C5176">
        <w:rPr>
          <w:bCs/>
          <w:color w:val="auto"/>
        </w:rPr>
        <w:t>the</w:t>
      </w:r>
      <w:r w:rsidR="00C94D69" w:rsidRPr="009C5176">
        <w:rPr>
          <w:bCs/>
          <w:color w:val="auto"/>
        </w:rPr>
        <w:t xml:space="preserve"> </w:t>
      </w:r>
      <w:r w:rsidR="00286A5F" w:rsidRPr="009C5176">
        <w:rPr>
          <w:bCs/>
          <w:color w:val="auto"/>
        </w:rPr>
        <w:t>FFPE</w:t>
      </w:r>
      <w:r w:rsidR="00286A5F" w:rsidRPr="009C5176">
        <w:rPr>
          <w:bCs/>
          <w:color w:val="auto"/>
        </w:rPr>
        <w:t xml:space="preserve"> block of</w:t>
      </w:r>
      <w:r w:rsidR="001D58EC" w:rsidRPr="009C5176">
        <w:rPr>
          <w:bCs/>
          <w:color w:val="auto"/>
        </w:rPr>
        <w:t xml:space="preserve"> a</w:t>
      </w:r>
      <w:r w:rsidR="00286A5F" w:rsidRPr="009C5176">
        <w:rPr>
          <w:bCs/>
          <w:color w:val="auto"/>
        </w:rPr>
        <w:t xml:space="preserve"> </w:t>
      </w:r>
      <w:r w:rsidR="00286A5F" w:rsidRPr="009C5176">
        <w:rPr>
          <w:bCs/>
          <w:color w:val="auto"/>
        </w:rPr>
        <w:t>tumor slice. Black arrow point</w:t>
      </w:r>
      <w:r w:rsidR="00FB222A" w:rsidRPr="009C5176">
        <w:rPr>
          <w:bCs/>
          <w:color w:val="auto"/>
        </w:rPr>
        <w:t>s</w:t>
      </w:r>
      <w:r w:rsidR="00286A5F" w:rsidRPr="009C5176">
        <w:rPr>
          <w:bCs/>
          <w:color w:val="auto"/>
        </w:rPr>
        <w:t xml:space="preserve"> at paraffin</w:t>
      </w:r>
      <w:r w:rsidR="002E73C0" w:rsidRPr="009C5176">
        <w:rPr>
          <w:bCs/>
          <w:color w:val="auto"/>
        </w:rPr>
        <w:t>-</w:t>
      </w:r>
      <w:r w:rsidR="00286A5F" w:rsidRPr="009C5176">
        <w:rPr>
          <w:bCs/>
          <w:color w:val="auto"/>
        </w:rPr>
        <w:t xml:space="preserve">embedded tissue </w:t>
      </w:r>
      <w:r w:rsidR="00286A5F" w:rsidRPr="009C5176">
        <w:rPr>
          <w:bCs/>
          <w:color w:val="auto"/>
        </w:rPr>
        <w:lastRenderedPageBreak/>
        <w:t>slice</w:t>
      </w:r>
      <w:r w:rsidR="00545D76" w:rsidRPr="009C5176">
        <w:rPr>
          <w:bCs/>
          <w:color w:val="auto"/>
        </w:rPr>
        <w:t xml:space="preserve"> stained with hematoxylin</w:t>
      </w:r>
      <w:r w:rsidR="00286A5F" w:rsidRPr="009C5176">
        <w:rPr>
          <w:bCs/>
          <w:color w:val="auto"/>
        </w:rPr>
        <w:t>.</w:t>
      </w:r>
      <w:r w:rsidR="00286A5F" w:rsidRPr="009C5176">
        <w:rPr>
          <w:bCs/>
          <w:color w:val="auto"/>
        </w:rPr>
        <w:t xml:space="preserve"> </w:t>
      </w:r>
      <w:r w:rsidRPr="009C5176">
        <w:rPr>
          <w:bCs/>
          <w:color w:val="auto"/>
        </w:rPr>
        <w:t>(</w:t>
      </w:r>
      <w:r w:rsidR="00286A5F" w:rsidRPr="009C5176">
        <w:rPr>
          <w:bCs/>
          <w:color w:val="auto"/>
        </w:rPr>
        <w:t>E</w:t>
      </w:r>
      <w:r w:rsidRPr="009C5176">
        <w:rPr>
          <w:bCs/>
          <w:color w:val="auto"/>
        </w:rPr>
        <w:t xml:space="preserve">) Schematics showing the sectioning order of </w:t>
      </w:r>
      <w:r w:rsidR="008B7311" w:rsidRPr="009C5176">
        <w:rPr>
          <w:bCs/>
          <w:color w:val="auto"/>
        </w:rPr>
        <w:t xml:space="preserve">the </w:t>
      </w:r>
      <w:r w:rsidRPr="009C5176">
        <w:rPr>
          <w:bCs/>
          <w:color w:val="auto"/>
        </w:rPr>
        <w:t>slices</w:t>
      </w:r>
      <w:r w:rsidR="00D6473C" w:rsidRPr="009C5176">
        <w:rPr>
          <w:bCs/>
          <w:color w:val="auto"/>
        </w:rPr>
        <w:t xml:space="preserve"> in FFPE blocks</w:t>
      </w:r>
      <w:r w:rsidRPr="009C5176">
        <w:rPr>
          <w:bCs/>
          <w:color w:val="auto"/>
        </w:rPr>
        <w:t>; these sections can be processed to assess tissue viability and tumor-specific biomarker expression.</w:t>
      </w:r>
    </w:p>
    <w:p w14:paraId="352D92C1" w14:textId="77777777" w:rsidR="00FD00B8" w:rsidRPr="009C5176" w:rsidRDefault="00FD00B8" w:rsidP="009C5176">
      <w:pPr>
        <w:contextualSpacing/>
        <w:rPr>
          <w:b/>
          <w:color w:val="auto"/>
        </w:rPr>
      </w:pPr>
    </w:p>
    <w:p w14:paraId="52BEDB1A" w14:textId="4647E5FC" w:rsidR="004A34DE" w:rsidRPr="009C5176" w:rsidRDefault="00FD00B8" w:rsidP="009C5176">
      <w:pPr>
        <w:contextualSpacing/>
        <w:outlineLvl w:val="0"/>
        <w:rPr>
          <w:b/>
          <w:color w:val="auto"/>
        </w:rPr>
      </w:pPr>
      <w:r w:rsidRPr="009C5176">
        <w:rPr>
          <w:b/>
          <w:color w:val="auto"/>
        </w:rPr>
        <w:t>Figure 2. Assessment of viability and histotype-specific marker expression, and targeted drug treatment on NSCLC tissue slices. (</w:t>
      </w:r>
      <w:r w:rsidRPr="009C5176">
        <w:rPr>
          <w:color w:val="auto"/>
        </w:rPr>
        <w:t xml:space="preserve">A) Representative H&amp;E images of AC NSCLC slices of the indicated thicknesses cultured for 24 h. 200 µm thin slices maintain better viability compared to 160 µm or 250 µm thin slices. </w:t>
      </w:r>
      <w:r w:rsidR="00A9575F" w:rsidRPr="009C5176">
        <w:rPr>
          <w:color w:val="auto"/>
        </w:rPr>
        <w:t>Dark b</w:t>
      </w:r>
      <w:r w:rsidRPr="009C5176">
        <w:rPr>
          <w:color w:val="auto"/>
        </w:rPr>
        <w:t>lue represents H&amp;E stained viable tissue, and pink indicates pseudocolored necrotic regions.</w:t>
      </w:r>
      <w:r w:rsidR="00A9575F" w:rsidRPr="009C5176">
        <w:rPr>
          <w:color w:val="auto"/>
        </w:rPr>
        <w:t xml:space="preserve"> Light blue</w:t>
      </w:r>
      <w:r w:rsidR="00165387" w:rsidRPr="009C5176">
        <w:rPr>
          <w:color w:val="auto"/>
        </w:rPr>
        <w:t xml:space="preserve"> </w:t>
      </w:r>
      <w:r w:rsidR="00A9575F" w:rsidRPr="009C5176">
        <w:rPr>
          <w:color w:val="auto"/>
        </w:rPr>
        <w:t>indicates regions exclude</w:t>
      </w:r>
      <w:r w:rsidR="004B1641" w:rsidRPr="009C5176">
        <w:rPr>
          <w:color w:val="auto"/>
        </w:rPr>
        <w:t>d</w:t>
      </w:r>
      <w:r w:rsidR="00A9575F" w:rsidRPr="009C5176">
        <w:rPr>
          <w:color w:val="auto"/>
        </w:rPr>
        <w:t xml:space="preserve"> from the analysis</w:t>
      </w:r>
      <w:r w:rsidR="001D35ED" w:rsidRPr="009C5176">
        <w:rPr>
          <w:color w:val="auto"/>
        </w:rPr>
        <w:t xml:space="preserve">, </w:t>
      </w:r>
      <w:r w:rsidR="00461D9F" w:rsidRPr="009C5176">
        <w:rPr>
          <w:color w:val="auto"/>
        </w:rPr>
        <w:t xml:space="preserve">either </w:t>
      </w:r>
      <w:r w:rsidR="0090641A" w:rsidRPr="009C5176">
        <w:rPr>
          <w:color w:val="auto"/>
        </w:rPr>
        <w:t xml:space="preserve">due to poor </w:t>
      </w:r>
      <w:r w:rsidR="004B1641" w:rsidRPr="009C5176">
        <w:rPr>
          <w:color w:val="auto"/>
        </w:rPr>
        <w:t xml:space="preserve">tissue </w:t>
      </w:r>
      <w:r w:rsidR="0090641A" w:rsidRPr="009C5176">
        <w:rPr>
          <w:color w:val="auto"/>
        </w:rPr>
        <w:t>quality</w:t>
      </w:r>
      <w:r w:rsidR="00461D9F" w:rsidRPr="009C5176">
        <w:rPr>
          <w:color w:val="auto"/>
        </w:rPr>
        <w:t xml:space="preserve"> or presence of fibro</w:t>
      </w:r>
      <w:r w:rsidR="00CD4263" w:rsidRPr="009C5176">
        <w:rPr>
          <w:color w:val="auto"/>
        </w:rPr>
        <w:t>us</w:t>
      </w:r>
      <w:r w:rsidR="00461D9F" w:rsidRPr="009C5176">
        <w:rPr>
          <w:color w:val="auto"/>
        </w:rPr>
        <w:t xml:space="preserve"> stroma</w:t>
      </w:r>
      <w:r w:rsidR="00A9575F" w:rsidRPr="009C5176">
        <w:rPr>
          <w:color w:val="auto"/>
        </w:rPr>
        <w:t>.</w:t>
      </w:r>
      <w:r w:rsidR="00A9575F" w:rsidRPr="009C5176">
        <w:rPr>
          <w:color w:val="auto"/>
        </w:rPr>
        <w:t xml:space="preserve"> </w:t>
      </w:r>
      <w:r w:rsidR="00682ABD" w:rsidRPr="009C5176">
        <w:rPr>
          <w:color w:val="auto"/>
        </w:rPr>
        <w:t>T1 and T2</w:t>
      </w:r>
      <w:r w:rsidRPr="009C5176">
        <w:rPr>
          <w:color w:val="auto"/>
        </w:rPr>
        <w:t xml:space="preserve"> </w:t>
      </w:r>
      <w:r w:rsidR="00682ABD" w:rsidRPr="009C5176">
        <w:rPr>
          <w:color w:val="auto"/>
        </w:rPr>
        <w:t>represent</w:t>
      </w:r>
      <w:r w:rsidR="00682ABD" w:rsidRPr="009C5176">
        <w:rPr>
          <w:color w:val="auto"/>
        </w:rPr>
        <w:t xml:space="preserve"> biological replicates derived from</w:t>
      </w:r>
      <w:r w:rsidR="00682ABD" w:rsidRPr="009C5176">
        <w:rPr>
          <w:color w:val="auto"/>
        </w:rPr>
        <w:t xml:space="preserve"> </w:t>
      </w:r>
      <w:r w:rsidR="00682ABD" w:rsidRPr="009C5176">
        <w:rPr>
          <w:color w:val="auto"/>
        </w:rPr>
        <w:t>two different tumors</w:t>
      </w:r>
      <w:r w:rsidR="00682ABD" w:rsidRPr="009C5176">
        <w:rPr>
          <w:color w:val="auto"/>
        </w:rPr>
        <w:t xml:space="preserve">. </w:t>
      </w:r>
      <w:r w:rsidRPr="009C5176">
        <w:rPr>
          <w:color w:val="auto"/>
        </w:rPr>
        <w:t>Scale bar 500 µm. (B) Representative IHC images of NKX2-1 expression in AC slices cultured for the indicated time points.</w:t>
      </w:r>
      <w:r w:rsidR="00316A6F" w:rsidRPr="009C5176">
        <w:rPr>
          <w:color w:val="auto"/>
        </w:rPr>
        <w:t xml:space="preserve"> Arrow indicate</w:t>
      </w:r>
      <w:r w:rsidR="00752A24" w:rsidRPr="009C5176">
        <w:rPr>
          <w:color w:val="auto"/>
        </w:rPr>
        <w:t>s</w:t>
      </w:r>
      <w:r w:rsidR="00316A6F" w:rsidRPr="009C5176">
        <w:rPr>
          <w:color w:val="auto"/>
        </w:rPr>
        <w:t xml:space="preserve"> the area shown in higher magnification.</w:t>
      </w:r>
      <w:r w:rsidRPr="009C5176">
        <w:rPr>
          <w:color w:val="auto"/>
        </w:rPr>
        <w:t xml:space="preserve"> Results </w:t>
      </w:r>
      <w:r w:rsidR="00520DFE" w:rsidRPr="009C5176">
        <w:rPr>
          <w:color w:val="auto"/>
        </w:rPr>
        <w:t>show</w:t>
      </w:r>
      <w:r w:rsidRPr="009C5176">
        <w:rPr>
          <w:color w:val="auto"/>
        </w:rPr>
        <w:t xml:space="preserve"> that NKX2-1 expression is not altered in the cultured slices compared to 0 h slices. Scale bar 500 µm</w:t>
      </w:r>
      <w:r w:rsidR="00316A6F" w:rsidRPr="009C5176">
        <w:rPr>
          <w:color w:val="auto"/>
        </w:rPr>
        <w:t xml:space="preserve"> and 50 µm for low and high magnifications, respectively</w:t>
      </w:r>
      <w:r w:rsidRPr="009C5176">
        <w:rPr>
          <w:color w:val="auto"/>
        </w:rPr>
        <w:t>. (C) Quantification of the data shown in (B). (D)</w:t>
      </w:r>
      <w:r w:rsidR="00861462" w:rsidRPr="009C5176">
        <w:rPr>
          <w:b/>
          <w:color w:val="auto"/>
        </w:rPr>
        <w:t xml:space="preserve"> </w:t>
      </w:r>
      <w:r w:rsidR="00861462" w:rsidRPr="009C5176">
        <w:rPr>
          <w:color w:val="auto"/>
        </w:rPr>
        <w:t>Representative IHC images of phosphorylated 4EBP1 or pERK1/2 expression in 0 h slices, or slices treated with DMSO or titrated amounts of dactolisib (</w:t>
      </w:r>
      <w:r w:rsidR="00972CB2" w:rsidRPr="009C5176">
        <w:rPr>
          <w:color w:val="auto"/>
        </w:rPr>
        <w:t xml:space="preserve">dact, </w:t>
      </w:r>
      <w:r w:rsidR="00861462" w:rsidRPr="009C5176">
        <w:rPr>
          <w:color w:val="auto"/>
        </w:rPr>
        <w:t>top row) or phosphorylated pERK1/2 expression in 0 h slice, or slices treated with DMSO or selumetinib (</w:t>
      </w:r>
      <w:r w:rsidR="00972CB2" w:rsidRPr="009C5176">
        <w:rPr>
          <w:color w:val="auto"/>
        </w:rPr>
        <w:t xml:space="preserve">sel, </w:t>
      </w:r>
      <w:r w:rsidR="00861462" w:rsidRPr="009C5176">
        <w:rPr>
          <w:color w:val="auto"/>
        </w:rPr>
        <w:t>bottom row). Black square boxes indicate areas shown in higher magnification. Scale bar 1 mm or 50 µm for low or high magnification, respectively</w:t>
      </w:r>
      <w:r w:rsidR="00972CB2" w:rsidRPr="009C5176">
        <w:rPr>
          <w:b/>
          <w:color w:val="auto"/>
        </w:rPr>
        <w:t>.</w:t>
      </w:r>
    </w:p>
    <w:p w14:paraId="57B528BD" w14:textId="77777777" w:rsidR="004A34DE" w:rsidRPr="009C5176" w:rsidRDefault="004A34DE" w:rsidP="009C5176">
      <w:pPr>
        <w:contextualSpacing/>
        <w:outlineLvl w:val="0"/>
        <w:rPr>
          <w:b/>
          <w:color w:val="auto"/>
        </w:rPr>
      </w:pPr>
    </w:p>
    <w:p w14:paraId="152007BD" w14:textId="23B10C6D" w:rsidR="00FD00B8" w:rsidRPr="009C5176" w:rsidRDefault="00FD00B8" w:rsidP="009C5176">
      <w:pPr>
        <w:contextualSpacing/>
        <w:outlineLvl w:val="0"/>
        <w:rPr>
          <w:b/>
          <w:color w:val="auto"/>
        </w:rPr>
      </w:pPr>
      <w:r w:rsidRPr="009C5176">
        <w:rPr>
          <w:b/>
          <w:color w:val="auto"/>
        </w:rPr>
        <w:t>DISCUSSION</w:t>
      </w:r>
      <w:r w:rsidRPr="009C5176">
        <w:rPr>
          <w:b/>
          <w:bCs/>
          <w:color w:val="auto"/>
        </w:rPr>
        <w:t xml:space="preserve">: </w:t>
      </w:r>
    </w:p>
    <w:p w14:paraId="08D59244" w14:textId="1F198914" w:rsidR="00FD00B8" w:rsidRPr="009C5176" w:rsidRDefault="00FD00B8" w:rsidP="009C5176">
      <w:pPr>
        <w:contextualSpacing/>
        <w:rPr>
          <w:color w:val="auto"/>
        </w:rPr>
      </w:pPr>
      <w:r w:rsidRPr="009C5176">
        <w:rPr>
          <w:color w:val="auto"/>
        </w:rPr>
        <w:t xml:space="preserve">Various complex </w:t>
      </w:r>
      <w:r w:rsidRPr="009C5176">
        <w:rPr>
          <w:i/>
          <w:color w:val="auto"/>
        </w:rPr>
        <w:t>in vitro</w:t>
      </w:r>
      <w:r w:rsidRPr="009C5176">
        <w:rPr>
          <w:color w:val="auto"/>
        </w:rPr>
        <w:t xml:space="preserve"> tumor models, including 3D cultures and organoids, have been developed to recapitulate the architecture and oncogenic functions of </w:t>
      </w:r>
      <w:r w:rsidRPr="009C5176">
        <w:rPr>
          <w:i/>
          <w:color w:val="auto"/>
        </w:rPr>
        <w:t>in vivo</w:t>
      </w:r>
      <w:r w:rsidRPr="009C5176">
        <w:rPr>
          <w:color w:val="auto"/>
        </w:rPr>
        <w:t xml:space="preserve"> tumor tissue</w:t>
      </w:r>
      <w:r w:rsidRPr="009C5176">
        <w:rPr>
          <w:color w:val="auto"/>
        </w:rPr>
        <w:fldChar w:fldCharType="begin">
          <w:fldData xml:space="preserve">PEVuZE5vdGU+PENpdGU+PEF1dGhvcj5MdjwvQXV0aG9yPjxZZWFyPjIwMTc8L1llYXI+PFJlY051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MdjwvQXV0aG9yPjxZZWFyPjIwMTc8L1llYXI+PFJlY051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9,30</w:t>
      </w:r>
      <w:r w:rsidRPr="009C5176">
        <w:rPr>
          <w:color w:val="auto"/>
        </w:rPr>
        <w:fldChar w:fldCharType="end"/>
      </w:r>
      <w:r w:rsidRPr="009C5176">
        <w:rPr>
          <w:color w:val="auto"/>
        </w:rPr>
        <w:t xml:space="preserve">. However, the establishment of 3D cultures or organoids involves tissue dissociation and selective growth of a single cell type or co-culture of a select few cell types in an artificial environment. As a consequence, such models incompletely capture the intricacies of tumor heterogeneity and tumor–stroma interactions. Organotypic tumor slices, on the other hand, maintain the tissue architecture and biological complexities of the </w:t>
      </w:r>
      <w:r w:rsidRPr="009C5176">
        <w:rPr>
          <w:i/>
          <w:color w:val="auto"/>
        </w:rPr>
        <w:t>in situ</w:t>
      </w:r>
      <w:r w:rsidRPr="009C5176">
        <w:rPr>
          <w:color w:val="auto"/>
        </w:rPr>
        <w:t xml:space="preserve"> tumor, without extensive manipulation. This ability of tissue slices to model tumor cells in their native </w:t>
      </w:r>
      <w:r w:rsidRPr="009C5176">
        <w:rPr>
          <w:shd w:val="clear" w:color="auto" w:fill="FFFFFF"/>
        </w:rPr>
        <w:t xml:space="preserve">microenvironment renders them particularly attractive for preclinical studies. We previously reported an optimized workflow </w:t>
      </w:r>
      <w:r w:rsidRPr="009C5176">
        <w:rPr>
          <w:color w:val="auto"/>
        </w:rPr>
        <w:t>for the establishment and analysis of precision-cut tumor slices, and showed that, compared to filter sup</w:t>
      </w:r>
      <w:r w:rsidR="00635C77" w:rsidRPr="009C5176">
        <w:rPr>
          <w:color w:val="auto"/>
        </w:rPr>
        <w:t xml:space="preserve">ports, </w:t>
      </w:r>
      <w:r w:rsidR="00801370" w:rsidRPr="009C5176">
        <w:rPr>
          <w:color w:val="auto"/>
        </w:rPr>
        <w:t xml:space="preserve">a </w:t>
      </w:r>
      <w:r w:rsidR="00635C77" w:rsidRPr="009C5176">
        <w:rPr>
          <w:color w:val="auto"/>
        </w:rPr>
        <w:t>rotating incubation unit improve</w:t>
      </w:r>
      <w:r w:rsidRPr="009C5176">
        <w:rPr>
          <w:color w:val="auto"/>
        </w:rPr>
        <w:t xml:space="preserve"> the viability of short-term murine NSCLC slice cultures</w:t>
      </w:r>
      <w:r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5</w:t>
      </w:r>
      <w:r w:rsidRPr="009C5176">
        <w:rPr>
          <w:color w:val="auto"/>
        </w:rPr>
        <w:fldChar w:fldCharType="end"/>
      </w:r>
      <w:r w:rsidR="00635C77" w:rsidRPr="009C5176">
        <w:rPr>
          <w:color w:val="auto"/>
          <w:vertAlign w:val="superscript"/>
        </w:rPr>
        <w:t>,</w:t>
      </w:r>
      <w:r w:rsidR="00635C77" w:rsidRPr="009C5176">
        <w:rPr>
          <w:color w:val="auto"/>
        </w:rPr>
        <w:fldChar w:fldCharType="begin">
          <w:fldData xml:space="preserve">PEVuZE5vdGU+PENpdGU+PEF1dGhvcj5kZSBIb29ndDwvQXV0aG9yPjxZZWFyPjIwMTc8L1llYXI+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kZSBIb29ndDwvQXV0aG9yPjxZZWFyPjIwMTc8L1llYXI+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00635C77" w:rsidRPr="009C5176">
        <w:rPr>
          <w:color w:val="auto"/>
        </w:rPr>
      </w:r>
      <w:r w:rsidR="00635C77" w:rsidRPr="009C5176">
        <w:rPr>
          <w:color w:val="auto"/>
        </w:rPr>
        <w:fldChar w:fldCharType="separate"/>
      </w:r>
      <w:r w:rsidR="00822C50" w:rsidRPr="009C5176">
        <w:rPr>
          <w:noProof/>
          <w:color w:val="auto"/>
          <w:vertAlign w:val="superscript"/>
        </w:rPr>
        <w:t>31</w:t>
      </w:r>
      <w:r w:rsidR="00635C77" w:rsidRPr="009C5176">
        <w:rPr>
          <w:color w:val="auto"/>
        </w:rPr>
        <w:fldChar w:fldCharType="end"/>
      </w:r>
      <w:r w:rsidRPr="009C5176">
        <w:rPr>
          <w:color w:val="auto"/>
        </w:rPr>
        <w:t xml:space="preserve">. However, cultivation on rotating units is technically challenging and requires constant monitoring. We here present a protocol for </w:t>
      </w:r>
      <w:r w:rsidR="00E65E2A" w:rsidRPr="009C5176">
        <w:rPr>
          <w:color w:val="auto"/>
        </w:rPr>
        <w:t xml:space="preserve">tumor tissue </w:t>
      </w:r>
      <w:r w:rsidRPr="009C5176">
        <w:rPr>
          <w:color w:val="auto"/>
        </w:rPr>
        <w:t xml:space="preserve">slice generation and practical use of </w:t>
      </w:r>
      <w:r w:rsidR="00801370" w:rsidRPr="009C5176">
        <w:rPr>
          <w:color w:val="auto"/>
        </w:rPr>
        <w:t xml:space="preserve">a </w:t>
      </w:r>
      <w:r w:rsidRPr="009C5176">
        <w:rPr>
          <w:color w:val="auto"/>
        </w:rPr>
        <w:t xml:space="preserve">rotating </w:t>
      </w:r>
      <w:r w:rsidR="00801370" w:rsidRPr="009C5176">
        <w:rPr>
          <w:color w:val="auto"/>
        </w:rPr>
        <w:t xml:space="preserve">incubation </w:t>
      </w:r>
      <w:r w:rsidRPr="009C5176">
        <w:rPr>
          <w:color w:val="auto"/>
        </w:rPr>
        <w:t xml:space="preserve">unit to culture them, as well as accompanying methods to monitor the ability of slices to capture </w:t>
      </w:r>
      <w:r w:rsidRPr="009C5176">
        <w:rPr>
          <w:i/>
          <w:color w:val="auto"/>
        </w:rPr>
        <w:t>in situ</w:t>
      </w:r>
      <w:r w:rsidRPr="009C5176">
        <w:rPr>
          <w:color w:val="auto"/>
        </w:rPr>
        <w:t xml:space="preserve"> tumor biology, a prerequisite prior to drug response testing.</w:t>
      </w:r>
    </w:p>
    <w:p w14:paraId="0458E6F4" w14:textId="77777777" w:rsidR="00FD00B8" w:rsidRPr="009C5176" w:rsidRDefault="00FD00B8" w:rsidP="009C5176">
      <w:pPr>
        <w:contextualSpacing/>
        <w:rPr>
          <w:color w:val="auto"/>
        </w:rPr>
      </w:pPr>
    </w:p>
    <w:p w14:paraId="61A0C8DC" w14:textId="787A6630" w:rsidR="00FD00B8" w:rsidRPr="009C5176" w:rsidRDefault="00FD00B8" w:rsidP="009C5176">
      <w:pPr>
        <w:contextualSpacing/>
        <w:rPr>
          <w:color w:val="auto"/>
        </w:rPr>
      </w:pPr>
      <w:r w:rsidRPr="009C5176">
        <w:rPr>
          <w:color w:val="auto"/>
        </w:rPr>
        <w:t xml:space="preserve">Several critical steps in the protocol </w:t>
      </w:r>
      <w:r w:rsidR="009C5176">
        <w:rPr>
          <w:color w:val="auto"/>
        </w:rPr>
        <w:t>ensure</w:t>
      </w:r>
      <w:r w:rsidR="009C5176" w:rsidRPr="009C5176">
        <w:rPr>
          <w:color w:val="auto"/>
        </w:rPr>
        <w:t xml:space="preserve"> </w:t>
      </w:r>
      <w:r w:rsidRPr="009C5176">
        <w:rPr>
          <w:color w:val="auto"/>
        </w:rPr>
        <w:t xml:space="preserve">tissue integrity and viability of the tumor slices. If normal lung tissue surrounds the tumor, the vibratome can generate slices with inconsistent thickness or damage the slices, due to differences in texture and stiffness between normal and tumor tissues. It thus is important to remove the surrounding normal lung tissue prior to tumor slicing. Another critical step is the slicing thickness, which should be carefully optimized for each tissue type. Furthermore, once sliced, it is critical that the slice is placed approximately in the middle of the grid, so to ensure accurate intermittent dipping </w:t>
      </w:r>
      <w:r w:rsidR="006A37DE" w:rsidRPr="009C5176">
        <w:rPr>
          <w:color w:val="auto"/>
        </w:rPr>
        <w:t xml:space="preserve">in culture medium </w:t>
      </w:r>
      <w:r w:rsidRPr="009C5176">
        <w:rPr>
          <w:color w:val="auto"/>
        </w:rPr>
        <w:t xml:space="preserve">and oxygen </w:t>
      </w:r>
      <w:r w:rsidRPr="009C5176">
        <w:rPr>
          <w:color w:val="auto"/>
        </w:rPr>
        <w:lastRenderedPageBreak/>
        <w:t xml:space="preserve">exposure. Finally, it is important to follow the position of a slice during its rotation period, as a slice can drop down in to the medium; if this happens, further actions can be taken as explained in </w:t>
      </w:r>
      <w:r w:rsidR="00D6473C" w:rsidRPr="009C5176">
        <w:rPr>
          <w:color w:val="auto"/>
        </w:rPr>
        <w:t xml:space="preserve">step </w:t>
      </w:r>
      <w:r w:rsidRPr="009C5176">
        <w:rPr>
          <w:color w:val="auto"/>
        </w:rPr>
        <w:t xml:space="preserve">3.6 of the protocol. </w:t>
      </w:r>
    </w:p>
    <w:p w14:paraId="70469A8A" w14:textId="77777777" w:rsidR="00FD00B8" w:rsidRPr="009C5176" w:rsidRDefault="00FD00B8" w:rsidP="009C5176">
      <w:pPr>
        <w:contextualSpacing/>
        <w:rPr>
          <w:color w:val="auto"/>
        </w:rPr>
      </w:pPr>
    </w:p>
    <w:p w14:paraId="5FA396F8" w14:textId="0B823B70" w:rsidR="00FD00B8" w:rsidRPr="009C5176" w:rsidRDefault="00FD00B8" w:rsidP="009C5176">
      <w:pPr>
        <w:contextualSpacing/>
        <w:rPr>
          <w:color w:val="auto"/>
        </w:rPr>
      </w:pPr>
      <w:r w:rsidRPr="009C5176">
        <w:rPr>
          <w:color w:val="auto"/>
        </w:rPr>
        <w:t>In addition to tissue handling to assure integrity, there are also critical steps in the IHC analysis to interpret how the slice resembles the native tissue. Our previous study showed that murine NSCLC tumors exhibit pronounced intra-tumor spatial heterogeneity in oncogenic signaling activities</w:t>
      </w:r>
      <w:r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6</w:t>
      </w:r>
      <w:r w:rsidRPr="009C5176">
        <w:rPr>
          <w:color w:val="auto"/>
        </w:rPr>
        <w:fldChar w:fldCharType="end"/>
      </w:r>
      <w:r w:rsidRPr="009C5176">
        <w:rPr>
          <w:color w:val="auto"/>
        </w:rPr>
        <w:t xml:space="preserve">. This means that the use of spatially distinct tissue slices for controls or drug-treated samples can </w:t>
      </w:r>
      <w:r w:rsidR="00237E20" w:rsidRPr="009C5176">
        <w:rPr>
          <w:color w:val="auto"/>
        </w:rPr>
        <w:t>a</w:t>
      </w:r>
      <w:r w:rsidRPr="009C5176">
        <w:rPr>
          <w:color w:val="auto"/>
        </w:rPr>
        <w:t xml:space="preserve">ffect reliable experimental data interpretation, and hence closely adjacent slices should be used as controls and test samples. We further showed that </w:t>
      </w:r>
      <w:r w:rsidR="00D40972" w:rsidRPr="009C5176">
        <w:rPr>
          <w:color w:val="auto"/>
        </w:rPr>
        <w:t xml:space="preserve">while </w:t>
      </w:r>
      <w:r w:rsidRPr="009C5176">
        <w:rPr>
          <w:color w:val="auto"/>
        </w:rPr>
        <w:t xml:space="preserve">proliferation or oncogenic phosphoprotein expression in freshly cut uncultured 0 h slices </w:t>
      </w:r>
      <w:r w:rsidR="00D40972" w:rsidRPr="009C5176">
        <w:rPr>
          <w:color w:val="auto"/>
        </w:rPr>
        <w:t xml:space="preserve">were similar </w:t>
      </w:r>
      <w:r w:rsidRPr="009C5176">
        <w:rPr>
          <w:color w:val="auto"/>
        </w:rPr>
        <w:t xml:space="preserve">to </w:t>
      </w:r>
      <w:r w:rsidRPr="009C5176">
        <w:rPr>
          <w:i/>
          <w:color w:val="auto"/>
        </w:rPr>
        <w:t>in situ</w:t>
      </w:r>
      <w:r w:rsidRPr="009C5176">
        <w:rPr>
          <w:color w:val="auto"/>
        </w:rPr>
        <w:t xml:space="preserve"> tumors, cultured slices showed altered oncogenic phosphoprotein</w:t>
      </w:r>
      <w:r w:rsidR="00D40972" w:rsidRPr="009C5176">
        <w:rPr>
          <w:color w:val="auto"/>
        </w:rPr>
        <w:t xml:space="preserve"> expression</w:t>
      </w:r>
      <w:r w:rsidRPr="009C5176">
        <w:rPr>
          <w:color w:val="auto"/>
        </w:rPr>
        <w:t xml:space="preserve">, specifically altered p4EBP1 and pSRC, as well as altered proliferation analyzed by Ki67 IHC. Altered p4EBP1 expression was similarly detected in 24 h human NSCLC and prostate cancer </w:t>
      </w:r>
      <w:r w:rsidR="00D40972" w:rsidRPr="009C5176">
        <w:rPr>
          <w:color w:val="auto"/>
        </w:rPr>
        <w:t xml:space="preserve">slice </w:t>
      </w:r>
      <w:r w:rsidRPr="009C5176">
        <w:rPr>
          <w:color w:val="auto"/>
        </w:rPr>
        <w:t xml:space="preserve">cultures (Narhi </w:t>
      </w:r>
      <w:r w:rsidRPr="009C5176">
        <w:rPr>
          <w:i/>
          <w:color w:val="auto"/>
        </w:rPr>
        <w:t>et al</w:t>
      </w:r>
      <w:r w:rsidRPr="009C5176">
        <w:rPr>
          <w:color w:val="auto"/>
        </w:rPr>
        <w:t>., Supplementary Figure S3B-</w:t>
      </w:r>
      <w:r w:rsidR="009C5176">
        <w:rPr>
          <w:color w:val="auto"/>
        </w:rPr>
        <w:t>S3</w:t>
      </w:r>
      <w:r w:rsidRPr="009C5176">
        <w:rPr>
          <w:color w:val="auto"/>
        </w:rPr>
        <w:t>C, S5 and S7)</w:t>
      </w:r>
      <w:r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6</w:t>
      </w:r>
      <w:r w:rsidRPr="009C5176">
        <w:rPr>
          <w:color w:val="auto"/>
        </w:rPr>
        <w:fldChar w:fldCharType="end"/>
      </w:r>
      <w:r w:rsidRPr="009C5176">
        <w:rPr>
          <w:color w:val="auto"/>
        </w:rPr>
        <w:t xml:space="preserve">. These findings endorse that comparison of cultured slices with their nearest 0 h uncultured slice is critical to assess the preservation of </w:t>
      </w:r>
      <w:r w:rsidRPr="009C5176">
        <w:rPr>
          <w:i/>
          <w:color w:val="auto"/>
        </w:rPr>
        <w:t>in situ</w:t>
      </w:r>
      <w:r w:rsidRPr="009C5176">
        <w:rPr>
          <w:color w:val="auto"/>
        </w:rPr>
        <w:t xml:space="preserve"> tumor functions in cultured slices.</w:t>
      </w:r>
    </w:p>
    <w:p w14:paraId="21E3853B" w14:textId="77777777" w:rsidR="00FD00B8" w:rsidRPr="009C5176" w:rsidRDefault="00FD00B8" w:rsidP="009C5176">
      <w:pPr>
        <w:contextualSpacing/>
        <w:rPr>
          <w:color w:val="auto"/>
        </w:rPr>
      </w:pPr>
    </w:p>
    <w:p w14:paraId="307AF9CF" w14:textId="52C9C3C6" w:rsidR="00FD00B8" w:rsidRPr="009C5176" w:rsidRDefault="00FD00B8" w:rsidP="009C5176">
      <w:pPr>
        <w:contextualSpacing/>
        <w:rPr>
          <w:color w:val="auto"/>
        </w:rPr>
      </w:pPr>
      <w:r w:rsidRPr="009C5176">
        <w:rPr>
          <w:color w:val="auto"/>
        </w:rPr>
        <w:t>Despite improving the viability of organotypic slices</w:t>
      </w:r>
      <w:r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5</w:t>
      </w:r>
      <w:r w:rsidRPr="009C5176">
        <w:rPr>
          <w:color w:val="auto"/>
        </w:rPr>
        <w:fldChar w:fldCharType="end"/>
      </w:r>
      <w:r w:rsidRPr="009C5176">
        <w:rPr>
          <w:color w:val="auto"/>
        </w:rPr>
        <w:t xml:space="preserve">, there are limitations with the rotator system in terms of technicalities. Placing the tissue slices onto titanium grids is more challenging compared to filter inserts, and </w:t>
      </w:r>
      <w:r w:rsidR="00801370" w:rsidRPr="009C5176">
        <w:rPr>
          <w:color w:val="auto"/>
        </w:rPr>
        <w:t xml:space="preserve">a </w:t>
      </w:r>
      <w:r w:rsidRPr="009C5176">
        <w:rPr>
          <w:color w:val="auto"/>
        </w:rPr>
        <w:t xml:space="preserve">rotating incubation unit may not be available. As an alternative, </w:t>
      </w:r>
      <w:r w:rsidRPr="009C5176">
        <w:t>stagnant filter supports can be used</w:t>
      </w:r>
      <w:r w:rsidRPr="009C5176">
        <w:rPr>
          <w:color w:val="auto"/>
        </w:rPr>
        <w:t>, but in that case only the air-exposed side of the slices should be analyzed, as air-to-filter gradients in viability and hypoxia measured by HIF1α expression are rapidly formed in filter-supported slice cultures</w:t>
      </w:r>
      <w:r w:rsidR="00B56C1A" w:rsidRPr="009C5176">
        <w:rPr>
          <w:color w:val="auto"/>
        </w:rPr>
        <w:t xml:space="preserve"> </w:t>
      </w:r>
      <w:r w:rsidRPr="009C5176">
        <w:rPr>
          <w:color w:val="auto"/>
        </w:rPr>
        <w:t>(Davi</w:t>
      </w:r>
      <w:r w:rsidR="003D172E" w:rsidRPr="009C5176">
        <w:rPr>
          <w:color w:val="auto"/>
        </w:rPr>
        <w:t xml:space="preserve">es </w:t>
      </w:r>
      <w:r w:rsidR="003D172E" w:rsidRPr="009C5176">
        <w:rPr>
          <w:i/>
          <w:color w:val="auto"/>
        </w:rPr>
        <w:t>et al</w:t>
      </w:r>
      <w:r w:rsidR="003D172E" w:rsidRPr="009C5176">
        <w:rPr>
          <w:color w:val="auto"/>
        </w:rPr>
        <w:t>., Figure 5 and Figure 7</w:t>
      </w:r>
      <w:r w:rsidRPr="009C5176">
        <w:rPr>
          <w:color w:val="auto"/>
        </w:rPr>
        <w:t>A-</w:t>
      </w:r>
      <w:r w:rsidR="009C5176">
        <w:rPr>
          <w:color w:val="auto"/>
        </w:rPr>
        <w:t>7</w:t>
      </w:r>
      <w:r w:rsidRPr="009C5176">
        <w:rPr>
          <w:color w:val="auto"/>
        </w:rPr>
        <w:t>B)</w:t>
      </w:r>
      <w:r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XM8L0F1dGhvcj48WWVhcj4yMDE1PC9ZZWFyPjxS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5</w:t>
      </w:r>
      <w:r w:rsidRPr="009C5176">
        <w:rPr>
          <w:color w:val="auto"/>
        </w:rPr>
        <w:fldChar w:fldCharType="end"/>
      </w:r>
      <w:r w:rsidRPr="009C5176">
        <w:rPr>
          <w:color w:val="auto"/>
        </w:rPr>
        <w:t>. We have further shown that tumor slice cultures can exhibit altered proliferation and oncogenic signaling activities compared to their native tumors</w:t>
      </w:r>
      <w:r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XJoaTwvQXV0aG9yPjxZZWFyPjIwMTg8L1llYXI+PFJl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26</w:t>
      </w:r>
      <w:r w:rsidRPr="009C5176">
        <w:rPr>
          <w:color w:val="auto"/>
        </w:rPr>
        <w:fldChar w:fldCharType="end"/>
      </w:r>
      <w:r w:rsidRPr="009C5176">
        <w:rPr>
          <w:color w:val="auto"/>
        </w:rPr>
        <w:t xml:space="preserve">, possibly because of wound-healing responses or metabolic adaptation of the slices to </w:t>
      </w:r>
      <w:r w:rsidRPr="009C5176">
        <w:rPr>
          <w:i/>
          <w:color w:val="auto"/>
        </w:rPr>
        <w:t>ex vivo</w:t>
      </w:r>
      <w:r w:rsidRPr="009C5176">
        <w:rPr>
          <w:color w:val="auto"/>
        </w:rPr>
        <w:t xml:space="preserve"> culture</w:t>
      </w:r>
      <w:r w:rsidRPr="009C5176">
        <w:rPr>
          <w:color w:val="auto"/>
        </w:rPr>
        <w:fldChar w:fldCharType="begin">
          <w:fldData xml:space="preserve">PEVuZE5vdGU+PENpdGU+PEF1dGhvcj5EYXZpZHNvbjwvQXV0aG9yPjxZZWFyPjIwMTY8L1llYXI+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EYXZpZHNvbjwvQXV0aG9yPjxZZWFyPjIwMTY8L1llYXI+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32</w:t>
      </w:r>
      <w:r w:rsidRPr="009C5176">
        <w:rPr>
          <w:color w:val="auto"/>
        </w:rPr>
        <w:fldChar w:fldCharType="end"/>
      </w:r>
      <w:r w:rsidRPr="009C5176">
        <w:rPr>
          <w:color w:val="auto"/>
        </w:rPr>
        <w:t xml:space="preserve">. </w:t>
      </w:r>
      <w:r w:rsidR="009459B1" w:rsidRPr="009C5176">
        <w:rPr>
          <w:color w:val="auto"/>
        </w:rPr>
        <w:t>Although gross</w:t>
      </w:r>
      <w:r w:rsidR="009459B1" w:rsidRPr="009C5176">
        <w:rPr>
          <w:color w:val="auto"/>
        </w:rPr>
        <w:t xml:space="preserve"> morphological </w:t>
      </w:r>
      <w:r w:rsidR="009459B1" w:rsidRPr="009C5176">
        <w:rPr>
          <w:color w:val="auto"/>
        </w:rPr>
        <w:t>f</w:t>
      </w:r>
      <w:r w:rsidR="009459B1" w:rsidRPr="009C5176">
        <w:rPr>
          <w:color w:val="auto"/>
        </w:rPr>
        <w:t>eatures</w:t>
      </w:r>
      <w:r w:rsidR="009459B1" w:rsidRPr="009C5176">
        <w:rPr>
          <w:color w:val="auto"/>
        </w:rPr>
        <w:t xml:space="preserve"> of the </w:t>
      </w:r>
      <w:r w:rsidR="009459B1" w:rsidRPr="009C5176">
        <w:rPr>
          <w:color w:val="auto"/>
        </w:rPr>
        <w:t xml:space="preserve">murine NSCLC </w:t>
      </w:r>
      <w:r w:rsidR="009459B1" w:rsidRPr="009C5176">
        <w:rPr>
          <w:color w:val="auto"/>
        </w:rPr>
        <w:t>tumor</w:t>
      </w:r>
      <w:r w:rsidR="009459B1" w:rsidRPr="009C5176">
        <w:rPr>
          <w:color w:val="auto"/>
        </w:rPr>
        <w:t>s</w:t>
      </w:r>
      <w:r w:rsidR="009459B1" w:rsidRPr="009C5176">
        <w:rPr>
          <w:color w:val="auto"/>
        </w:rPr>
        <w:t xml:space="preserve"> w</w:t>
      </w:r>
      <w:r w:rsidR="000C6898" w:rsidRPr="009C5176">
        <w:rPr>
          <w:color w:val="auto"/>
        </w:rPr>
        <w:t>ere</w:t>
      </w:r>
      <w:r w:rsidR="009459B1" w:rsidRPr="009C5176">
        <w:rPr>
          <w:color w:val="auto"/>
        </w:rPr>
        <w:t xml:space="preserve"> </w:t>
      </w:r>
      <w:r w:rsidR="009459B1" w:rsidRPr="009C5176">
        <w:rPr>
          <w:color w:val="auto"/>
        </w:rPr>
        <w:t xml:space="preserve">maintained </w:t>
      </w:r>
      <w:r w:rsidR="009459B1" w:rsidRPr="009C5176">
        <w:rPr>
          <w:color w:val="auto"/>
        </w:rPr>
        <w:t>during</w:t>
      </w:r>
      <w:r w:rsidR="009459B1" w:rsidRPr="009C5176">
        <w:rPr>
          <w:color w:val="auto"/>
        </w:rPr>
        <w:t xml:space="preserve"> 72 h</w:t>
      </w:r>
      <w:r w:rsidR="009459B1" w:rsidRPr="009C5176">
        <w:rPr>
          <w:color w:val="auto"/>
        </w:rPr>
        <w:t xml:space="preserve"> cultivation</w:t>
      </w:r>
      <w:r w:rsidR="009459B1" w:rsidRPr="009C5176">
        <w:rPr>
          <w:color w:val="auto"/>
        </w:rPr>
        <w:t xml:space="preserve">, </w:t>
      </w:r>
      <w:r w:rsidR="009459B1" w:rsidRPr="009C5176">
        <w:rPr>
          <w:color w:val="auto"/>
        </w:rPr>
        <w:t>culture-induced proliferative changes</w:t>
      </w:r>
      <w:r w:rsidR="00395983" w:rsidRPr="009C5176">
        <w:rPr>
          <w:color w:val="auto"/>
        </w:rPr>
        <w:t xml:space="preserve"> </w:t>
      </w:r>
      <w:r w:rsidR="009459B1" w:rsidRPr="009C5176">
        <w:rPr>
          <w:color w:val="auto"/>
        </w:rPr>
        <w:t>may affect accurate grading of the cult</w:t>
      </w:r>
      <w:r w:rsidR="00395983" w:rsidRPr="009C5176">
        <w:rPr>
          <w:color w:val="auto"/>
        </w:rPr>
        <w:t>ivated</w:t>
      </w:r>
      <w:r w:rsidR="009459B1" w:rsidRPr="009C5176">
        <w:rPr>
          <w:color w:val="auto"/>
        </w:rPr>
        <w:t xml:space="preserve"> </w:t>
      </w:r>
      <w:r w:rsidR="009459B1" w:rsidRPr="009C5176">
        <w:rPr>
          <w:color w:val="auto"/>
        </w:rPr>
        <w:t>slices</w:t>
      </w:r>
      <w:r w:rsidR="009459B1" w:rsidRPr="009C5176">
        <w:rPr>
          <w:color w:val="auto"/>
        </w:rPr>
        <w:t>.</w:t>
      </w:r>
      <w:r w:rsidR="009459B1" w:rsidRPr="009C5176">
        <w:rPr>
          <w:color w:val="auto"/>
        </w:rPr>
        <w:t xml:space="preserve"> </w:t>
      </w:r>
      <w:r w:rsidRPr="009C5176">
        <w:rPr>
          <w:color w:val="auto"/>
        </w:rPr>
        <w:t>Thus, tissue slices should only be utilized for short-term functional studies.</w:t>
      </w:r>
      <w:r w:rsidR="00B56C1A" w:rsidRPr="009C5176">
        <w:rPr>
          <w:color w:val="auto"/>
        </w:rPr>
        <w:t xml:space="preserve"> </w:t>
      </w:r>
    </w:p>
    <w:p w14:paraId="78CE37B6" w14:textId="77777777" w:rsidR="00FD00B8" w:rsidRPr="009C5176" w:rsidRDefault="00FD00B8" w:rsidP="009C5176">
      <w:pPr>
        <w:contextualSpacing/>
        <w:rPr>
          <w:color w:val="auto"/>
        </w:rPr>
      </w:pPr>
    </w:p>
    <w:p w14:paraId="155D900F" w14:textId="0BC43856" w:rsidR="00FD00B8" w:rsidRPr="009C5176" w:rsidRDefault="00801370" w:rsidP="009C5176">
      <w:pPr>
        <w:contextualSpacing/>
        <w:rPr>
          <w:color w:val="auto"/>
        </w:rPr>
      </w:pPr>
      <w:r w:rsidRPr="009C5176">
        <w:rPr>
          <w:color w:val="auto"/>
        </w:rPr>
        <w:t>Use of a r</w:t>
      </w:r>
      <w:r w:rsidR="00FD00B8" w:rsidRPr="009C5176">
        <w:rPr>
          <w:color w:val="auto"/>
        </w:rPr>
        <w:t>otating incubation unit at least partially rescue</w:t>
      </w:r>
      <w:r w:rsidR="00635C77" w:rsidRPr="009C5176">
        <w:rPr>
          <w:color w:val="auto"/>
        </w:rPr>
        <w:t>s</w:t>
      </w:r>
      <w:r w:rsidR="00FD00B8" w:rsidRPr="009C5176">
        <w:rPr>
          <w:color w:val="auto"/>
        </w:rPr>
        <w:t xml:space="preserve"> intra-slice viability or biomarker expression gradients, particularly during the first 24 h of culture. Once validated for integrity and function, this provides tissue material for functional studies, such as drug treatment studies. In addition to drug response profiling, altered target expression following drug treatment can also benefit antibody validation. This is particularly relevant for the detection of murine epitopes with mouse monoclonal antibodies, as these tend to give high staining background. In addition, well-validated antibodies are required to achieve reliable and reproducible data in diagnostic and clinical settings. Thus, modulation of the abundance or phosphorylation of relevant epitopes following drug treatment in tissues slices provides a handy practical application in antibody validation. A major advantage of tumor slice cultures is the ability to model spatially-distributed functions, including oncogenic signaling activities or drug response in tumor or stromal cells, which makes them an attractive </w:t>
      </w:r>
      <w:r w:rsidR="00FD00B8" w:rsidRPr="009C5176">
        <w:rPr>
          <w:i/>
          <w:color w:val="auto"/>
        </w:rPr>
        <w:t>ex vivo</w:t>
      </w:r>
      <w:r w:rsidR="00FD00B8" w:rsidRPr="009C5176">
        <w:rPr>
          <w:color w:val="auto"/>
        </w:rPr>
        <w:t xml:space="preserve"> model. However, slices rotate during cultivation, and the process of cultivation can further damage the tissue particularly at the edges. It is therefore </w:t>
      </w:r>
      <w:r w:rsidR="00FD00B8" w:rsidRPr="009C5176">
        <w:rPr>
          <w:color w:val="auto"/>
        </w:rPr>
        <w:lastRenderedPageBreak/>
        <w:t>challenging to precisely overlay the biomarker-stained IHC images of 0 h slice</w:t>
      </w:r>
      <w:r w:rsidR="00590640" w:rsidRPr="009C5176">
        <w:rPr>
          <w:color w:val="auto"/>
        </w:rPr>
        <w:t>s</w:t>
      </w:r>
      <w:r w:rsidR="00FD00B8" w:rsidRPr="009C5176">
        <w:rPr>
          <w:color w:val="auto"/>
        </w:rPr>
        <w:t xml:space="preserve"> with the necrotic regions detected in cultured slices, which compromises the ability to precisely link spatial biomarker activities to drug response. In addition, tumor-intrinsic, culture-induced and drug-induced necrotic responses are indistinguishable at least in murine NSCLC tissue slices,</w:t>
      </w:r>
      <w:r w:rsidR="00FA34EC" w:rsidRPr="009C5176">
        <w:rPr>
          <w:color w:val="auto"/>
        </w:rPr>
        <w:t xml:space="preserve"> </w:t>
      </w:r>
      <w:r w:rsidR="00FA34EC" w:rsidRPr="009C5176">
        <w:t>compromising accurate quantitation of spatial drug responses</w:t>
      </w:r>
      <w:r w:rsidR="00FD00B8" w:rsidRPr="009C5176">
        <w:rPr>
          <w:color w:val="auto"/>
        </w:rPr>
        <w:t xml:space="preserve">. Finally, the use of tumor slice cultures permits a researcher to the test multiple compounds on the same tumor, without a need to treat animals, thus refining, reducing, and replacing experiments on laboratory animals. </w:t>
      </w:r>
    </w:p>
    <w:p w14:paraId="355B89B6" w14:textId="77777777" w:rsidR="00635C77" w:rsidRPr="009C5176" w:rsidRDefault="00635C77" w:rsidP="009C5176">
      <w:pPr>
        <w:contextualSpacing/>
        <w:rPr>
          <w:color w:val="auto"/>
        </w:rPr>
      </w:pPr>
    </w:p>
    <w:p w14:paraId="416C4326" w14:textId="23256EC0" w:rsidR="00FD00B8" w:rsidRPr="009C5176" w:rsidRDefault="00FD00B8" w:rsidP="009C5176">
      <w:pPr>
        <w:contextualSpacing/>
        <w:rPr>
          <w:color w:val="auto"/>
        </w:rPr>
      </w:pPr>
      <w:r w:rsidRPr="009C5176">
        <w:rPr>
          <w:color w:val="auto"/>
        </w:rPr>
        <w:t>As a future application, the described protocol can be adopted to clinical solid tumor samples. Further tissue type-dependent modifications or optimizations are likely required, starting with adjustments to the vibratome settings including slice thickness and vibration speed to optimize these for tumor texture or stiffness. In addition, nutrient and growth factor requirement may vary for different tumor tissues. As an example, breast cancer slices have been cultured with insulin supplemented in the medium</w:t>
      </w:r>
      <w:r w:rsidRPr="009C5176">
        <w:rPr>
          <w:color w:val="auto"/>
        </w:rPr>
        <w:fldChar w:fldCharType="begin">
          <w:fldData xml:space="preserve">PEVuZE5vdGU+PENpdGU+PEF1dGhvcj5OYWlwYWw8L0F1dGhvcj48WWVhcj4yMDE2PC9ZZWFyPjxS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</w:fldData>
        </w:fldChar>
      </w:r>
      <w:r w:rsidR="00822C50" w:rsidRPr="009C5176">
        <w:rPr>
          <w:color w:val="auto"/>
        </w:rPr>
        <w:instrText xml:space="preserve"> ADDIN EN.CITE </w:instrText>
      </w:r>
      <w:r w:rsidR="00822C50" w:rsidRPr="009C5176">
        <w:rPr>
          <w:color w:val="auto"/>
        </w:rPr>
        <w:fldChar w:fldCharType="begin">
          <w:fldData xml:space="preserve">PEVuZE5vdGU+PENpdGU+PEF1dGhvcj5OYWlwYWw8L0F1dGhvcj48WWVhcj4yMDE2PC9ZZWFyPjxS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</w:fldData>
        </w:fldChar>
      </w:r>
      <w:r w:rsidR="00822C50" w:rsidRPr="009C5176">
        <w:rPr>
          <w:color w:val="auto"/>
        </w:rPr>
        <w:instrText xml:space="preserve"> ADDIN EN.CITE.DATA </w:instrText>
      </w:r>
      <w:r w:rsidR="00822C50" w:rsidRPr="009C5176">
        <w:rPr>
          <w:color w:val="auto"/>
        </w:rPr>
      </w:r>
      <w:r w:rsidR="00822C50" w:rsidRPr="009C5176">
        <w:rPr>
          <w:color w:val="auto"/>
        </w:rPr>
        <w:fldChar w:fldCharType="end"/>
      </w:r>
      <w:r w:rsidRPr="009C5176">
        <w:rPr>
          <w:color w:val="auto"/>
        </w:rPr>
      </w:r>
      <w:r w:rsidRPr="009C5176">
        <w:rPr>
          <w:color w:val="auto"/>
        </w:rPr>
        <w:fldChar w:fldCharType="separate"/>
      </w:r>
      <w:r w:rsidR="00822C50" w:rsidRPr="009C5176">
        <w:rPr>
          <w:noProof/>
          <w:color w:val="auto"/>
          <w:vertAlign w:val="superscript"/>
        </w:rPr>
        <w:t>13,18</w:t>
      </w:r>
      <w:r w:rsidRPr="009C5176">
        <w:rPr>
          <w:color w:val="auto"/>
        </w:rPr>
        <w:fldChar w:fldCharType="end"/>
      </w:r>
      <w:r w:rsidRPr="009C5176">
        <w:rPr>
          <w:color w:val="auto"/>
        </w:rPr>
        <w:t>. Given that limited tissue material is obtained during surgery or biopsy, optimization of patient-derived tumor slice cultures can be challenging due to difficult</w:t>
      </w:r>
      <w:r w:rsidR="00FC1FAA" w:rsidRPr="009C5176">
        <w:rPr>
          <w:color w:val="auto"/>
        </w:rPr>
        <w:t>ies</w:t>
      </w:r>
      <w:r w:rsidRPr="009C5176">
        <w:rPr>
          <w:color w:val="auto"/>
        </w:rPr>
        <w:t xml:space="preserve"> in obtaining sufficient numbers of replicate samples. Furthermore, data reproducibility is also challenged by pronounced patient-to-patient sample heterogeneity, particularly in the percentage of tumor cells versus fibrotic regions or stromal infiltrates, as well as necrotic tissue components. Finally, application of tumor slices in diagnostic settings would require investigation of the extent to which drug responses in slice explants of pre-treatment biopsies matches to post-treatment </w:t>
      </w:r>
      <w:r w:rsidRPr="009C5176">
        <w:rPr>
          <w:i/>
          <w:color w:val="auto"/>
        </w:rPr>
        <w:t>in vivo</w:t>
      </w:r>
      <w:r w:rsidRPr="009C5176">
        <w:rPr>
          <w:color w:val="auto"/>
        </w:rPr>
        <w:t xml:space="preserve"> response</w:t>
      </w:r>
      <w:r w:rsidR="00FC1FAA" w:rsidRPr="009C5176">
        <w:rPr>
          <w:color w:val="auto"/>
        </w:rPr>
        <w:t>s</w:t>
      </w:r>
      <w:r w:rsidRPr="009C5176">
        <w:rPr>
          <w:color w:val="auto"/>
        </w:rPr>
        <w:t>.</w:t>
      </w:r>
      <w:r w:rsidRPr="009C5176">
        <w:t xml:space="preserve"> </w:t>
      </w:r>
    </w:p>
    <w:p w14:paraId="7158EF61" w14:textId="77777777" w:rsidR="00FD00B8" w:rsidRPr="009C5176" w:rsidRDefault="00FD00B8" w:rsidP="009C5176">
      <w:pPr>
        <w:contextualSpacing/>
        <w:rPr>
          <w:color w:val="auto"/>
        </w:rPr>
      </w:pPr>
    </w:p>
    <w:p w14:paraId="7BE44FA0" w14:textId="49A61AB3" w:rsidR="00FD00B8" w:rsidRPr="009C5176" w:rsidRDefault="00FD00B8" w:rsidP="009C5176">
      <w:pPr>
        <w:pStyle w:val="NormalWeb"/>
        <w:spacing w:before="0" w:beforeAutospacing="0" w:after="0" w:afterAutospacing="0"/>
        <w:contextualSpacing/>
        <w:outlineLvl w:val="0"/>
        <w:rPr>
          <w:color w:val="auto"/>
        </w:rPr>
      </w:pPr>
      <w:r w:rsidRPr="009C5176">
        <w:rPr>
          <w:b/>
          <w:bCs/>
          <w:color w:val="auto"/>
        </w:rPr>
        <w:t>ACKNOWLEDG</w:t>
      </w:r>
      <w:r w:rsidR="009B6381" w:rsidRPr="009C5176">
        <w:rPr>
          <w:b/>
          <w:bCs/>
          <w:color w:val="auto"/>
        </w:rPr>
        <w:t>E</w:t>
      </w:r>
      <w:r w:rsidRPr="009C5176">
        <w:rPr>
          <w:b/>
          <w:bCs/>
          <w:color w:val="auto"/>
        </w:rPr>
        <w:t xml:space="preserve">MENTS: </w:t>
      </w:r>
    </w:p>
    <w:p w14:paraId="00CFA2D7" w14:textId="6B4341F1" w:rsidR="00FD00B8" w:rsidRPr="009C5176" w:rsidRDefault="00FD00B8" w:rsidP="009C5176">
      <w:pPr>
        <w:pStyle w:val="NormalWeb"/>
        <w:spacing w:before="0" w:beforeAutospacing="0" w:after="0" w:afterAutospacing="0"/>
        <w:contextualSpacing/>
        <w:outlineLvl w:val="0"/>
        <w:rPr>
          <w:shd w:val="clear" w:color="auto" w:fill="FFFFFF"/>
        </w:rPr>
      </w:pPr>
      <w:r w:rsidRPr="009C5176">
        <w:rPr>
          <w:shd w:val="clear" w:color="auto" w:fill="FFFFFF"/>
        </w:rPr>
        <w:t xml:space="preserve">This research work received financial support from </w:t>
      </w:r>
      <w:r w:rsidRPr="009C5176">
        <w:t>Innovative Medicines Initiative Joint Undertaking grant agreement n</w:t>
      </w:r>
      <w:r w:rsidRPr="009C5176">
        <w:rPr>
          <w:vertAlign w:val="superscript"/>
        </w:rPr>
        <w:t>o</w:t>
      </w:r>
      <w:r w:rsidRPr="009C5176">
        <w:t xml:space="preserve"> 115188, the University of Helsinki Doctoral Programme in Biomedicine scholarships (A.S.N.), and the Sigrid Juselius and Orion-Farmos Foundations (E.W.V.). </w:t>
      </w:r>
      <w:r w:rsidRPr="009C5176">
        <w:rPr>
          <w:shd w:val="clear" w:color="auto" w:fill="FFFFFF"/>
        </w:rPr>
        <w:t xml:space="preserve">We sincerely thank our PREDECT tissue slice platform consortium members (www.predect.eu), </w:t>
      </w:r>
      <w:r w:rsidR="00FC1FAA" w:rsidRPr="009C5176">
        <w:rPr>
          <w:shd w:val="clear" w:color="auto" w:fill="FFFFFF"/>
        </w:rPr>
        <w:t>namely</w:t>
      </w:r>
      <w:r w:rsidRPr="009C5176">
        <w:rPr>
          <w:shd w:val="clear" w:color="auto" w:fill="FFFFFF"/>
        </w:rPr>
        <w:t xml:space="preserve"> John Hickman, Heiko van der Kuip</w:t>
      </w:r>
      <w:r w:rsidR="00FC1FAA" w:rsidRPr="009C5176">
        <w:rPr>
          <w:shd w:val="clear" w:color="auto" w:fill="FFFFFF"/>
        </w:rPr>
        <w:t>, Meng Dong,</w:t>
      </w:r>
      <w:r w:rsidR="00FC1FAA" w:rsidRPr="009C5176">
        <w:rPr>
          <w:shd w:val="clear" w:color="auto" w:fill="FFFFFF"/>
        </w:rPr>
        <w:t xml:space="preserve"> </w:t>
      </w:r>
      <w:r w:rsidRPr="009C5176">
        <w:rPr>
          <w:shd w:val="clear" w:color="auto" w:fill="FFFFFF"/>
        </w:rPr>
        <w:t>Emma Davies</w:t>
      </w:r>
      <w:r w:rsidR="00FC1FAA" w:rsidRPr="009C5176">
        <w:rPr>
          <w:shd w:val="clear" w:color="auto" w:fill="FFFFFF"/>
        </w:rPr>
        <w:t xml:space="preserve">, Simon Barry, Wytske van Weerden and </w:t>
      </w:r>
      <w:r w:rsidR="00FC1FAA" w:rsidRPr="009C5176">
        <w:rPr>
          <w:shd w:val="clear" w:color="auto" w:fill="FFFFFF"/>
        </w:rPr>
        <w:t>Hanneke van Zoggel,</w:t>
      </w:r>
      <w:r w:rsidRPr="009C5176">
        <w:rPr>
          <w:shd w:val="clear" w:color="auto" w:fill="FFFFFF"/>
        </w:rPr>
        <w:t xml:space="preserve"> for collaborative development of the slice technology. We thank </w:t>
      </w:r>
      <w:r w:rsidRPr="009C5176">
        <w:rPr>
          <w:color w:val="auto"/>
        </w:rPr>
        <w:t xml:space="preserve">Taija af Hällström and </w:t>
      </w:r>
      <w:r w:rsidRPr="009C5176">
        <w:rPr>
          <w:shd w:val="clear" w:color="auto" w:fill="FFFFFF"/>
        </w:rPr>
        <w:t>Siv Knaappila for support in setting up the rotator system</w:t>
      </w:r>
      <w:r w:rsidR="000C6898" w:rsidRPr="009C5176">
        <w:rPr>
          <w:shd w:val="clear" w:color="auto" w:fill="FFFFFF"/>
        </w:rPr>
        <w:t>,</w:t>
      </w:r>
      <w:r w:rsidRPr="009C5176">
        <w:rPr>
          <w:shd w:val="clear" w:color="auto" w:fill="FFFFFF"/>
        </w:rPr>
        <w:t xml:space="preserve"> and Riku Turkki for support with the MATLAB analysis. </w:t>
      </w:r>
      <w:r w:rsidR="00EE045F" w:rsidRPr="009C5176">
        <w:rPr>
          <w:shd w:val="clear" w:color="auto" w:fill="FFFFFF"/>
        </w:rPr>
        <w:t>Jouko Siro is thanked for capturing the</w:t>
      </w:r>
      <w:r w:rsidR="00366528" w:rsidRPr="009C5176">
        <w:rPr>
          <w:shd w:val="clear" w:color="auto" w:fill="FFFFFF"/>
        </w:rPr>
        <w:t xml:space="preserve"> Figure 1</w:t>
      </w:r>
      <w:r w:rsidR="00EE045F" w:rsidRPr="009C5176">
        <w:rPr>
          <w:shd w:val="clear" w:color="auto" w:fill="FFFFFF"/>
        </w:rPr>
        <w:t xml:space="preserve"> photographs</w:t>
      </w:r>
      <w:r w:rsidR="00EE045F" w:rsidRPr="009C5176">
        <w:rPr>
          <w:shd w:val="clear" w:color="auto" w:fill="FFFFFF"/>
        </w:rPr>
        <w:t>.</w:t>
      </w:r>
      <w:r w:rsidR="00700988" w:rsidRPr="009C5176">
        <w:rPr>
          <w:shd w:val="clear" w:color="auto" w:fill="FFFFFF"/>
        </w:rPr>
        <w:t xml:space="preserve"> </w:t>
      </w:r>
      <w:r w:rsidRPr="009C5176">
        <w:rPr>
          <w:shd w:val="clear" w:color="auto" w:fill="FFFFFF"/>
        </w:rPr>
        <w:t xml:space="preserve">We thank the FIMM WebMicroscope team for scanning histological slides, and the Laboratory Animal Centre for husbandry support. </w:t>
      </w:r>
    </w:p>
    <w:p w14:paraId="48F8E8E8" w14:textId="09D3897C" w:rsidR="007608F5" w:rsidRPr="009C5176" w:rsidRDefault="007608F5" w:rsidP="009C5176">
      <w:pPr>
        <w:pStyle w:val="NormalWeb"/>
        <w:spacing w:before="0" w:beforeAutospacing="0" w:after="0" w:afterAutospacing="0"/>
        <w:contextualSpacing/>
        <w:outlineLvl w:val="0"/>
        <w:rPr>
          <w:b/>
          <w:color w:val="auto"/>
        </w:rPr>
      </w:pPr>
    </w:p>
    <w:p w14:paraId="5D52ED8B" w14:textId="100BDB09" w:rsidR="00AA03DF" w:rsidRPr="009C5176" w:rsidRDefault="00AA03DF" w:rsidP="009C5176">
      <w:pPr>
        <w:pStyle w:val="NormalWeb"/>
        <w:spacing w:before="0" w:beforeAutospacing="0" w:after="0" w:afterAutospacing="0"/>
        <w:contextualSpacing/>
        <w:outlineLvl w:val="0"/>
        <w:rPr>
          <w:color w:val="auto"/>
        </w:rPr>
      </w:pPr>
      <w:r w:rsidRPr="009C5176">
        <w:rPr>
          <w:b/>
          <w:color w:val="auto"/>
        </w:rPr>
        <w:t>DISCLOSURES</w:t>
      </w:r>
      <w:r w:rsidRPr="009C5176">
        <w:rPr>
          <w:b/>
          <w:bCs/>
          <w:color w:val="auto"/>
        </w:rPr>
        <w:t xml:space="preserve">: </w:t>
      </w:r>
    </w:p>
    <w:p w14:paraId="66030076" w14:textId="3A27FFC7" w:rsidR="00AA03DF" w:rsidRPr="009C5176" w:rsidRDefault="00450674" w:rsidP="009C5176">
      <w:pPr>
        <w:contextualSpacing/>
        <w:outlineLvl w:val="0"/>
        <w:rPr>
          <w:color w:val="auto"/>
        </w:rPr>
      </w:pPr>
      <w:r w:rsidRPr="009C5176">
        <w:rPr>
          <w:color w:val="auto"/>
        </w:rPr>
        <w:t>Authors declare no conflict of interest</w:t>
      </w:r>
      <w:r w:rsidR="00F5591F" w:rsidRPr="009C5176">
        <w:rPr>
          <w:color w:val="auto"/>
        </w:rPr>
        <w:t>.</w:t>
      </w:r>
    </w:p>
    <w:p w14:paraId="1F44D45B" w14:textId="77777777" w:rsidR="002F1AE8" w:rsidRPr="009C5176" w:rsidRDefault="002F1AE8" w:rsidP="009C5176">
      <w:pPr>
        <w:autoSpaceDE/>
        <w:autoSpaceDN/>
        <w:adjustRightInd/>
        <w:contextualSpacing/>
        <w:outlineLvl w:val="0"/>
        <w:rPr>
          <w:b/>
          <w:bCs/>
          <w:color w:val="auto"/>
        </w:rPr>
      </w:pPr>
      <w:bookmarkStart w:id="0" w:name="References"/>
    </w:p>
    <w:bookmarkEnd w:id="0"/>
    <w:p w14:paraId="6129D86A" w14:textId="60D17ADA" w:rsidR="00822C50" w:rsidRPr="009C5176" w:rsidRDefault="00822C50" w:rsidP="009C5176">
      <w:pPr>
        <w:contextualSpacing/>
        <w:outlineLvl w:val="0"/>
      </w:pPr>
      <w:r w:rsidRPr="009C5176">
        <w:rPr>
          <w:b/>
          <w:bCs/>
        </w:rPr>
        <w:t>REFERENCES</w:t>
      </w:r>
      <w:r w:rsidRPr="009C5176">
        <w:t xml:space="preserve"> </w:t>
      </w:r>
      <w:bookmarkStart w:id="1" w:name="_GoBack"/>
      <w:bookmarkEnd w:id="1"/>
    </w:p>
    <w:p w14:paraId="1D603998" w14:textId="5F62F095" w:rsidR="00822C50" w:rsidRPr="009C5176" w:rsidRDefault="00822C50" w:rsidP="009C5176">
      <w:pPr>
        <w:pStyle w:val="EndNoteBibliography"/>
        <w:contextualSpacing/>
      </w:pPr>
      <w:r w:rsidRPr="009C5176">
        <w:rPr>
          <w:noProof w:val="0"/>
          <w:color w:val="auto"/>
        </w:rPr>
        <w:fldChar w:fldCharType="begin"/>
      </w:r>
      <w:r w:rsidRPr="009C5176">
        <w:rPr>
          <w:noProof w:val="0"/>
          <w:color w:val="auto"/>
        </w:rPr>
        <w:instrText xml:space="preserve"> ADDIN EN.REFLIST </w:instrText>
      </w:r>
      <w:r w:rsidRPr="009C5176">
        <w:rPr>
          <w:noProof w:val="0"/>
          <w:color w:val="auto"/>
        </w:rPr>
        <w:fldChar w:fldCharType="separate"/>
      </w:r>
      <w:r w:rsidRPr="009C5176">
        <w:t>1</w:t>
      </w:r>
      <w:r w:rsidRPr="009C5176">
        <w:tab/>
        <w:t xml:space="preserve">de Bruin, E. C., McGranahan, N. &amp; Swanton, C. Analysis of intratumor heterogeneity unravels lung cancer evolution. </w:t>
      </w:r>
      <w:r w:rsidRPr="009C5176">
        <w:rPr>
          <w:i/>
        </w:rPr>
        <w:t>Molecular and Cellular Oncology .</w:t>
      </w:r>
      <w:r w:rsidRPr="009C5176">
        <w:t xml:space="preserve"> </w:t>
      </w:r>
      <w:r w:rsidRPr="009C5176">
        <w:rPr>
          <w:b/>
        </w:rPr>
        <w:t>2</w:t>
      </w:r>
      <w:r w:rsidRPr="009C5176">
        <w:t xml:space="preserve"> (3), e985549</w:t>
      </w:r>
      <w:r w:rsidR="009C5176">
        <w:t xml:space="preserve"> (</w:t>
      </w:r>
      <w:r w:rsidRPr="009C5176">
        <w:t>2015).</w:t>
      </w:r>
    </w:p>
    <w:p w14:paraId="0F8E42F4" w14:textId="71B479D7" w:rsidR="00822C50" w:rsidRPr="009C5176" w:rsidRDefault="00822C50" w:rsidP="009C5176">
      <w:pPr>
        <w:pStyle w:val="EndNoteBibliography"/>
        <w:contextualSpacing/>
      </w:pPr>
      <w:r w:rsidRPr="009C5176">
        <w:t>2</w:t>
      </w:r>
      <w:r w:rsidRPr="009C5176">
        <w:tab/>
        <w:t>Travis, W. D.</w:t>
      </w:r>
      <w:r w:rsidRPr="009C5176">
        <w:rPr>
          <w:i/>
        </w:rPr>
        <w:t xml:space="preserve"> et al.</w:t>
      </w:r>
      <w:r w:rsidRPr="009C5176">
        <w:t xml:space="preserve"> The 2015 World Health Organization Classification of Lung Tumors: Impact of Genetic, Clinical and Radiologic Advances Since the 2004 Classification. </w:t>
      </w:r>
      <w:r w:rsidRPr="009C5176">
        <w:rPr>
          <w:i/>
        </w:rPr>
        <w:t>Journal of Thoracic Oncology .</w:t>
      </w:r>
      <w:r w:rsidRPr="009C5176">
        <w:t xml:space="preserve"> </w:t>
      </w:r>
      <w:r w:rsidRPr="009C5176">
        <w:rPr>
          <w:b/>
        </w:rPr>
        <w:t>10</w:t>
      </w:r>
      <w:r w:rsidRPr="009C5176">
        <w:t xml:space="preserve"> (9), 1243-1260</w:t>
      </w:r>
      <w:r w:rsidR="009C5176">
        <w:t xml:space="preserve"> (</w:t>
      </w:r>
      <w:r w:rsidRPr="009C5176">
        <w:t>2015).</w:t>
      </w:r>
    </w:p>
    <w:p w14:paraId="5FAB5019" w14:textId="33B314A8" w:rsidR="00822C50" w:rsidRPr="009C5176" w:rsidRDefault="00822C50" w:rsidP="009C5176">
      <w:pPr>
        <w:pStyle w:val="EndNoteBibliography"/>
        <w:contextualSpacing/>
      </w:pPr>
      <w:r w:rsidRPr="009C5176">
        <w:t>3</w:t>
      </w:r>
      <w:r w:rsidRPr="009C5176">
        <w:tab/>
        <w:t xml:space="preserve">Junttila, M. R. &amp; de Sauvage, F. J. Influence of tumour micro-environment heterogeneity </w:t>
      </w:r>
      <w:r w:rsidRPr="009C5176">
        <w:lastRenderedPageBreak/>
        <w:t xml:space="preserve">on therapeutic response. </w:t>
      </w:r>
      <w:r w:rsidRPr="009C5176">
        <w:rPr>
          <w:i/>
        </w:rPr>
        <w:t>Nature.</w:t>
      </w:r>
      <w:r w:rsidRPr="009C5176">
        <w:t xml:space="preserve"> </w:t>
      </w:r>
      <w:r w:rsidRPr="009C5176">
        <w:rPr>
          <w:b/>
        </w:rPr>
        <w:t>501</w:t>
      </w:r>
      <w:r w:rsidRPr="009C5176">
        <w:t xml:space="preserve"> (7467), 346-354</w:t>
      </w:r>
      <w:r w:rsidR="009C5176">
        <w:t xml:space="preserve"> (</w:t>
      </w:r>
      <w:r w:rsidRPr="009C5176">
        <w:t>2013).</w:t>
      </w:r>
    </w:p>
    <w:p w14:paraId="4A2CB788" w14:textId="782C4C11" w:rsidR="00822C50" w:rsidRPr="009C5176" w:rsidRDefault="00822C50" w:rsidP="009C5176">
      <w:pPr>
        <w:pStyle w:val="EndNoteBibliography"/>
        <w:contextualSpacing/>
      </w:pPr>
      <w:r w:rsidRPr="009C5176">
        <w:t>4</w:t>
      </w:r>
      <w:r w:rsidRPr="009C5176">
        <w:tab/>
        <w:t>Kredel, F. E. Tissue Culture of Intracranial Tumors with a Note on the Meningiomas. The American Journal of Pathology</w:t>
      </w:r>
      <w:r w:rsidRPr="009C5176">
        <w:rPr>
          <w:i/>
        </w:rPr>
        <w:t>.</w:t>
      </w:r>
      <w:r w:rsidRPr="009C5176">
        <w:t xml:space="preserve"> </w:t>
      </w:r>
      <w:r w:rsidRPr="009C5176">
        <w:rPr>
          <w:b/>
        </w:rPr>
        <w:t>4</w:t>
      </w:r>
      <w:r w:rsidRPr="009C5176">
        <w:t xml:space="preserve"> (4), 337-340.333</w:t>
      </w:r>
      <w:r w:rsidR="009C5176">
        <w:t xml:space="preserve"> (</w:t>
      </w:r>
      <w:r w:rsidRPr="009C5176">
        <w:t>1928).</w:t>
      </w:r>
    </w:p>
    <w:p w14:paraId="3089BE30" w14:textId="566F1C9D" w:rsidR="00822C50" w:rsidRPr="009C5176" w:rsidRDefault="00822C50" w:rsidP="009C5176">
      <w:pPr>
        <w:pStyle w:val="EndNoteBibliography"/>
        <w:contextualSpacing/>
      </w:pPr>
      <w:r w:rsidRPr="009C5176">
        <w:t>5</w:t>
      </w:r>
      <w:r w:rsidRPr="009C5176">
        <w:tab/>
        <w:t>Wright, J. C.</w:t>
      </w:r>
      <w:r w:rsidRPr="009C5176">
        <w:rPr>
          <w:i/>
        </w:rPr>
        <w:t xml:space="preserve"> et al.</w:t>
      </w:r>
      <w:r w:rsidRPr="009C5176">
        <w:t xml:space="preserve"> Further investigation of the relation between the clinical and tissue culture response to chemotherapeutic agents on human cancer. </w:t>
      </w:r>
      <w:r w:rsidRPr="009C5176">
        <w:rPr>
          <w:i/>
        </w:rPr>
        <w:t>Cancer.</w:t>
      </w:r>
      <w:r w:rsidRPr="009C5176">
        <w:t xml:space="preserve"> </w:t>
      </w:r>
      <w:r w:rsidRPr="009C5176">
        <w:rPr>
          <w:b/>
        </w:rPr>
        <w:t>15</w:t>
      </w:r>
      <w:r w:rsidRPr="009C5176">
        <w:t xml:space="preserve"> 284-293</w:t>
      </w:r>
      <w:r w:rsidR="009C5176">
        <w:t xml:space="preserve"> (</w:t>
      </w:r>
      <w:r w:rsidRPr="009C5176">
        <w:t>1962).</w:t>
      </w:r>
    </w:p>
    <w:p w14:paraId="2F5212DA" w14:textId="7FA9975C" w:rsidR="00822C50" w:rsidRPr="009C5176" w:rsidRDefault="00822C50" w:rsidP="009C5176">
      <w:pPr>
        <w:pStyle w:val="EndNoteBibliography"/>
        <w:contextualSpacing/>
      </w:pPr>
      <w:r w:rsidRPr="009C5176">
        <w:t>6</w:t>
      </w:r>
      <w:r w:rsidRPr="009C5176">
        <w:tab/>
        <w:t xml:space="preserve">Roller, M. R., Owen, S. P. &amp; Heidelberger, C. Studies on the organ culture of human tumors. </w:t>
      </w:r>
      <w:r w:rsidRPr="009C5176">
        <w:rPr>
          <w:i/>
        </w:rPr>
        <w:t>Cancer Research.</w:t>
      </w:r>
      <w:r w:rsidRPr="009C5176">
        <w:t xml:space="preserve"> </w:t>
      </w:r>
      <w:r w:rsidRPr="009C5176">
        <w:rPr>
          <w:b/>
        </w:rPr>
        <w:t>26</w:t>
      </w:r>
      <w:r w:rsidRPr="009C5176">
        <w:t xml:space="preserve"> (4), 626-637</w:t>
      </w:r>
      <w:r w:rsidR="009C5176">
        <w:t xml:space="preserve"> (</w:t>
      </w:r>
      <w:r w:rsidRPr="009C5176">
        <w:t>1966).</w:t>
      </w:r>
    </w:p>
    <w:p w14:paraId="7AA9FFBF" w14:textId="2820ACF1" w:rsidR="00822C50" w:rsidRPr="009C5176" w:rsidRDefault="00822C50" w:rsidP="009C5176">
      <w:pPr>
        <w:pStyle w:val="EndNoteBibliography"/>
        <w:contextualSpacing/>
      </w:pPr>
      <w:r w:rsidRPr="009C5176">
        <w:t>7</w:t>
      </w:r>
      <w:r w:rsidRPr="009C5176">
        <w:tab/>
        <w:t xml:space="preserve">Reinbold, R. [Organotypic differentiation of the eye of the chick embryo in vitro]. </w:t>
      </w:r>
      <w:r w:rsidRPr="009C5176">
        <w:rPr>
          <w:i/>
        </w:rPr>
        <w:t>Comptes rendus des séances de la Société de biologie et de ses filiales.</w:t>
      </w:r>
      <w:r w:rsidRPr="009C5176">
        <w:t xml:space="preserve"> </w:t>
      </w:r>
      <w:r w:rsidRPr="009C5176">
        <w:rPr>
          <w:b/>
        </w:rPr>
        <w:t>148</w:t>
      </w:r>
      <w:r w:rsidRPr="009C5176">
        <w:t xml:space="preserve"> (15-18), 1493-1495</w:t>
      </w:r>
      <w:r w:rsidR="009C5176">
        <w:t xml:space="preserve"> (</w:t>
      </w:r>
      <w:r w:rsidRPr="009C5176">
        <w:t>1954).</w:t>
      </w:r>
    </w:p>
    <w:p w14:paraId="66C53852" w14:textId="08977198" w:rsidR="00822C50" w:rsidRPr="009C5176" w:rsidRDefault="00822C50" w:rsidP="009C5176">
      <w:pPr>
        <w:pStyle w:val="EndNoteBibliography"/>
        <w:contextualSpacing/>
      </w:pPr>
      <w:r w:rsidRPr="009C5176">
        <w:t>8</w:t>
      </w:r>
      <w:r w:rsidRPr="009C5176">
        <w:tab/>
        <w:t xml:space="preserve">Loffredo Sampaolo, C. &amp; Sampaolo, G. [Organotypic cultures of chick embryo lung; some histologic and histochemical aspects]. </w:t>
      </w:r>
      <w:r w:rsidRPr="009C5176">
        <w:rPr>
          <w:i/>
        </w:rPr>
        <w:t>Bollettino della Societa Italiano di Biologia Sperimentale.</w:t>
      </w:r>
      <w:r w:rsidRPr="009C5176">
        <w:t xml:space="preserve"> </w:t>
      </w:r>
      <w:r w:rsidRPr="009C5176">
        <w:rPr>
          <w:b/>
        </w:rPr>
        <w:t>32</w:t>
      </w:r>
      <w:r w:rsidRPr="009C5176">
        <w:t xml:space="preserve"> (7-8), 797-801</w:t>
      </w:r>
      <w:r w:rsidR="009C5176">
        <w:t xml:space="preserve"> (</w:t>
      </w:r>
      <w:r w:rsidRPr="009C5176">
        <w:t>1956).</w:t>
      </w:r>
    </w:p>
    <w:p w14:paraId="370E9E65" w14:textId="34ED981B" w:rsidR="00822C50" w:rsidRPr="009C5176" w:rsidRDefault="00822C50" w:rsidP="009C5176">
      <w:pPr>
        <w:pStyle w:val="EndNoteBibliography"/>
        <w:contextualSpacing/>
      </w:pPr>
      <w:r w:rsidRPr="009C5176">
        <w:t>9</w:t>
      </w:r>
      <w:r w:rsidRPr="009C5176">
        <w:tab/>
        <w:t xml:space="preserve">Bousquet, J. &amp; Meunier, J. M. [Organotypic culture, on natural and artificial media, of fragments of the adult rat hypophysis]. </w:t>
      </w:r>
      <w:r w:rsidRPr="009C5176">
        <w:rPr>
          <w:i/>
        </w:rPr>
        <w:t>Comptes rendus des séances de la Société de biologie et de ses filiales.</w:t>
      </w:r>
      <w:r w:rsidRPr="009C5176">
        <w:t xml:space="preserve"> </w:t>
      </w:r>
      <w:r w:rsidRPr="009C5176">
        <w:rPr>
          <w:b/>
        </w:rPr>
        <w:t>156</w:t>
      </w:r>
      <w:r w:rsidRPr="009C5176">
        <w:t xml:space="preserve"> 65-67</w:t>
      </w:r>
      <w:r w:rsidR="009C5176">
        <w:t xml:space="preserve"> (</w:t>
      </w:r>
      <w:r w:rsidRPr="009C5176">
        <w:t>1962).</w:t>
      </w:r>
    </w:p>
    <w:p w14:paraId="46DF6527" w14:textId="19F10D04" w:rsidR="00822C50" w:rsidRPr="009C5176" w:rsidRDefault="00822C50" w:rsidP="009C5176">
      <w:pPr>
        <w:pStyle w:val="EndNoteBibliography"/>
        <w:contextualSpacing/>
      </w:pPr>
      <w:r w:rsidRPr="009C5176">
        <w:t>10</w:t>
      </w:r>
      <w:r w:rsidRPr="009C5176">
        <w:tab/>
        <w:t>Merz, F.</w:t>
      </w:r>
      <w:r w:rsidRPr="009C5176">
        <w:rPr>
          <w:i/>
        </w:rPr>
        <w:t xml:space="preserve"> et al.</w:t>
      </w:r>
      <w:r w:rsidRPr="009C5176">
        <w:t xml:space="preserve"> Organotypic slice cultures of human glioblastoma reveal different susceptibilities to treatments. </w:t>
      </w:r>
      <w:r w:rsidRPr="009C5176">
        <w:rPr>
          <w:i/>
        </w:rPr>
        <w:t>Neuro-Oncology</w:t>
      </w:r>
      <w:r w:rsidRPr="009C5176">
        <w:t xml:space="preserve"> </w:t>
      </w:r>
      <w:r w:rsidRPr="009C5176">
        <w:rPr>
          <w:b/>
        </w:rPr>
        <w:t>15</w:t>
      </w:r>
      <w:r w:rsidRPr="009C5176">
        <w:t xml:space="preserve"> (6), 670-681</w:t>
      </w:r>
      <w:r w:rsidR="009C5176">
        <w:t xml:space="preserve"> (</w:t>
      </w:r>
      <w:r w:rsidRPr="009C5176">
        <w:t>2013).</w:t>
      </w:r>
    </w:p>
    <w:p w14:paraId="0338688E" w14:textId="4F8D17B0" w:rsidR="00822C50" w:rsidRPr="009C5176" w:rsidRDefault="00822C50" w:rsidP="009C5176">
      <w:pPr>
        <w:pStyle w:val="EndNoteBibliography"/>
        <w:contextualSpacing/>
      </w:pPr>
      <w:r w:rsidRPr="009C5176">
        <w:t>11</w:t>
      </w:r>
      <w:r w:rsidRPr="009C5176">
        <w:tab/>
        <w:t>Gerlach, M. M.</w:t>
      </w:r>
      <w:r w:rsidRPr="009C5176">
        <w:rPr>
          <w:i/>
        </w:rPr>
        <w:t xml:space="preserve"> et al.</w:t>
      </w:r>
      <w:r w:rsidRPr="009C5176">
        <w:t xml:space="preserve"> Slice cultures from head and neck squamous cell carcinoma: a novel test system for drug susceptibility and mechanisms of resistance. </w:t>
      </w:r>
      <w:r w:rsidRPr="009C5176">
        <w:rPr>
          <w:i/>
        </w:rPr>
        <w:t>The British Journal of Cancer.</w:t>
      </w:r>
      <w:r w:rsidRPr="009C5176">
        <w:t xml:space="preserve"> </w:t>
      </w:r>
      <w:r w:rsidRPr="009C5176">
        <w:rPr>
          <w:b/>
        </w:rPr>
        <w:t>110</w:t>
      </w:r>
      <w:r w:rsidRPr="009C5176">
        <w:t xml:space="preserve"> (2), 479-488</w:t>
      </w:r>
      <w:r w:rsidR="009C5176">
        <w:t xml:space="preserve"> (</w:t>
      </w:r>
      <w:r w:rsidRPr="009C5176">
        <w:t>2014).</w:t>
      </w:r>
    </w:p>
    <w:p w14:paraId="260FCBD5" w14:textId="72D28E7B" w:rsidR="00822C50" w:rsidRPr="009C5176" w:rsidRDefault="00822C50" w:rsidP="009C5176">
      <w:pPr>
        <w:pStyle w:val="EndNoteBibliography"/>
        <w:contextualSpacing/>
      </w:pPr>
      <w:r w:rsidRPr="009C5176">
        <w:t>12</w:t>
      </w:r>
      <w:r w:rsidRPr="009C5176">
        <w:tab/>
        <w:t>Estes, J. M.</w:t>
      </w:r>
      <w:r w:rsidRPr="009C5176">
        <w:rPr>
          <w:i/>
        </w:rPr>
        <w:t xml:space="preserve"> et al.</w:t>
      </w:r>
      <w:r w:rsidRPr="009C5176">
        <w:t xml:space="preserve"> Efficacy of anti-death receptor 5 (DR5) antibody (TRA-8) against primary human ovarian carcinoma using a novel ex vivo tissue slice model. Gynecologic Oncology</w:t>
      </w:r>
      <w:r w:rsidRPr="009C5176">
        <w:rPr>
          <w:i/>
        </w:rPr>
        <w:t>.</w:t>
      </w:r>
      <w:r w:rsidRPr="009C5176">
        <w:t xml:space="preserve"> </w:t>
      </w:r>
      <w:r w:rsidRPr="009C5176">
        <w:rPr>
          <w:b/>
        </w:rPr>
        <w:t>105</w:t>
      </w:r>
      <w:r w:rsidRPr="009C5176">
        <w:t xml:space="preserve"> (2), 291-298</w:t>
      </w:r>
      <w:r w:rsidR="009C5176">
        <w:t xml:space="preserve"> (</w:t>
      </w:r>
      <w:r w:rsidRPr="009C5176">
        <w:t>2007).</w:t>
      </w:r>
    </w:p>
    <w:p w14:paraId="470B5F5B" w14:textId="12B0F2D5" w:rsidR="00822C50" w:rsidRPr="009C5176" w:rsidRDefault="00822C50" w:rsidP="009C5176">
      <w:pPr>
        <w:pStyle w:val="EndNoteBibliography"/>
        <w:contextualSpacing/>
      </w:pPr>
      <w:r w:rsidRPr="009C5176">
        <w:t>13</w:t>
      </w:r>
      <w:r w:rsidRPr="009C5176">
        <w:tab/>
        <w:t>van der Kuip, H.</w:t>
      </w:r>
      <w:r w:rsidRPr="009C5176">
        <w:rPr>
          <w:i/>
        </w:rPr>
        <w:t xml:space="preserve"> et al.</w:t>
      </w:r>
      <w:r w:rsidRPr="009C5176">
        <w:t xml:space="preserve"> Short term culture of breast cancer tissues to study the activity of the anticancer drug taxol in an intact tumor environment. </w:t>
      </w:r>
      <w:r w:rsidRPr="009C5176">
        <w:rPr>
          <w:i/>
        </w:rPr>
        <w:t>The British Journal of Cancer.</w:t>
      </w:r>
      <w:r w:rsidRPr="009C5176">
        <w:t xml:space="preserve"> </w:t>
      </w:r>
      <w:r w:rsidRPr="009C5176">
        <w:rPr>
          <w:b/>
        </w:rPr>
        <w:t>6</w:t>
      </w:r>
      <w:r w:rsidRPr="009C5176">
        <w:t xml:space="preserve"> 86</w:t>
      </w:r>
      <w:r w:rsidR="009C5176">
        <w:t xml:space="preserve"> (</w:t>
      </w:r>
      <w:r w:rsidRPr="009C5176">
        <w:t>2006).</w:t>
      </w:r>
    </w:p>
    <w:p w14:paraId="1A5600A6" w14:textId="29608975" w:rsidR="00822C50" w:rsidRPr="009C5176" w:rsidRDefault="00822C50" w:rsidP="009C5176">
      <w:pPr>
        <w:pStyle w:val="EndNoteBibliography"/>
        <w:contextualSpacing/>
      </w:pPr>
      <w:r w:rsidRPr="009C5176">
        <w:t>14</w:t>
      </w:r>
      <w:r w:rsidRPr="009C5176">
        <w:tab/>
        <w:t>Vaira, V.</w:t>
      </w:r>
      <w:r w:rsidRPr="009C5176">
        <w:rPr>
          <w:i/>
        </w:rPr>
        <w:t xml:space="preserve"> et al.</w:t>
      </w:r>
      <w:r w:rsidRPr="009C5176">
        <w:t xml:space="preserve"> Preclinical model of organotypic culture for pharmacodynamic profiling of human tumors. Proceedings of the National Academy of Sciences</w:t>
      </w:r>
      <w:r w:rsidRPr="009C5176">
        <w:rPr>
          <w:i/>
        </w:rPr>
        <w:t>.</w:t>
      </w:r>
      <w:r w:rsidRPr="009C5176">
        <w:t xml:space="preserve"> </w:t>
      </w:r>
      <w:r w:rsidRPr="009C5176">
        <w:rPr>
          <w:b/>
        </w:rPr>
        <w:t>107</w:t>
      </w:r>
      <w:r w:rsidRPr="009C5176">
        <w:t xml:space="preserve"> (18), 8352-8356</w:t>
      </w:r>
      <w:r w:rsidR="009C5176">
        <w:t xml:space="preserve"> (</w:t>
      </w:r>
      <w:r w:rsidRPr="009C5176">
        <w:t>2010).</w:t>
      </w:r>
    </w:p>
    <w:p w14:paraId="7063AAEE" w14:textId="77860A31" w:rsidR="00822C50" w:rsidRPr="009C5176" w:rsidRDefault="00822C50" w:rsidP="009C5176">
      <w:pPr>
        <w:pStyle w:val="EndNoteBibliography"/>
        <w:contextualSpacing/>
      </w:pPr>
      <w:r w:rsidRPr="009C5176">
        <w:t>15</w:t>
      </w:r>
      <w:r w:rsidRPr="009C5176">
        <w:tab/>
        <w:t>Zimmermann, M.</w:t>
      </w:r>
      <w:r w:rsidRPr="009C5176">
        <w:rPr>
          <w:i/>
        </w:rPr>
        <w:t xml:space="preserve"> et al.</w:t>
      </w:r>
      <w:r w:rsidRPr="009C5176">
        <w:t xml:space="preserve"> Improved reproducibility in preparing precision-cut liver tissue slices. </w:t>
      </w:r>
      <w:r w:rsidRPr="009C5176">
        <w:rPr>
          <w:i/>
        </w:rPr>
        <w:t>Cytotechnology.</w:t>
      </w:r>
      <w:r w:rsidRPr="009C5176">
        <w:t xml:space="preserve"> </w:t>
      </w:r>
      <w:r w:rsidRPr="009C5176">
        <w:rPr>
          <w:b/>
        </w:rPr>
        <w:t>61</w:t>
      </w:r>
      <w:r w:rsidRPr="009C5176">
        <w:t xml:space="preserve"> (3), 145-152</w:t>
      </w:r>
      <w:r w:rsidR="009C5176">
        <w:t xml:space="preserve"> (</w:t>
      </w:r>
      <w:r w:rsidRPr="009C5176">
        <w:t>2009).</w:t>
      </w:r>
    </w:p>
    <w:p w14:paraId="3AA1695E" w14:textId="6C41FEF2" w:rsidR="00822C50" w:rsidRPr="009C5176" w:rsidRDefault="00822C50" w:rsidP="009C5176">
      <w:pPr>
        <w:pStyle w:val="EndNoteBibliography"/>
        <w:contextualSpacing/>
      </w:pPr>
      <w:r w:rsidRPr="009C5176">
        <w:t>16</w:t>
      </w:r>
      <w:r w:rsidRPr="009C5176">
        <w:tab/>
        <w:t>Wang, K.</w:t>
      </w:r>
      <w:r w:rsidRPr="009C5176">
        <w:rPr>
          <w:i/>
        </w:rPr>
        <w:t xml:space="preserve"> et al.</w:t>
      </w:r>
      <w:r w:rsidRPr="009C5176">
        <w:t xml:space="preserve"> Cardiac tissue slices: preparation, handling, and successful optical mapping. </w:t>
      </w:r>
      <w:r w:rsidRPr="009C5176">
        <w:rPr>
          <w:i/>
        </w:rPr>
        <w:t>American journal of physiology. Heart and circulatory physiology.</w:t>
      </w:r>
      <w:r w:rsidRPr="009C5176">
        <w:t xml:space="preserve"> </w:t>
      </w:r>
      <w:r w:rsidRPr="009C5176">
        <w:rPr>
          <w:b/>
        </w:rPr>
        <w:t>308</w:t>
      </w:r>
      <w:r w:rsidRPr="009C5176">
        <w:t xml:space="preserve"> (9), H1112-1125</w:t>
      </w:r>
      <w:r w:rsidR="009C5176">
        <w:t xml:space="preserve"> (</w:t>
      </w:r>
      <w:r w:rsidRPr="009C5176">
        <w:t>2015).</w:t>
      </w:r>
    </w:p>
    <w:p w14:paraId="5D540D32" w14:textId="3ADE8193" w:rsidR="00822C50" w:rsidRPr="009C5176" w:rsidRDefault="00822C50" w:rsidP="009C5176">
      <w:pPr>
        <w:pStyle w:val="EndNoteBibliography"/>
        <w:contextualSpacing/>
      </w:pPr>
      <w:r w:rsidRPr="009C5176">
        <w:t>17</w:t>
      </w:r>
      <w:r w:rsidRPr="009C5176">
        <w:tab/>
        <w:t>Jaamaa, S.</w:t>
      </w:r>
      <w:r w:rsidRPr="009C5176">
        <w:rPr>
          <w:i/>
        </w:rPr>
        <w:t xml:space="preserve"> et al.</w:t>
      </w:r>
      <w:r w:rsidRPr="009C5176">
        <w:t xml:space="preserve"> DNA damage recognition via activated ATM and p53 pathway in nonproliferating human prostate tissue. </w:t>
      </w:r>
      <w:r w:rsidRPr="009C5176">
        <w:rPr>
          <w:i/>
        </w:rPr>
        <w:t>Cancer Research.</w:t>
      </w:r>
      <w:r w:rsidRPr="009C5176">
        <w:t xml:space="preserve"> </w:t>
      </w:r>
      <w:r w:rsidRPr="009C5176">
        <w:rPr>
          <w:b/>
        </w:rPr>
        <w:t>70</w:t>
      </w:r>
      <w:r w:rsidRPr="009C5176">
        <w:t xml:space="preserve"> (21), 8630-8641</w:t>
      </w:r>
      <w:r w:rsidR="009C5176">
        <w:t xml:space="preserve"> (</w:t>
      </w:r>
      <w:r w:rsidRPr="009C5176">
        <w:t>2010).</w:t>
      </w:r>
    </w:p>
    <w:p w14:paraId="7C8B0D07" w14:textId="051DC164" w:rsidR="00822C50" w:rsidRPr="009C5176" w:rsidRDefault="00822C50" w:rsidP="009C5176">
      <w:pPr>
        <w:pStyle w:val="EndNoteBibliography"/>
        <w:contextualSpacing/>
      </w:pPr>
      <w:r w:rsidRPr="009C5176">
        <w:t>18</w:t>
      </w:r>
      <w:r w:rsidRPr="009C5176">
        <w:tab/>
        <w:t>Naipal, K. A.</w:t>
      </w:r>
      <w:r w:rsidRPr="009C5176">
        <w:rPr>
          <w:i/>
        </w:rPr>
        <w:t xml:space="preserve"> et al.</w:t>
      </w:r>
      <w:r w:rsidRPr="009C5176">
        <w:t xml:space="preserve"> Tumor slice culture system to assess drug response of primary breast cancer. </w:t>
      </w:r>
      <w:r w:rsidRPr="009C5176">
        <w:rPr>
          <w:i/>
        </w:rPr>
        <w:t>The British Journal of Cancer.</w:t>
      </w:r>
      <w:r w:rsidRPr="009C5176">
        <w:t xml:space="preserve"> </w:t>
      </w:r>
      <w:r w:rsidRPr="009C5176">
        <w:rPr>
          <w:b/>
        </w:rPr>
        <w:t>16</w:t>
      </w:r>
      <w:r w:rsidRPr="009C5176">
        <w:t xml:space="preserve"> 78</w:t>
      </w:r>
      <w:r w:rsidR="009C5176">
        <w:t xml:space="preserve"> (</w:t>
      </w:r>
      <w:r w:rsidRPr="009C5176">
        <w:t>2016).</w:t>
      </w:r>
    </w:p>
    <w:p w14:paraId="7D7FCBE3" w14:textId="6190DCC3" w:rsidR="00822C50" w:rsidRPr="009C5176" w:rsidRDefault="00822C50" w:rsidP="009C5176">
      <w:pPr>
        <w:pStyle w:val="EndNoteBibliography"/>
        <w:contextualSpacing/>
      </w:pPr>
      <w:r w:rsidRPr="009C5176">
        <w:t>19</w:t>
      </w:r>
      <w:r w:rsidRPr="009C5176">
        <w:tab/>
        <w:t xml:space="preserve">Gahwiler, B. H., Thompson, S. M. &amp; Muller, D. Preparation and maintenance of organotypic slice cultures of CNS tissue. </w:t>
      </w:r>
      <w:r w:rsidRPr="009C5176">
        <w:rPr>
          <w:i/>
        </w:rPr>
        <w:t>Current protocols in neuroscience.</w:t>
      </w:r>
      <w:r w:rsidRPr="009C5176">
        <w:t xml:space="preserve"> </w:t>
      </w:r>
      <w:r w:rsidRPr="009C5176">
        <w:rPr>
          <w:b/>
        </w:rPr>
        <w:t>Chapter 6</w:t>
      </w:r>
      <w:r w:rsidRPr="009C5176">
        <w:t xml:space="preserve"> Unit 6.11</w:t>
      </w:r>
      <w:r w:rsidR="009C5176">
        <w:t xml:space="preserve"> (</w:t>
      </w:r>
      <w:r w:rsidRPr="009C5176">
        <w:t>2001).</w:t>
      </w:r>
    </w:p>
    <w:p w14:paraId="2ABDB788" w14:textId="0D7210F7" w:rsidR="00822C50" w:rsidRPr="009C5176" w:rsidRDefault="00822C50" w:rsidP="009C5176">
      <w:pPr>
        <w:pStyle w:val="EndNoteBibliography"/>
        <w:contextualSpacing/>
      </w:pPr>
      <w:r w:rsidRPr="009C5176">
        <w:t>20</w:t>
      </w:r>
      <w:r w:rsidRPr="009C5176">
        <w:tab/>
        <w:t xml:space="preserve">Alfaqeeh, S. A. &amp; Tucker, A. S. The slice culture method for following development of tooth germs in explant culture. </w:t>
      </w:r>
      <w:r w:rsidRPr="009C5176">
        <w:rPr>
          <w:i/>
        </w:rPr>
        <w:t>Journal of Visualized Experiments.</w:t>
      </w:r>
      <w:r w:rsidRPr="009C5176">
        <w:t xml:space="preserve"> 10.3791/50824 (81), e50824</w:t>
      </w:r>
      <w:r w:rsidR="009C5176">
        <w:t xml:space="preserve"> (</w:t>
      </w:r>
      <w:r w:rsidRPr="009C5176">
        <w:t>2013).</w:t>
      </w:r>
    </w:p>
    <w:p w14:paraId="4B369DD1" w14:textId="6C018B53" w:rsidR="00822C50" w:rsidRPr="009C5176" w:rsidRDefault="00822C50" w:rsidP="009C5176">
      <w:pPr>
        <w:pStyle w:val="EndNoteBibliography"/>
        <w:contextualSpacing/>
      </w:pPr>
      <w:r w:rsidRPr="009C5176">
        <w:t>21</w:t>
      </w:r>
      <w:r w:rsidRPr="009C5176">
        <w:tab/>
        <w:t xml:space="preserve">Rak-Raszewska, A., Hauser, P. V. &amp; Vainio, S. Organ In Vitro Culture: What Have We Learned about Early Kidney Development? </w:t>
      </w:r>
      <w:r w:rsidRPr="009C5176">
        <w:rPr>
          <w:i/>
        </w:rPr>
        <w:t>Stem Cells International.</w:t>
      </w:r>
      <w:r w:rsidRPr="009C5176">
        <w:t xml:space="preserve"> </w:t>
      </w:r>
      <w:r w:rsidRPr="009C5176">
        <w:rPr>
          <w:b/>
        </w:rPr>
        <w:t>2015</w:t>
      </w:r>
      <w:r w:rsidRPr="009C5176">
        <w:t xml:space="preserve"> 959807</w:t>
      </w:r>
      <w:r w:rsidR="009C5176">
        <w:t xml:space="preserve"> (</w:t>
      </w:r>
      <w:r w:rsidRPr="009C5176">
        <w:t>2015).</w:t>
      </w:r>
    </w:p>
    <w:p w14:paraId="09514AB9" w14:textId="124AE6D1" w:rsidR="00822C50" w:rsidRPr="009C5176" w:rsidRDefault="00822C50" w:rsidP="009C5176">
      <w:pPr>
        <w:pStyle w:val="EndNoteBibliography"/>
        <w:contextualSpacing/>
      </w:pPr>
      <w:r w:rsidRPr="009C5176">
        <w:lastRenderedPageBreak/>
        <w:t>22</w:t>
      </w:r>
      <w:r w:rsidRPr="009C5176">
        <w:tab/>
        <w:t xml:space="preserve">Trowell, O. A. The culture of mature organs in a synthetic medium. </w:t>
      </w:r>
      <w:r w:rsidRPr="009C5176">
        <w:rPr>
          <w:i/>
        </w:rPr>
        <w:t>Experimental Cell Research.</w:t>
      </w:r>
      <w:r w:rsidRPr="009C5176">
        <w:t xml:space="preserve"> </w:t>
      </w:r>
      <w:r w:rsidRPr="009C5176">
        <w:rPr>
          <w:b/>
        </w:rPr>
        <w:t>16</w:t>
      </w:r>
      <w:r w:rsidRPr="009C5176">
        <w:t xml:space="preserve"> (1), 118-147</w:t>
      </w:r>
      <w:r w:rsidR="009C5176">
        <w:t xml:space="preserve"> (</w:t>
      </w:r>
      <w:r w:rsidRPr="009C5176">
        <w:t>1959).</w:t>
      </w:r>
    </w:p>
    <w:p w14:paraId="0EAC4EFC" w14:textId="5E85968C" w:rsidR="00822C50" w:rsidRPr="009C5176" w:rsidRDefault="00822C50" w:rsidP="009C5176">
      <w:pPr>
        <w:pStyle w:val="EndNoteBibliography"/>
        <w:contextualSpacing/>
      </w:pPr>
      <w:r w:rsidRPr="009C5176">
        <w:t>23</w:t>
      </w:r>
      <w:r w:rsidRPr="009C5176">
        <w:tab/>
        <w:t xml:space="preserve">Gahwiler, B. H., Capogna, M., Debanne, D., McKinney, R. A. &amp; Thompson, S. M. Organotypic slice cultures: a technique has come of age. </w:t>
      </w:r>
      <w:r w:rsidRPr="009C5176">
        <w:rPr>
          <w:i/>
        </w:rPr>
        <w:t>Trends in Neurosciences.</w:t>
      </w:r>
      <w:r w:rsidRPr="009C5176">
        <w:t xml:space="preserve"> </w:t>
      </w:r>
      <w:r w:rsidRPr="009C5176">
        <w:rPr>
          <w:b/>
        </w:rPr>
        <w:t>20</w:t>
      </w:r>
      <w:r w:rsidRPr="009C5176">
        <w:t xml:space="preserve"> (10), 471-477</w:t>
      </w:r>
      <w:r w:rsidR="009C5176">
        <w:t xml:space="preserve"> (</w:t>
      </w:r>
      <w:r w:rsidRPr="009C5176">
        <w:t>1997).</w:t>
      </w:r>
    </w:p>
    <w:p w14:paraId="035EE0BC" w14:textId="45ED62A8" w:rsidR="00822C50" w:rsidRPr="009C5176" w:rsidRDefault="00822C50" w:rsidP="009C5176">
      <w:pPr>
        <w:pStyle w:val="EndNoteBibliography"/>
        <w:contextualSpacing/>
      </w:pPr>
      <w:r w:rsidRPr="009C5176">
        <w:t>24</w:t>
      </w:r>
      <w:r w:rsidRPr="009C5176">
        <w:tab/>
        <w:t>Kiviharju-af Hallstrom, T. M.</w:t>
      </w:r>
      <w:r w:rsidRPr="009C5176">
        <w:rPr>
          <w:i/>
        </w:rPr>
        <w:t xml:space="preserve"> et al.</w:t>
      </w:r>
      <w:r w:rsidRPr="009C5176">
        <w:t xml:space="preserve"> Human prostate epithelium lacks Wee1A-mediated DNA damage-induced checkpoint enforcement. </w:t>
      </w:r>
      <w:r w:rsidRPr="009C5176">
        <w:rPr>
          <w:i/>
        </w:rPr>
        <w:t>Proceedings of the National Academy of Science.</w:t>
      </w:r>
      <w:r w:rsidRPr="009C5176">
        <w:t xml:space="preserve"> </w:t>
      </w:r>
      <w:r w:rsidRPr="009C5176">
        <w:rPr>
          <w:b/>
        </w:rPr>
        <w:t>104</w:t>
      </w:r>
      <w:r w:rsidRPr="009C5176">
        <w:t xml:space="preserve"> (17), 7211-7216</w:t>
      </w:r>
      <w:r w:rsidR="009C5176">
        <w:t xml:space="preserve"> (</w:t>
      </w:r>
      <w:r w:rsidRPr="009C5176">
        <w:t>2007).</w:t>
      </w:r>
    </w:p>
    <w:p w14:paraId="69E02ED6" w14:textId="3EEEB327" w:rsidR="00822C50" w:rsidRPr="009C5176" w:rsidRDefault="00822C50" w:rsidP="009C5176">
      <w:pPr>
        <w:pStyle w:val="EndNoteBibliography"/>
        <w:contextualSpacing/>
      </w:pPr>
      <w:r w:rsidRPr="009C5176">
        <w:t>25</w:t>
      </w:r>
      <w:r w:rsidRPr="009C5176">
        <w:tab/>
        <w:t>Davies, E. J.</w:t>
      </w:r>
      <w:r w:rsidRPr="009C5176">
        <w:rPr>
          <w:i/>
        </w:rPr>
        <w:t xml:space="preserve"> et al.</w:t>
      </w:r>
      <w:r w:rsidRPr="009C5176">
        <w:t xml:space="preserve"> Capturing complex tumour biology in vitro: histological and molecular characterisation of precision cut slices. </w:t>
      </w:r>
      <w:r w:rsidRPr="009C5176">
        <w:rPr>
          <w:i/>
        </w:rPr>
        <w:t>Scientific Reports.</w:t>
      </w:r>
      <w:r w:rsidRPr="009C5176">
        <w:t xml:space="preserve"> </w:t>
      </w:r>
      <w:r w:rsidRPr="009C5176">
        <w:rPr>
          <w:b/>
        </w:rPr>
        <w:t>5</w:t>
      </w:r>
      <w:r w:rsidRPr="009C5176">
        <w:t xml:space="preserve"> 17187</w:t>
      </w:r>
      <w:r w:rsidR="009C5176">
        <w:t xml:space="preserve"> (</w:t>
      </w:r>
      <w:r w:rsidRPr="009C5176">
        <w:t>2015).</w:t>
      </w:r>
    </w:p>
    <w:p w14:paraId="5871BDD4" w14:textId="665BBD20" w:rsidR="00822C50" w:rsidRPr="009C5176" w:rsidRDefault="00822C50" w:rsidP="009C5176">
      <w:pPr>
        <w:pStyle w:val="EndNoteBibliography"/>
        <w:contextualSpacing/>
      </w:pPr>
      <w:r w:rsidRPr="009C5176">
        <w:t>26</w:t>
      </w:r>
      <w:r w:rsidRPr="009C5176">
        <w:tab/>
        <w:t>Narhi, K.</w:t>
      </w:r>
      <w:r w:rsidRPr="009C5176">
        <w:rPr>
          <w:i/>
        </w:rPr>
        <w:t xml:space="preserve"> et al.</w:t>
      </w:r>
      <w:r w:rsidRPr="009C5176">
        <w:t xml:space="preserve"> Spatial aspects of oncogenic signalling determine the response to combination therapy in slice explants from Kras-driven lung tumours. The Journal of Pathology </w:t>
      </w:r>
      <w:r w:rsidRPr="009C5176">
        <w:rPr>
          <w:b/>
        </w:rPr>
        <w:t>245</w:t>
      </w:r>
      <w:r w:rsidRPr="009C5176">
        <w:t xml:space="preserve"> (1), 101-113</w:t>
      </w:r>
      <w:r w:rsidR="009C5176">
        <w:t xml:space="preserve"> (</w:t>
      </w:r>
      <w:r w:rsidRPr="009C5176">
        <w:t>2018).</w:t>
      </w:r>
    </w:p>
    <w:p w14:paraId="1E8C520C" w14:textId="68736C49" w:rsidR="00822C50" w:rsidRPr="009C5176" w:rsidRDefault="00822C50" w:rsidP="009C5176">
      <w:pPr>
        <w:pStyle w:val="EndNoteBibliography"/>
        <w:contextualSpacing/>
      </w:pPr>
      <w:r w:rsidRPr="009C5176">
        <w:t>27</w:t>
      </w:r>
      <w:r w:rsidRPr="009C5176">
        <w:tab/>
        <w:t>Majumder, B.</w:t>
      </w:r>
      <w:r w:rsidRPr="009C5176">
        <w:rPr>
          <w:i/>
        </w:rPr>
        <w:t xml:space="preserve"> et al.</w:t>
      </w:r>
      <w:r w:rsidRPr="009C5176">
        <w:t xml:space="preserve"> Predicting clinical response to anticancer drugs using an ex vivo platform that captures tumour heterogeneity. </w:t>
      </w:r>
      <w:r w:rsidRPr="009C5176">
        <w:rPr>
          <w:i/>
        </w:rPr>
        <w:t>Nature Communications.</w:t>
      </w:r>
      <w:r w:rsidRPr="009C5176">
        <w:t xml:space="preserve"> </w:t>
      </w:r>
      <w:r w:rsidRPr="009C5176">
        <w:rPr>
          <w:b/>
        </w:rPr>
        <w:t>6</w:t>
      </w:r>
      <w:r w:rsidRPr="009C5176">
        <w:t xml:space="preserve"> 6169</w:t>
      </w:r>
      <w:r w:rsidR="009C5176">
        <w:t xml:space="preserve"> (</w:t>
      </w:r>
      <w:r w:rsidRPr="009C5176">
        <w:t>2015).</w:t>
      </w:r>
    </w:p>
    <w:p w14:paraId="08345CA5" w14:textId="2F0E096F" w:rsidR="00822C50" w:rsidRPr="009C5176" w:rsidRDefault="00822C50" w:rsidP="009C5176">
      <w:pPr>
        <w:pStyle w:val="EndNoteBibliography"/>
        <w:contextualSpacing/>
      </w:pPr>
      <w:r w:rsidRPr="009C5176">
        <w:t>28</w:t>
      </w:r>
      <w:r w:rsidRPr="009C5176">
        <w:tab/>
        <w:t>Nagaraj, A. S.</w:t>
      </w:r>
      <w:r w:rsidRPr="009C5176">
        <w:rPr>
          <w:i/>
        </w:rPr>
        <w:t xml:space="preserve"> et al.</w:t>
      </w:r>
      <w:r w:rsidRPr="009C5176">
        <w:t xml:space="preserve"> Cell of Origin Links Histotype Spectrum to Immune Microenvironment Diversity in Non-small-Cell Lung Cancer Driven by Mutant Kras and Loss of Lkb1. </w:t>
      </w:r>
      <w:r w:rsidRPr="009C5176">
        <w:rPr>
          <w:i/>
        </w:rPr>
        <w:t>Cell Reports.</w:t>
      </w:r>
      <w:r w:rsidRPr="009C5176">
        <w:t xml:space="preserve"> </w:t>
      </w:r>
      <w:r w:rsidRPr="009C5176">
        <w:rPr>
          <w:b/>
        </w:rPr>
        <w:t>18</w:t>
      </w:r>
      <w:r w:rsidRPr="009C5176">
        <w:t xml:space="preserve"> (3), 673-684</w:t>
      </w:r>
      <w:r w:rsidR="009C5176">
        <w:t xml:space="preserve"> (</w:t>
      </w:r>
      <w:r w:rsidRPr="009C5176">
        <w:t>2017).</w:t>
      </w:r>
    </w:p>
    <w:p w14:paraId="5BD2E7F4" w14:textId="488CA3CB" w:rsidR="00822C50" w:rsidRPr="009C5176" w:rsidRDefault="00822C50" w:rsidP="009C5176">
      <w:pPr>
        <w:pStyle w:val="EndNoteBibliography"/>
        <w:contextualSpacing/>
      </w:pPr>
      <w:r w:rsidRPr="009C5176">
        <w:t>29</w:t>
      </w:r>
      <w:r w:rsidRPr="009C5176">
        <w:tab/>
        <w:t xml:space="preserve">Lv, D., Hu, Z., Lu, L., Lu, H. &amp; Xu, X. Three-dimensional cell culture: A powerful tool in tumor research and drug discovery. Oncology Letters </w:t>
      </w:r>
      <w:r w:rsidRPr="009C5176">
        <w:rPr>
          <w:i/>
        </w:rPr>
        <w:t>.</w:t>
      </w:r>
      <w:r w:rsidRPr="009C5176">
        <w:t xml:space="preserve"> </w:t>
      </w:r>
      <w:r w:rsidRPr="009C5176">
        <w:rPr>
          <w:b/>
        </w:rPr>
        <w:t>14</w:t>
      </w:r>
      <w:r w:rsidRPr="009C5176">
        <w:t xml:space="preserve"> (6), 6999-7010</w:t>
      </w:r>
      <w:r w:rsidR="009C5176">
        <w:t xml:space="preserve"> (</w:t>
      </w:r>
      <w:r w:rsidRPr="009C5176">
        <w:t>2017).</w:t>
      </w:r>
    </w:p>
    <w:p w14:paraId="45195674" w14:textId="56746CA0" w:rsidR="00822C50" w:rsidRPr="009C5176" w:rsidRDefault="00822C50" w:rsidP="009C5176">
      <w:pPr>
        <w:pStyle w:val="EndNoteBibliography"/>
        <w:contextualSpacing/>
      </w:pPr>
      <w:r w:rsidRPr="009C5176">
        <w:t>30</w:t>
      </w:r>
      <w:r w:rsidRPr="009C5176">
        <w:tab/>
        <w:t xml:space="preserve">Weeber, F., Ooft, S. N., Dijkstra, K. K. &amp; Voest, E. E. Tumor Organoids as a Pre-clinical Cancer Model for Drug Discovery. </w:t>
      </w:r>
      <w:r w:rsidRPr="009C5176">
        <w:rPr>
          <w:i/>
        </w:rPr>
        <w:t>Cell Chemical Biology.</w:t>
      </w:r>
      <w:r w:rsidRPr="009C5176">
        <w:t xml:space="preserve"> </w:t>
      </w:r>
      <w:r w:rsidRPr="009C5176">
        <w:rPr>
          <w:b/>
        </w:rPr>
        <w:t>24</w:t>
      </w:r>
      <w:r w:rsidRPr="009C5176">
        <w:t xml:space="preserve"> (9), 1092-1100</w:t>
      </w:r>
      <w:r w:rsidR="009C5176">
        <w:t xml:space="preserve"> (</w:t>
      </w:r>
      <w:r w:rsidRPr="009C5176">
        <w:t>2017).</w:t>
      </w:r>
    </w:p>
    <w:p w14:paraId="78167FAC" w14:textId="4B7813B6" w:rsidR="00822C50" w:rsidRPr="009C5176" w:rsidRDefault="00822C50" w:rsidP="009C5176">
      <w:pPr>
        <w:pStyle w:val="EndNoteBibliography"/>
        <w:contextualSpacing/>
      </w:pPr>
      <w:r w:rsidRPr="009C5176">
        <w:t>31</w:t>
      </w:r>
      <w:r w:rsidRPr="009C5176">
        <w:tab/>
        <w:t>de Hoogt, R.</w:t>
      </w:r>
      <w:r w:rsidRPr="009C5176">
        <w:rPr>
          <w:i/>
        </w:rPr>
        <w:t xml:space="preserve"> et al.</w:t>
      </w:r>
      <w:r w:rsidRPr="009C5176">
        <w:t xml:space="preserve"> Protocols and characterization data for 2D, 3D, and slice-based tumor models from the PREDECT project. </w:t>
      </w:r>
      <w:r w:rsidRPr="009C5176">
        <w:rPr>
          <w:i/>
        </w:rPr>
        <w:t>Scientific Data.</w:t>
      </w:r>
      <w:r w:rsidRPr="009C5176">
        <w:t xml:space="preserve"> </w:t>
      </w:r>
      <w:r w:rsidRPr="009C5176">
        <w:rPr>
          <w:b/>
        </w:rPr>
        <w:t>4</w:t>
      </w:r>
      <w:r w:rsidRPr="009C5176">
        <w:t xml:space="preserve"> 170170</w:t>
      </w:r>
      <w:r w:rsidR="009C5176">
        <w:t xml:space="preserve"> (</w:t>
      </w:r>
      <w:r w:rsidRPr="009C5176">
        <w:t>2017).</w:t>
      </w:r>
    </w:p>
    <w:p w14:paraId="122CDA08" w14:textId="589901EF" w:rsidR="00822C50" w:rsidRPr="009C5176" w:rsidRDefault="00822C50" w:rsidP="009C5176">
      <w:pPr>
        <w:pStyle w:val="EndNoteBibliography"/>
        <w:contextualSpacing/>
      </w:pPr>
      <w:r w:rsidRPr="009C5176">
        <w:t>32</w:t>
      </w:r>
      <w:r w:rsidRPr="009C5176">
        <w:tab/>
        <w:t>Davidson, S. M.</w:t>
      </w:r>
      <w:r w:rsidRPr="009C5176">
        <w:rPr>
          <w:i/>
        </w:rPr>
        <w:t xml:space="preserve"> et al.</w:t>
      </w:r>
      <w:r w:rsidRPr="009C5176">
        <w:t xml:space="preserve"> Environment Impacts the Metabolic Dependencies of Ras-Driven Non-Small Cell Lung Cancer. </w:t>
      </w:r>
      <w:r w:rsidRPr="009C5176">
        <w:rPr>
          <w:i/>
        </w:rPr>
        <w:t>Cell Metabolism.</w:t>
      </w:r>
      <w:r w:rsidRPr="009C5176">
        <w:t xml:space="preserve"> </w:t>
      </w:r>
      <w:r w:rsidRPr="009C5176">
        <w:rPr>
          <w:b/>
        </w:rPr>
        <w:t>23</w:t>
      </w:r>
      <w:r w:rsidRPr="009C5176">
        <w:t xml:space="preserve"> (3), 517-528</w:t>
      </w:r>
      <w:r w:rsidR="009C5176">
        <w:t xml:space="preserve"> (</w:t>
      </w:r>
      <w:r w:rsidRPr="009C5176">
        <w:t>2016).</w:t>
      </w:r>
    </w:p>
    <w:p w14:paraId="2D392314" w14:textId="1816CF95" w:rsidR="00A61F4A" w:rsidRPr="009C5176" w:rsidRDefault="00822C50" w:rsidP="009C5176">
      <w:pPr>
        <w:contextualSpacing/>
        <w:rPr>
          <w:color w:val="auto"/>
        </w:rPr>
      </w:pPr>
      <w:r w:rsidRPr="009C5176">
        <w:fldChar w:fldCharType="end"/>
      </w:r>
    </w:p>
    <w:sectPr w:rsidR="00A61F4A" w:rsidRPr="009C5176" w:rsidSect="00603F3D">
      <w:headerReference w:type="default" r:id="rId11"/>
      <w:footerReference w:type="default" r:id="rId12"/>
      <w:headerReference w:type="first" r:id="rId13"/>
      <w:footerReference w:type="first" r:id="rId14"/>
      <w:pgSz w:w="12240" w:h="15840"/>
      <w:pgMar w:top="1440" w:right="1440" w:bottom="1440" w:left="1440" w:header="720" w:footer="607" w:gutter="0"/>
      <w:lnNumType w:countBy="1" w:restart="continuous"/>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2DFD4" w14:textId="77777777" w:rsidR="0012192A" w:rsidRDefault="0012192A" w:rsidP="00621C4E">
      <w:r>
        <w:separator/>
      </w:r>
    </w:p>
  </w:endnote>
  <w:endnote w:type="continuationSeparator" w:id="0">
    <w:p w14:paraId="64836492" w14:textId="77777777" w:rsidR="0012192A" w:rsidRDefault="001219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A3290" w14:textId="77777777" w:rsidR="00B56C1A" w:rsidRPr="00603F3D" w:rsidRDefault="00B56C1A">
    <w:pPr>
      <w:pStyle w:val="Footer"/>
      <w:tabs>
        <w:tab w:val="clear" w:pos="4680"/>
        <w:tab w:val="clear" w:pos="9360"/>
      </w:tabs>
      <w:jc w:val="center"/>
      <w:rPr>
        <w:caps/>
        <w:noProof/>
        <w:color w:val="auto"/>
      </w:rPr>
    </w:pPr>
    <w:r w:rsidRPr="00603F3D">
      <w:rPr>
        <w:caps/>
        <w:color w:val="auto"/>
      </w:rPr>
      <w:fldChar w:fldCharType="begin"/>
    </w:r>
    <w:r w:rsidRPr="00603F3D">
      <w:rPr>
        <w:caps/>
        <w:color w:val="auto"/>
      </w:rPr>
      <w:instrText xml:space="preserve"> PAGE   \* MERGEFORMAT </w:instrText>
    </w:r>
    <w:r w:rsidRPr="00603F3D">
      <w:rPr>
        <w:caps/>
        <w:color w:val="auto"/>
      </w:rPr>
      <w:fldChar w:fldCharType="separate"/>
    </w:r>
    <w:r>
      <w:rPr>
        <w:caps/>
        <w:noProof/>
        <w:color w:val="auto"/>
      </w:rPr>
      <w:t>17</w:t>
    </w:r>
    <w:r w:rsidRPr="00603F3D">
      <w:rPr>
        <w:caps/>
        <w:noProof/>
        <w:color w:val="auto"/>
      </w:rPr>
      <w:fldChar w:fldCharType="end"/>
    </w:r>
  </w:p>
  <w:p w14:paraId="7FD041D3" w14:textId="77777777" w:rsidR="00B56C1A" w:rsidRPr="00603F3D" w:rsidRDefault="00B56C1A">
    <w:pPr>
      <w:pStyle w:val="Footer"/>
      <w:rPr>
        <w:color w:val="auto"/>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0590228"/>
      <w:docPartObj>
        <w:docPartGallery w:val="Page Numbers (Bottom of Page)"/>
        <w:docPartUnique/>
      </w:docPartObj>
    </w:sdtPr>
    <w:sdtEndPr>
      <w:rPr>
        <w:noProof/>
      </w:rPr>
    </w:sdtEndPr>
    <w:sdtContent>
      <w:p w14:paraId="362CB089" w14:textId="40ED2823" w:rsidR="00B56C1A" w:rsidRDefault="00B56C1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9BABCDF" w14:textId="62A52CBD" w:rsidR="00B56C1A" w:rsidRDefault="00B56C1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79918" w14:textId="77777777" w:rsidR="0012192A" w:rsidRDefault="0012192A" w:rsidP="00621C4E">
      <w:r>
        <w:separator/>
      </w:r>
    </w:p>
  </w:footnote>
  <w:footnote w:type="continuationSeparator" w:id="0">
    <w:p w14:paraId="35168522" w14:textId="77777777" w:rsidR="0012192A" w:rsidRDefault="001219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56C1A" w:rsidRPr="006F06E4" w:rsidRDefault="00B56C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B56C1A" w:rsidRPr="006F06E4" w:rsidRDefault="00B56C1A"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559AF"/>
    <w:multiLevelType w:val="hybridMultilevel"/>
    <w:tmpl w:val="51441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3203D5"/>
    <w:multiLevelType w:val="hybridMultilevel"/>
    <w:tmpl w:val="272C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E51EAD"/>
    <w:multiLevelType w:val="hybridMultilevel"/>
    <w:tmpl w:val="7FE05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2378F5"/>
    <w:multiLevelType w:val="multilevel"/>
    <w:tmpl w:val="34E6B964"/>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DA2188"/>
    <w:multiLevelType w:val="hybridMultilevel"/>
    <w:tmpl w:val="FC561746"/>
    <w:lvl w:ilvl="0" w:tplc="746835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B41686"/>
    <w:multiLevelType w:val="hybridMultilevel"/>
    <w:tmpl w:val="2E32B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856E8F"/>
    <w:multiLevelType w:val="hybridMultilevel"/>
    <w:tmpl w:val="9D0EC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2546D"/>
    <w:multiLevelType w:val="hybridMultilevel"/>
    <w:tmpl w:val="60003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2"/>
  </w:num>
  <w:num w:numId="3">
    <w:abstractNumId w:val="3"/>
  </w:num>
  <w:num w:numId="4">
    <w:abstractNumId w:val="20"/>
  </w:num>
  <w:num w:numId="5">
    <w:abstractNumId w:val="8"/>
  </w:num>
  <w:num w:numId="6">
    <w:abstractNumId w:val="19"/>
  </w:num>
  <w:num w:numId="7">
    <w:abstractNumId w:val="0"/>
  </w:num>
  <w:num w:numId="8">
    <w:abstractNumId w:val="9"/>
  </w:num>
  <w:num w:numId="9">
    <w:abstractNumId w:val="12"/>
  </w:num>
  <w:num w:numId="10">
    <w:abstractNumId w:val="21"/>
  </w:num>
  <w:num w:numId="11">
    <w:abstractNumId w:val="25"/>
  </w:num>
  <w:num w:numId="12">
    <w:abstractNumId w:val="1"/>
  </w:num>
  <w:num w:numId="13">
    <w:abstractNumId w:val="23"/>
  </w:num>
  <w:num w:numId="14">
    <w:abstractNumId w:val="30"/>
  </w:num>
  <w:num w:numId="15">
    <w:abstractNumId w:val="13"/>
  </w:num>
  <w:num w:numId="16">
    <w:abstractNumId w:val="7"/>
  </w:num>
  <w:num w:numId="17">
    <w:abstractNumId w:val="24"/>
  </w:num>
  <w:num w:numId="18">
    <w:abstractNumId w:val="15"/>
  </w:num>
  <w:num w:numId="19">
    <w:abstractNumId w:val="27"/>
  </w:num>
  <w:num w:numId="20">
    <w:abstractNumId w:val="2"/>
  </w:num>
  <w:num w:numId="21">
    <w:abstractNumId w:val="28"/>
  </w:num>
  <w:num w:numId="22">
    <w:abstractNumId w:val="26"/>
  </w:num>
  <w:num w:numId="23">
    <w:abstractNumId w:val="17"/>
  </w:num>
  <w:num w:numId="24">
    <w:abstractNumId w:val="32"/>
  </w:num>
  <w:num w:numId="25">
    <w:abstractNumId w:val="6"/>
  </w:num>
  <w:num w:numId="26">
    <w:abstractNumId w:val="10"/>
  </w:num>
  <w:num w:numId="27">
    <w:abstractNumId w:val="31"/>
  </w:num>
  <w:num w:numId="28">
    <w:abstractNumId w:val="11"/>
  </w:num>
  <w:num w:numId="29">
    <w:abstractNumId w:val="4"/>
  </w:num>
  <w:num w:numId="30">
    <w:abstractNumId w:val="18"/>
  </w:num>
  <w:num w:numId="31">
    <w:abstractNumId w:val="16"/>
  </w:num>
  <w:num w:numId="32">
    <w:abstractNumId w:val="29"/>
  </w:num>
  <w:num w:numId="33">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_A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fe9zptw0a9we2fd4x2pdpvsxxex5az20a&quot;&gt;jove_120818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EE705F"/>
    <w:rsid w:val="000000D4"/>
    <w:rsid w:val="00001169"/>
    <w:rsid w:val="00001806"/>
    <w:rsid w:val="0000274A"/>
    <w:rsid w:val="000042B4"/>
    <w:rsid w:val="00004835"/>
    <w:rsid w:val="00005815"/>
    <w:rsid w:val="000069B8"/>
    <w:rsid w:val="000075BB"/>
    <w:rsid w:val="00007DBC"/>
    <w:rsid w:val="00007EA1"/>
    <w:rsid w:val="000100F0"/>
    <w:rsid w:val="000129B2"/>
    <w:rsid w:val="00012FF9"/>
    <w:rsid w:val="0001389C"/>
    <w:rsid w:val="00014314"/>
    <w:rsid w:val="00017AF1"/>
    <w:rsid w:val="00021434"/>
    <w:rsid w:val="000215CB"/>
    <w:rsid w:val="00021774"/>
    <w:rsid w:val="00021DF3"/>
    <w:rsid w:val="00023869"/>
    <w:rsid w:val="00024598"/>
    <w:rsid w:val="000279B0"/>
    <w:rsid w:val="00030254"/>
    <w:rsid w:val="000307D7"/>
    <w:rsid w:val="00032769"/>
    <w:rsid w:val="0003311E"/>
    <w:rsid w:val="00033F9D"/>
    <w:rsid w:val="00036396"/>
    <w:rsid w:val="00037B58"/>
    <w:rsid w:val="000403D5"/>
    <w:rsid w:val="00040DF1"/>
    <w:rsid w:val="000416C3"/>
    <w:rsid w:val="0004504F"/>
    <w:rsid w:val="00051B73"/>
    <w:rsid w:val="00053203"/>
    <w:rsid w:val="00053721"/>
    <w:rsid w:val="00060ABE"/>
    <w:rsid w:val="00061A50"/>
    <w:rsid w:val="0006361B"/>
    <w:rsid w:val="00064104"/>
    <w:rsid w:val="000652E3"/>
    <w:rsid w:val="00066025"/>
    <w:rsid w:val="00067870"/>
    <w:rsid w:val="00067A8F"/>
    <w:rsid w:val="000701D1"/>
    <w:rsid w:val="000750EF"/>
    <w:rsid w:val="00080A20"/>
    <w:rsid w:val="00082796"/>
    <w:rsid w:val="00082DF4"/>
    <w:rsid w:val="0008616F"/>
    <w:rsid w:val="00086FF5"/>
    <w:rsid w:val="00087623"/>
    <w:rsid w:val="00087C0A"/>
    <w:rsid w:val="000912D2"/>
    <w:rsid w:val="000917C7"/>
    <w:rsid w:val="00093BC4"/>
    <w:rsid w:val="000943E6"/>
    <w:rsid w:val="000978B1"/>
    <w:rsid w:val="00097929"/>
    <w:rsid w:val="000A07E2"/>
    <w:rsid w:val="000A0C97"/>
    <w:rsid w:val="000A1E80"/>
    <w:rsid w:val="000A3B70"/>
    <w:rsid w:val="000A5153"/>
    <w:rsid w:val="000A536C"/>
    <w:rsid w:val="000B10AE"/>
    <w:rsid w:val="000B1A22"/>
    <w:rsid w:val="000B30BF"/>
    <w:rsid w:val="000B5331"/>
    <w:rsid w:val="000B566B"/>
    <w:rsid w:val="000B5AE4"/>
    <w:rsid w:val="000B662E"/>
    <w:rsid w:val="000B7294"/>
    <w:rsid w:val="000B75D0"/>
    <w:rsid w:val="000B76DF"/>
    <w:rsid w:val="000C1CF8"/>
    <w:rsid w:val="000C1FE8"/>
    <w:rsid w:val="000C2493"/>
    <w:rsid w:val="000C49CF"/>
    <w:rsid w:val="000C52E9"/>
    <w:rsid w:val="000C5B4C"/>
    <w:rsid w:val="000C5CDC"/>
    <w:rsid w:val="000C65DC"/>
    <w:rsid w:val="000C66F3"/>
    <w:rsid w:val="000C6898"/>
    <w:rsid w:val="000C6900"/>
    <w:rsid w:val="000D0FFD"/>
    <w:rsid w:val="000D10E0"/>
    <w:rsid w:val="000D31E8"/>
    <w:rsid w:val="000D6587"/>
    <w:rsid w:val="000D76E4"/>
    <w:rsid w:val="000E1144"/>
    <w:rsid w:val="000E1D8A"/>
    <w:rsid w:val="000E3816"/>
    <w:rsid w:val="000E4F77"/>
    <w:rsid w:val="000E5B44"/>
    <w:rsid w:val="000E5BAB"/>
    <w:rsid w:val="000F08A6"/>
    <w:rsid w:val="000F265C"/>
    <w:rsid w:val="000F29D5"/>
    <w:rsid w:val="000F3AFA"/>
    <w:rsid w:val="000F5712"/>
    <w:rsid w:val="000F6611"/>
    <w:rsid w:val="000F7E22"/>
    <w:rsid w:val="000F7EBB"/>
    <w:rsid w:val="001015F7"/>
    <w:rsid w:val="0010419F"/>
    <w:rsid w:val="001057C7"/>
    <w:rsid w:val="00106DD3"/>
    <w:rsid w:val="001104F3"/>
    <w:rsid w:val="00112EEB"/>
    <w:rsid w:val="00113909"/>
    <w:rsid w:val="001173FF"/>
    <w:rsid w:val="0012192A"/>
    <w:rsid w:val="0012563A"/>
    <w:rsid w:val="001264DE"/>
    <w:rsid w:val="00127A3F"/>
    <w:rsid w:val="00127F34"/>
    <w:rsid w:val="001313A7"/>
    <w:rsid w:val="0013276F"/>
    <w:rsid w:val="0013327D"/>
    <w:rsid w:val="00135191"/>
    <w:rsid w:val="0013621E"/>
    <w:rsid w:val="0013642E"/>
    <w:rsid w:val="00136A1F"/>
    <w:rsid w:val="00137562"/>
    <w:rsid w:val="00137D08"/>
    <w:rsid w:val="00142EFE"/>
    <w:rsid w:val="00143291"/>
    <w:rsid w:val="00143D8E"/>
    <w:rsid w:val="00145FD7"/>
    <w:rsid w:val="00147E6B"/>
    <w:rsid w:val="00152A23"/>
    <w:rsid w:val="0015686C"/>
    <w:rsid w:val="00161F19"/>
    <w:rsid w:val="00162CB7"/>
    <w:rsid w:val="00164676"/>
    <w:rsid w:val="0016506F"/>
    <w:rsid w:val="00165387"/>
    <w:rsid w:val="001665C9"/>
    <w:rsid w:val="00166F32"/>
    <w:rsid w:val="00170287"/>
    <w:rsid w:val="00171E5B"/>
    <w:rsid w:val="00171F94"/>
    <w:rsid w:val="001751D3"/>
    <w:rsid w:val="00175D4E"/>
    <w:rsid w:val="0017668A"/>
    <w:rsid w:val="001766FE"/>
    <w:rsid w:val="001768BB"/>
    <w:rsid w:val="001771E7"/>
    <w:rsid w:val="00177BF6"/>
    <w:rsid w:val="00180F0B"/>
    <w:rsid w:val="001822DA"/>
    <w:rsid w:val="001863F4"/>
    <w:rsid w:val="00186503"/>
    <w:rsid w:val="001911FF"/>
    <w:rsid w:val="00192006"/>
    <w:rsid w:val="00193180"/>
    <w:rsid w:val="001937F6"/>
    <w:rsid w:val="00193F2E"/>
    <w:rsid w:val="00196792"/>
    <w:rsid w:val="001A01D3"/>
    <w:rsid w:val="001A3C6E"/>
    <w:rsid w:val="001A4932"/>
    <w:rsid w:val="001B1519"/>
    <w:rsid w:val="001B1BF0"/>
    <w:rsid w:val="001B2E2D"/>
    <w:rsid w:val="001B5CD2"/>
    <w:rsid w:val="001C0BEE"/>
    <w:rsid w:val="001C1E49"/>
    <w:rsid w:val="001C27C1"/>
    <w:rsid w:val="001C2A98"/>
    <w:rsid w:val="001C301B"/>
    <w:rsid w:val="001C4D95"/>
    <w:rsid w:val="001D35ED"/>
    <w:rsid w:val="001D3D7D"/>
    <w:rsid w:val="001D3FFF"/>
    <w:rsid w:val="001D58EC"/>
    <w:rsid w:val="001D625F"/>
    <w:rsid w:val="001D68A4"/>
    <w:rsid w:val="001D7576"/>
    <w:rsid w:val="001D7BEF"/>
    <w:rsid w:val="001E0654"/>
    <w:rsid w:val="001E0E3F"/>
    <w:rsid w:val="001E14A0"/>
    <w:rsid w:val="001E5525"/>
    <w:rsid w:val="001E6B8E"/>
    <w:rsid w:val="001E7376"/>
    <w:rsid w:val="001F08BE"/>
    <w:rsid w:val="001F225C"/>
    <w:rsid w:val="001F28EB"/>
    <w:rsid w:val="00201286"/>
    <w:rsid w:val="00201CFA"/>
    <w:rsid w:val="0020220D"/>
    <w:rsid w:val="00202448"/>
    <w:rsid w:val="00202B2E"/>
    <w:rsid w:val="00202D15"/>
    <w:rsid w:val="0020313B"/>
    <w:rsid w:val="00203895"/>
    <w:rsid w:val="002052ED"/>
    <w:rsid w:val="00205B3F"/>
    <w:rsid w:val="0020685B"/>
    <w:rsid w:val="00206870"/>
    <w:rsid w:val="002126E3"/>
    <w:rsid w:val="00212B2F"/>
    <w:rsid w:val="00212EAE"/>
    <w:rsid w:val="002140F8"/>
    <w:rsid w:val="00214BEE"/>
    <w:rsid w:val="002179FD"/>
    <w:rsid w:val="002203B6"/>
    <w:rsid w:val="002205B8"/>
    <w:rsid w:val="002215E1"/>
    <w:rsid w:val="00225720"/>
    <w:rsid w:val="002259E5"/>
    <w:rsid w:val="0022600C"/>
    <w:rsid w:val="00226140"/>
    <w:rsid w:val="00226209"/>
    <w:rsid w:val="002274F3"/>
    <w:rsid w:val="0023094C"/>
    <w:rsid w:val="00231F6D"/>
    <w:rsid w:val="00233A60"/>
    <w:rsid w:val="00234BE3"/>
    <w:rsid w:val="00235A90"/>
    <w:rsid w:val="00237E20"/>
    <w:rsid w:val="00240AD0"/>
    <w:rsid w:val="00241E48"/>
    <w:rsid w:val="0024214E"/>
    <w:rsid w:val="00242623"/>
    <w:rsid w:val="00243562"/>
    <w:rsid w:val="002462AA"/>
    <w:rsid w:val="00250558"/>
    <w:rsid w:val="002516A4"/>
    <w:rsid w:val="00253C04"/>
    <w:rsid w:val="00254FAE"/>
    <w:rsid w:val="002605D1"/>
    <w:rsid w:val="00260652"/>
    <w:rsid w:val="00261F25"/>
    <w:rsid w:val="002648A9"/>
    <w:rsid w:val="0026504D"/>
    <w:rsid w:val="0026536F"/>
    <w:rsid w:val="0026553C"/>
    <w:rsid w:val="002657C7"/>
    <w:rsid w:val="00267DD5"/>
    <w:rsid w:val="00272FAC"/>
    <w:rsid w:val="00274A0A"/>
    <w:rsid w:val="00275AF9"/>
    <w:rsid w:val="002770A6"/>
    <w:rsid w:val="00277593"/>
    <w:rsid w:val="00280909"/>
    <w:rsid w:val="00280918"/>
    <w:rsid w:val="00282AF6"/>
    <w:rsid w:val="002836D7"/>
    <w:rsid w:val="00284C26"/>
    <w:rsid w:val="0028596A"/>
    <w:rsid w:val="0028693F"/>
    <w:rsid w:val="00286A5F"/>
    <w:rsid w:val="00287085"/>
    <w:rsid w:val="00290AF9"/>
    <w:rsid w:val="00295D39"/>
    <w:rsid w:val="0029657D"/>
    <w:rsid w:val="002967CF"/>
    <w:rsid w:val="002971B9"/>
    <w:rsid w:val="00297788"/>
    <w:rsid w:val="002A0685"/>
    <w:rsid w:val="002A3285"/>
    <w:rsid w:val="002A4707"/>
    <w:rsid w:val="002A484B"/>
    <w:rsid w:val="002A64A6"/>
    <w:rsid w:val="002B03A2"/>
    <w:rsid w:val="002B3301"/>
    <w:rsid w:val="002B6DE8"/>
    <w:rsid w:val="002C10A0"/>
    <w:rsid w:val="002C3419"/>
    <w:rsid w:val="002C47D4"/>
    <w:rsid w:val="002C7428"/>
    <w:rsid w:val="002D0F38"/>
    <w:rsid w:val="002D29F5"/>
    <w:rsid w:val="002D389C"/>
    <w:rsid w:val="002D421F"/>
    <w:rsid w:val="002D63B8"/>
    <w:rsid w:val="002D77E3"/>
    <w:rsid w:val="002D7FD5"/>
    <w:rsid w:val="002E0ECA"/>
    <w:rsid w:val="002E73C0"/>
    <w:rsid w:val="002E76DE"/>
    <w:rsid w:val="002F0041"/>
    <w:rsid w:val="002F14E0"/>
    <w:rsid w:val="002F1AE8"/>
    <w:rsid w:val="002F2859"/>
    <w:rsid w:val="002F4401"/>
    <w:rsid w:val="002F6E3C"/>
    <w:rsid w:val="0030117D"/>
    <w:rsid w:val="00301F30"/>
    <w:rsid w:val="003038FD"/>
    <w:rsid w:val="00303C87"/>
    <w:rsid w:val="00304110"/>
    <w:rsid w:val="00304713"/>
    <w:rsid w:val="0030688B"/>
    <w:rsid w:val="003108E5"/>
    <w:rsid w:val="003120CB"/>
    <w:rsid w:val="00316A6F"/>
    <w:rsid w:val="00316F36"/>
    <w:rsid w:val="00320031"/>
    <w:rsid w:val="00320153"/>
    <w:rsid w:val="00320185"/>
    <w:rsid w:val="00320367"/>
    <w:rsid w:val="00322871"/>
    <w:rsid w:val="00322F0E"/>
    <w:rsid w:val="00324584"/>
    <w:rsid w:val="00326FB3"/>
    <w:rsid w:val="003270BB"/>
    <w:rsid w:val="0032736B"/>
    <w:rsid w:val="003301D1"/>
    <w:rsid w:val="00330502"/>
    <w:rsid w:val="003316D4"/>
    <w:rsid w:val="00333822"/>
    <w:rsid w:val="00336715"/>
    <w:rsid w:val="00337DB7"/>
    <w:rsid w:val="0034001B"/>
    <w:rsid w:val="003401EC"/>
    <w:rsid w:val="00340DFD"/>
    <w:rsid w:val="00344954"/>
    <w:rsid w:val="003471A1"/>
    <w:rsid w:val="00350CD7"/>
    <w:rsid w:val="00351183"/>
    <w:rsid w:val="0035462B"/>
    <w:rsid w:val="00355CE3"/>
    <w:rsid w:val="00360C17"/>
    <w:rsid w:val="00361DEE"/>
    <w:rsid w:val="003621C6"/>
    <w:rsid w:val="003622B8"/>
    <w:rsid w:val="00366528"/>
    <w:rsid w:val="00366B76"/>
    <w:rsid w:val="00373051"/>
    <w:rsid w:val="00373831"/>
    <w:rsid w:val="00373B8F"/>
    <w:rsid w:val="00376D95"/>
    <w:rsid w:val="00377FBB"/>
    <w:rsid w:val="00380B0E"/>
    <w:rsid w:val="00385140"/>
    <w:rsid w:val="00391080"/>
    <w:rsid w:val="003910F8"/>
    <w:rsid w:val="003914AF"/>
    <w:rsid w:val="00393B59"/>
    <w:rsid w:val="00393CC7"/>
    <w:rsid w:val="00395983"/>
    <w:rsid w:val="00395D54"/>
    <w:rsid w:val="0039714A"/>
    <w:rsid w:val="003971F7"/>
    <w:rsid w:val="003A03D4"/>
    <w:rsid w:val="003A16FC"/>
    <w:rsid w:val="003A4FCD"/>
    <w:rsid w:val="003B0944"/>
    <w:rsid w:val="003B1593"/>
    <w:rsid w:val="003B3E3F"/>
    <w:rsid w:val="003B4381"/>
    <w:rsid w:val="003B7C54"/>
    <w:rsid w:val="003C1043"/>
    <w:rsid w:val="003C1A30"/>
    <w:rsid w:val="003C3A7E"/>
    <w:rsid w:val="003C6779"/>
    <w:rsid w:val="003C6D50"/>
    <w:rsid w:val="003D172E"/>
    <w:rsid w:val="003D2998"/>
    <w:rsid w:val="003D2F0A"/>
    <w:rsid w:val="003D3891"/>
    <w:rsid w:val="003D5944"/>
    <w:rsid w:val="003D5D84"/>
    <w:rsid w:val="003E0F4F"/>
    <w:rsid w:val="003E18AC"/>
    <w:rsid w:val="003E1ECE"/>
    <w:rsid w:val="003E207A"/>
    <w:rsid w:val="003E210B"/>
    <w:rsid w:val="003E2383"/>
    <w:rsid w:val="003E2A12"/>
    <w:rsid w:val="003E3384"/>
    <w:rsid w:val="003E3CA4"/>
    <w:rsid w:val="003E548E"/>
    <w:rsid w:val="003E6274"/>
    <w:rsid w:val="003F6CF7"/>
    <w:rsid w:val="0040205A"/>
    <w:rsid w:val="00407EC8"/>
    <w:rsid w:val="0041110A"/>
    <w:rsid w:val="0041152A"/>
    <w:rsid w:val="00411624"/>
    <w:rsid w:val="00411EC8"/>
    <w:rsid w:val="00413025"/>
    <w:rsid w:val="004132B2"/>
    <w:rsid w:val="00413765"/>
    <w:rsid w:val="0041455A"/>
    <w:rsid w:val="004148E1"/>
    <w:rsid w:val="00414CFA"/>
    <w:rsid w:val="00415122"/>
    <w:rsid w:val="004159B8"/>
    <w:rsid w:val="00415EC0"/>
    <w:rsid w:val="00416495"/>
    <w:rsid w:val="00420BE9"/>
    <w:rsid w:val="00423AD8"/>
    <w:rsid w:val="00423FDD"/>
    <w:rsid w:val="00424C85"/>
    <w:rsid w:val="00425343"/>
    <w:rsid w:val="004260BD"/>
    <w:rsid w:val="00426426"/>
    <w:rsid w:val="00426812"/>
    <w:rsid w:val="0042742F"/>
    <w:rsid w:val="0043012F"/>
    <w:rsid w:val="00430F1F"/>
    <w:rsid w:val="004326EA"/>
    <w:rsid w:val="004338FB"/>
    <w:rsid w:val="004402C2"/>
    <w:rsid w:val="0044434C"/>
    <w:rsid w:val="0044456B"/>
    <w:rsid w:val="00447BD1"/>
    <w:rsid w:val="00450674"/>
    <w:rsid w:val="004507F3"/>
    <w:rsid w:val="00450AF4"/>
    <w:rsid w:val="00456A57"/>
    <w:rsid w:val="004607DE"/>
    <w:rsid w:val="00460F27"/>
    <w:rsid w:val="00461D9F"/>
    <w:rsid w:val="00462ED5"/>
    <w:rsid w:val="004631F6"/>
    <w:rsid w:val="00464ECC"/>
    <w:rsid w:val="004671C7"/>
    <w:rsid w:val="00472F4D"/>
    <w:rsid w:val="004730BF"/>
    <w:rsid w:val="00473C07"/>
    <w:rsid w:val="00474DCB"/>
    <w:rsid w:val="0047535C"/>
    <w:rsid w:val="004762F6"/>
    <w:rsid w:val="004801BE"/>
    <w:rsid w:val="00480CF3"/>
    <w:rsid w:val="004812DD"/>
    <w:rsid w:val="004821AD"/>
    <w:rsid w:val="00483E66"/>
    <w:rsid w:val="00485576"/>
    <w:rsid w:val="00485870"/>
    <w:rsid w:val="00485CD5"/>
    <w:rsid w:val="00485FE8"/>
    <w:rsid w:val="00492473"/>
    <w:rsid w:val="00492EB5"/>
    <w:rsid w:val="004934D4"/>
    <w:rsid w:val="00494F77"/>
    <w:rsid w:val="00497721"/>
    <w:rsid w:val="004A00C8"/>
    <w:rsid w:val="004A0229"/>
    <w:rsid w:val="004A046C"/>
    <w:rsid w:val="004A1051"/>
    <w:rsid w:val="004A34DE"/>
    <w:rsid w:val="004A35D2"/>
    <w:rsid w:val="004A3E9C"/>
    <w:rsid w:val="004A71E4"/>
    <w:rsid w:val="004B0F11"/>
    <w:rsid w:val="004B111B"/>
    <w:rsid w:val="004B1641"/>
    <w:rsid w:val="004B1C9A"/>
    <w:rsid w:val="004B2F00"/>
    <w:rsid w:val="004B6E31"/>
    <w:rsid w:val="004C1D66"/>
    <w:rsid w:val="004C31D7"/>
    <w:rsid w:val="004C4AD2"/>
    <w:rsid w:val="004C6981"/>
    <w:rsid w:val="004D1F21"/>
    <w:rsid w:val="004D2295"/>
    <w:rsid w:val="004D268C"/>
    <w:rsid w:val="004D3565"/>
    <w:rsid w:val="004D42FE"/>
    <w:rsid w:val="004D46E9"/>
    <w:rsid w:val="004D4AD8"/>
    <w:rsid w:val="004D59D8"/>
    <w:rsid w:val="004D5DA1"/>
    <w:rsid w:val="004E150F"/>
    <w:rsid w:val="004E1DCA"/>
    <w:rsid w:val="004E23A1"/>
    <w:rsid w:val="004E3489"/>
    <w:rsid w:val="004E358A"/>
    <w:rsid w:val="004E3AFA"/>
    <w:rsid w:val="004E6588"/>
    <w:rsid w:val="004F08D6"/>
    <w:rsid w:val="004F20A0"/>
    <w:rsid w:val="004F2742"/>
    <w:rsid w:val="004F342A"/>
    <w:rsid w:val="00502A0A"/>
    <w:rsid w:val="00507783"/>
    <w:rsid w:val="00507C50"/>
    <w:rsid w:val="00514D40"/>
    <w:rsid w:val="00517C3A"/>
    <w:rsid w:val="00520DFE"/>
    <w:rsid w:val="00524DBE"/>
    <w:rsid w:val="00524F81"/>
    <w:rsid w:val="00527BF4"/>
    <w:rsid w:val="00531507"/>
    <w:rsid w:val="005324BE"/>
    <w:rsid w:val="00534F6C"/>
    <w:rsid w:val="00535994"/>
    <w:rsid w:val="00535F18"/>
    <w:rsid w:val="0053646D"/>
    <w:rsid w:val="00540AAD"/>
    <w:rsid w:val="00543EC1"/>
    <w:rsid w:val="00545D76"/>
    <w:rsid w:val="00546458"/>
    <w:rsid w:val="00550813"/>
    <w:rsid w:val="0055087C"/>
    <w:rsid w:val="00553413"/>
    <w:rsid w:val="00555983"/>
    <w:rsid w:val="00560E31"/>
    <w:rsid w:val="00560F23"/>
    <w:rsid w:val="00561BDA"/>
    <w:rsid w:val="00565EAD"/>
    <w:rsid w:val="00566259"/>
    <w:rsid w:val="00566C97"/>
    <w:rsid w:val="00573546"/>
    <w:rsid w:val="0057379B"/>
    <w:rsid w:val="00576328"/>
    <w:rsid w:val="005810D3"/>
    <w:rsid w:val="00581B23"/>
    <w:rsid w:val="0058219C"/>
    <w:rsid w:val="0058265B"/>
    <w:rsid w:val="005831CB"/>
    <w:rsid w:val="0058357F"/>
    <w:rsid w:val="0058707F"/>
    <w:rsid w:val="00590567"/>
    <w:rsid w:val="00590640"/>
    <w:rsid w:val="00590971"/>
    <w:rsid w:val="00591253"/>
    <w:rsid w:val="00591DBD"/>
    <w:rsid w:val="005931FE"/>
    <w:rsid w:val="0059384E"/>
    <w:rsid w:val="00596A03"/>
    <w:rsid w:val="005A0028"/>
    <w:rsid w:val="005A07B1"/>
    <w:rsid w:val="005A0ACC"/>
    <w:rsid w:val="005A4C16"/>
    <w:rsid w:val="005A65BB"/>
    <w:rsid w:val="005B0072"/>
    <w:rsid w:val="005B0732"/>
    <w:rsid w:val="005B19D3"/>
    <w:rsid w:val="005B38A0"/>
    <w:rsid w:val="005B491C"/>
    <w:rsid w:val="005B4DBF"/>
    <w:rsid w:val="005B54B0"/>
    <w:rsid w:val="005B5DE2"/>
    <w:rsid w:val="005B674C"/>
    <w:rsid w:val="005C24F2"/>
    <w:rsid w:val="005C5B72"/>
    <w:rsid w:val="005C7561"/>
    <w:rsid w:val="005D1E57"/>
    <w:rsid w:val="005D2F57"/>
    <w:rsid w:val="005D34F6"/>
    <w:rsid w:val="005D469F"/>
    <w:rsid w:val="005D4AA4"/>
    <w:rsid w:val="005D4F1A"/>
    <w:rsid w:val="005D6B37"/>
    <w:rsid w:val="005E12FB"/>
    <w:rsid w:val="005E1884"/>
    <w:rsid w:val="005F2DDD"/>
    <w:rsid w:val="005F373A"/>
    <w:rsid w:val="005F38AA"/>
    <w:rsid w:val="005F3DF9"/>
    <w:rsid w:val="005F4F87"/>
    <w:rsid w:val="005F5A87"/>
    <w:rsid w:val="005F6809"/>
    <w:rsid w:val="005F6B0E"/>
    <w:rsid w:val="005F760E"/>
    <w:rsid w:val="005F7B1D"/>
    <w:rsid w:val="00601E61"/>
    <w:rsid w:val="0060222A"/>
    <w:rsid w:val="00603F3D"/>
    <w:rsid w:val="00604A54"/>
    <w:rsid w:val="00604B2F"/>
    <w:rsid w:val="00605E49"/>
    <w:rsid w:val="00606F22"/>
    <w:rsid w:val="006070C4"/>
    <w:rsid w:val="00610C21"/>
    <w:rsid w:val="00611907"/>
    <w:rsid w:val="00613116"/>
    <w:rsid w:val="00613378"/>
    <w:rsid w:val="006133C7"/>
    <w:rsid w:val="00614956"/>
    <w:rsid w:val="006156E9"/>
    <w:rsid w:val="00616123"/>
    <w:rsid w:val="0061780D"/>
    <w:rsid w:val="006202A6"/>
    <w:rsid w:val="0062054B"/>
    <w:rsid w:val="00621136"/>
    <w:rsid w:val="00621194"/>
    <w:rsid w:val="00621C4E"/>
    <w:rsid w:val="006220A2"/>
    <w:rsid w:val="00624EAE"/>
    <w:rsid w:val="00624FE4"/>
    <w:rsid w:val="00626F49"/>
    <w:rsid w:val="006305D7"/>
    <w:rsid w:val="006316CD"/>
    <w:rsid w:val="006325B6"/>
    <w:rsid w:val="00632F63"/>
    <w:rsid w:val="00633A01"/>
    <w:rsid w:val="00633B97"/>
    <w:rsid w:val="006341F7"/>
    <w:rsid w:val="00634585"/>
    <w:rsid w:val="00635014"/>
    <w:rsid w:val="00635C77"/>
    <w:rsid w:val="006362DE"/>
    <w:rsid w:val="006369CE"/>
    <w:rsid w:val="0064048C"/>
    <w:rsid w:val="006411CA"/>
    <w:rsid w:val="006433D6"/>
    <w:rsid w:val="0064605E"/>
    <w:rsid w:val="006525A6"/>
    <w:rsid w:val="0065260A"/>
    <w:rsid w:val="00652975"/>
    <w:rsid w:val="006619C8"/>
    <w:rsid w:val="00664915"/>
    <w:rsid w:val="00664DFF"/>
    <w:rsid w:val="00670AEC"/>
    <w:rsid w:val="00671710"/>
    <w:rsid w:val="00673414"/>
    <w:rsid w:val="0067537B"/>
    <w:rsid w:val="00676079"/>
    <w:rsid w:val="00676559"/>
    <w:rsid w:val="00676ECD"/>
    <w:rsid w:val="00677A8E"/>
    <w:rsid w:val="00677D0A"/>
    <w:rsid w:val="00681497"/>
    <w:rsid w:val="0068185F"/>
    <w:rsid w:val="00681916"/>
    <w:rsid w:val="00682537"/>
    <w:rsid w:val="00682ABD"/>
    <w:rsid w:val="0068447A"/>
    <w:rsid w:val="006A01CF"/>
    <w:rsid w:val="006A37DE"/>
    <w:rsid w:val="006A60DD"/>
    <w:rsid w:val="006A7877"/>
    <w:rsid w:val="006A7A22"/>
    <w:rsid w:val="006B0679"/>
    <w:rsid w:val="006B074C"/>
    <w:rsid w:val="006B3B84"/>
    <w:rsid w:val="006B4E7C"/>
    <w:rsid w:val="006B5C2C"/>
    <w:rsid w:val="006B5D8C"/>
    <w:rsid w:val="006B72D4"/>
    <w:rsid w:val="006C03D2"/>
    <w:rsid w:val="006C11CC"/>
    <w:rsid w:val="006C1AEB"/>
    <w:rsid w:val="006C1F58"/>
    <w:rsid w:val="006C2745"/>
    <w:rsid w:val="006C57FE"/>
    <w:rsid w:val="006C668E"/>
    <w:rsid w:val="006D1100"/>
    <w:rsid w:val="006D1C57"/>
    <w:rsid w:val="006D2FEA"/>
    <w:rsid w:val="006D4560"/>
    <w:rsid w:val="006E4B63"/>
    <w:rsid w:val="006E7BCD"/>
    <w:rsid w:val="006F06E4"/>
    <w:rsid w:val="006F1065"/>
    <w:rsid w:val="006F23DD"/>
    <w:rsid w:val="006F5131"/>
    <w:rsid w:val="006F61A1"/>
    <w:rsid w:val="006F7B41"/>
    <w:rsid w:val="00700988"/>
    <w:rsid w:val="007024C5"/>
    <w:rsid w:val="00702B5D"/>
    <w:rsid w:val="00703ED2"/>
    <w:rsid w:val="00706437"/>
    <w:rsid w:val="00707B8D"/>
    <w:rsid w:val="0071007B"/>
    <w:rsid w:val="00713636"/>
    <w:rsid w:val="00714B8C"/>
    <w:rsid w:val="0071675D"/>
    <w:rsid w:val="00717736"/>
    <w:rsid w:val="00730878"/>
    <w:rsid w:val="00730DCB"/>
    <w:rsid w:val="00732B47"/>
    <w:rsid w:val="00733C03"/>
    <w:rsid w:val="00734380"/>
    <w:rsid w:val="00735CF5"/>
    <w:rsid w:val="00735E8B"/>
    <w:rsid w:val="00737B7E"/>
    <w:rsid w:val="0074063A"/>
    <w:rsid w:val="00740B62"/>
    <w:rsid w:val="00742AA4"/>
    <w:rsid w:val="00743666"/>
    <w:rsid w:val="00743BA1"/>
    <w:rsid w:val="00745A5D"/>
    <w:rsid w:val="00745F1E"/>
    <w:rsid w:val="00746807"/>
    <w:rsid w:val="007515FE"/>
    <w:rsid w:val="00752A24"/>
    <w:rsid w:val="007601D0"/>
    <w:rsid w:val="007603BB"/>
    <w:rsid w:val="007608F5"/>
    <w:rsid w:val="0076109D"/>
    <w:rsid w:val="0076248F"/>
    <w:rsid w:val="007659C4"/>
    <w:rsid w:val="00767107"/>
    <w:rsid w:val="00773617"/>
    <w:rsid w:val="00773BFD"/>
    <w:rsid w:val="007743B3"/>
    <w:rsid w:val="00774490"/>
    <w:rsid w:val="00774F76"/>
    <w:rsid w:val="0078129E"/>
    <w:rsid w:val="0078145C"/>
    <w:rsid w:val="007819FF"/>
    <w:rsid w:val="00782A25"/>
    <w:rsid w:val="0078360C"/>
    <w:rsid w:val="00784A4C"/>
    <w:rsid w:val="00784BC6"/>
    <w:rsid w:val="0078523D"/>
    <w:rsid w:val="00790B80"/>
    <w:rsid w:val="00790D26"/>
    <w:rsid w:val="007931DF"/>
    <w:rsid w:val="007957FB"/>
    <w:rsid w:val="007970D0"/>
    <w:rsid w:val="007A0172"/>
    <w:rsid w:val="007A12C6"/>
    <w:rsid w:val="007A1804"/>
    <w:rsid w:val="007A2511"/>
    <w:rsid w:val="007A260E"/>
    <w:rsid w:val="007A4D4C"/>
    <w:rsid w:val="007A4DD6"/>
    <w:rsid w:val="007A5CB9"/>
    <w:rsid w:val="007A5E1F"/>
    <w:rsid w:val="007A6F8F"/>
    <w:rsid w:val="007B1389"/>
    <w:rsid w:val="007B20AE"/>
    <w:rsid w:val="007B56DB"/>
    <w:rsid w:val="007B6B07"/>
    <w:rsid w:val="007B6D43"/>
    <w:rsid w:val="007B749A"/>
    <w:rsid w:val="007B7C6E"/>
    <w:rsid w:val="007C1730"/>
    <w:rsid w:val="007D03C3"/>
    <w:rsid w:val="007D2F53"/>
    <w:rsid w:val="007D44D7"/>
    <w:rsid w:val="007D621A"/>
    <w:rsid w:val="007D7166"/>
    <w:rsid w:val="007E058A"/>
    <w:rsid w:val="007E1AB0"/>
    <w:rsid w:val="007E2887"/>
    <w:rsid w:val="007E2EBB"/>
    <w:rsid w:val="007E34FD"/>
    <w:rsid w:val="007E5278"/>
    <w:rsid w:val="007E5863"/>
    <w:rsid w:val="007E6A59"/>
    <w:rsid w:val="007E749C"/>
    <w:rsid w:val="007E7BCC"/>
    <w:rsid w:val="007F0D1E"/>
    <w:rsid w:val="007F1B5C"/>
    <w:rsid w:val="00801257"/>
    <w:rsid w:val="00801370"/>
    <w:rsid w:val="00802059"/>
    <w:rsid w:val="00803B0A"/>
    <w:rsid w:val="00804DED"/>
    <w:rsid w:val="00805B96"/>
    <w:rsid w:val="0081058A"/>
    <w:rsid w:val="008105BE"/>
    <w:rsid w:val="008115A5"/>
    <w:rsid w:val="00811C10"/>
    <w:rsid w:val="00811D46"/>
    <w:rsid w:val="008128BE"/>
    <w:rsid w:val="0081415D"/>
    <w:rsid w:val="00814A82"/>
    <w:rsid w:val="00820229"/>
    <w:rsid w:val="0082162E"/>
    <w:rsid w:val="008219C1"/>
    <w:rsid w:val="00821B7A"/>
    <w:rsid w:val="00822448"/>
    <w:rsid w:val="00822ABE"/>
    <w:rsid w:val="00822C50"/>
    <w:rsid w:val="008244D1"/>
    <w:rsid w:val="00825058"/>
    <w:rsid w:val="00827F51"/>
    <w:rsid w:val="00830DC9"/>
    <w:rsid w:val="0083104E"/>
    <w:rsid w:val="008330E1"/>
    <w:rsid w:val="008336E8"/>
    <w:rsid w:val="008343BE"/>
    <w:rsid w:val="00836535"/>
    <w:rsid w:val="00840FB4"/>
    <w:rsid w:val="008410B2"/>
    <w:rsid w:val="00841A65"/>
    <w:rsid w:val="008500A0"/>
    <w:rsid w:val="0085248B"/>
    <w:rsid w:val="008524E5"/>
    <w:rsid w:val="0085351C"/>
    <w:rsid w:val="0085435A"/>
    <w:rsid w:val="008549CA"/>
    <w:rsid w:val="008556C3"/>
    <w:rsid w:val="0085687C"/>
    <w:rsid w:val="00861462"/>
    <w:rsid w:val="00863F7B"/>
    <w:rsid w:val="00866B76"/>
    <w:rsid w:val="008706C5"/>
    <w:rsid w:val="008720E0"/>
    <w:rsid w:val="00873707"/>
    <w:rsid w:val="00874B20"/>
    <w:rsid w:val="00874BDF"/>
    <w:rsid w:val="008757C6"/>
    <w:rsid w:val="008763E1"/>
    <w:rsid w:val="00876C85"/>
    <w:rsid w:val="0087775C"/>
    <w:rsid w:val="00877BBE"/>
    <w:rsid w:val="00877EC8"/>
    <w:rsid w:val="00880F36"/>
    <w:rsid w:val="0088362C"/>
    <w:rsid w:val="00885530"/>
    <w:rsid w:val="008910D1"/>
    <w:rsid w:val="00892721"/>
    <w:rsid w:val="0089296C"/>
    <w:rsid w:val="0089317B"/>
    <w:rsid w:val="008932FD"/>
    <w:rsid w:val="008936DD"/>
    <w:rsid w:val="00896ABD"/>
    <w:rsid w:val="00897AB6"/>
    <w:rsid w:val="008A321F"/>
    <w:rsid w:val="008A3380"/>
    <w:rsid w:val="008A7A9C"/>
    <w:rsid w:val="008B1F4F"/>
    <w:rsid w:val="008B5218"/>
    <w:rsid w:val="008B531C"/>
    <w:rsid w:val="008B6BC0"/>
    <w:rsid w:val="008B7102"/>
    <w:rsid w:val="008B7311"/>
    <w:rsid w:val="008B7A49"/>
    <w:rsid w:val="008C3B7D"/>
    <w:rsid w:val="008C56BC"/>
    <w:rsid w:val="008C5773"/>
    <w:rsid w:val="008C6155"/>
    <w:rsid w:val="008D0676"/>
    <w:rsid w:val="008D0F90"/>
    <w:rsid w:val="008D1789"/>
    <w:rsid w:val="008D24B8"/>
    <w:rsid w:val="008D3715"/>
    <w:rsid w:val="008D5465"/>
    <w:rsid w:val="008D5E61"/>
    <w:rsid w:val="008D71C4"/>
    <w:rsid w:val="008D774B"/>
    <w:rsid w:val="008D7EB7"/>
    <w:rsid w:val="008D7EC5"/>
    <w:rsid w:val="008E3684"/>
    <w:rsid w:val="008E4109"/>
    <w:rsid w:val="008E547E"/>
    <w:rsid w:val="008E57F5"/>
    <w:rsid w:val="008E6992"/>
    <w:rsid w:val="008E717F"/>
    <w:rsid w:val="008E7606"/>
    <w:rsid w:val="008F1B55"/>
    <w:rsid w:val="008F1DAA"/>
    <w:rsid w:val="008F3EBD"/>
    <w:rsid w:val="008F60B2"/>
    <w:rsid w:val="008F6FDD"/>
    <w:rsid w:val="008F7C41"/>
    <w:rsid w:val="00901C9C"/>
    <w:rsid w:val="009022E0"/>
    <w:rsid w:val="009031E2"/>
    <w:rsid w:val="009037D6"/>
    <w:rsid w:val="00904C8E"/>
    <w:rsid w:val="0090641A"/>
    <w:rsid w:val="009070CC"/>
    <w:rsid w:val="00907E62"/>
    <w:rsid w:val="00910E33"/>
    <w:rsid w:val="009112B8"/>
    <w:rsid w:val="0091276C"/>
    <w:rsid w:val="009165AC"/>
    <w:rsid w:val="00916FFC"/>
    <w:rsid w:val="0091706E"/>
    <w:rsid w:val="0092053F"/>
    <w:rsid w:val="00922451"/>
    <w:rsid w:val="0092340A"/>
    <w:rsid w:val="009300FF"/>
    <w:rsid w:val="009313D9"/>
    <w:rsid w:val="00935B7F"/>
    <w:rsid w:val="009401F0"/>
    <w:rsid w:val="00940649"/>
    <w:rsid w:val="00941293"/>
    <w:rsid w:val="00944D58"/>
    <w:rsid w:val="009459B1"/>
    <w:rsid w:val="00946372"/>
    <w:rsid w:val="00950C17"/>
    <w:rsid w:val="00951FAF"/>
    <w:rsid w:val="009528D5"/>
    <w:rsid w:val="00953F1D"/>
    <w:rsid w:val="00954740"/>
    <w:rsid w:val="00955AE5"/>
    <w:rsid w:val="0096277F"/>
    <w:rsid w:val="00962E71"/>
    <w:rsid w:val="00963ABC"/>
    <w:rsid w:val="00965D21"/>
    <w:rsid w:val="00966CC1"/>
    <w:rsid w:val="00967764"/>
    <w:rsid w:val="00970B0E"/>
    <w:rsid w:val="00970BB9"/>
    <w:rsid w:val="009726EE"/>
    <w:rsid w:val="00972CB2"/>
    <w:rsid w:val="00972CDE"/>
    <w:rsid w:val="009733DD"/>
    <w:rsid w:val="00973FC4"/>
    <w:rsid w:val="00975573"/>
    <w:rsid w:val="00976D03"/>
    <w:rsid w:val="00977B30"/>
    <w:rsid w:val="00982F41"/>
    <w:rsid w:val="009849A0"/>
    <w:rsid w:val="00985090"/>
    <w:rsid w:val="009855C9"/>
    <w:rsid w:val="00987710"/>
    <w:rsid w:val="009904AB"/>
    <w:rsid w:val="00991615"/>
    <w:rsid w:val="0099179A"/>
    <w:rsid w:val="00994E65"/>
    <w:rsid w:val="00995688"/>
    <w:rsid w:val="009958A6"/>
    <w:rsid w:val="00996456"/>
    <w:rsid w:val="009A04F5"/>
    <w:rsid w:val="009A0ABA"/>
    <w:rsid w:val="009A0CB2"/>
    <w:rsid w:val="009A15EF"/>
    <w:rsid w:val="009A1B05"/>
    <w:rsid w:val="009A38A5"/>
    <w:rsid w:val="009A5B73"/>
    <w:rsid w:val="009A6D98"/>
    <w:rsid w:val="009B0E88"/>
    <w:rsid w:val="009B118B"/>
    <w:rsid w:val="009B1737"/>
    <w:rsid w:val="009B3D4B"/>
    <w:rsid w:val="009B5B99"/>
    <w:rsid w:val="009B6381"/>
    <w:rsid w:val="009B6EFC"/>
    <w:rsid w:val="009C1FD0"/>
    <w:rsid w:val="009C2DF8"/>
    <w:rsid w:val="009C31BF"/>
    <w:rsid w:val="009C5176"/>
    <w:rsid w:val="009C66F4"/>
    <w:rsid w:val="009C68B7"/>
    <w:rsid w:val="009D035B"/>
    <w:rsid w:val="009D0834"/>
    <w:rsid w:val="009D0A1E"/>
    <w:rsid w:val="009D20FB"/>
    <w:rsid w:val="009D2AE3"/>
    <w:rsid w:val="009D52BC"/>
    <w:rsid w:val="009D73C8"/>
    <w:rsid w:val="009D7D0A"/>
    <w:rsid w:val="009E09D9"/>
    <w:rsid w:val="009E1690"/>
    <w:rsid w:val="009F01B1"/>
    <w:rsid w:val="009F0DBB"/>
    <w:rsid w:val="009F36D9"/>
    <w:rsid w:val="009F3887"/>
    <w:rsid w:val="009F659A"/>
    <w:rsid w:val="009F732B"/>
    <w:rsid w:val="00A00972"/>
    <w:rsid w:val="00A01045"/>
    <w:rsid w:val="00A01FE0"/>
    <w:rsid w:val="00A06945"/>
    <w:rsid w:val="00A10656"/>
    <w:rsid w:val="00A113C0"/>
    <w:rsid w:val="00A12FA6"/>
    <w:rsid w:val="00A1339B"/>
    <w:rsid w:val="00A14ABA"/>
    <w:rsid w:val="00A24CB6"/>
    <w:rsid w:val="00A24D10"/>
    <w:rsid w:val="00A25118"/>
    <w:rsid w:val="00A26CD2"/>
    <w:rsid w:val="00A2740D"/>
    <w:rsid w:val="00A27667"/>
    <w:rsid w:val="00A27850"/>
    <w:rsid w:val="00A318DB"/>
    <w:rsid w:val="00A32979"/>
    <w:rsid w:val="00A33491"/>
    <w:rsid w:val="00A34A67"/>
    <w:rsid w:val="00A37462"/>
    <w:rsid w:val="00A4245E"/>
    <w:rsid w:val="00A45422"/>
    <w:rsid w:val="00A459E1"/>
    <w:rsid w:val="00A466F4"/>
    <w:rsid w:val="00A46AC4"/>
    <w:rsid w:val="00A503C7"/>
    <w:rsid w:val="00A52296"/>
    <w:rsid w:val="00A55661"/>
    <w:rsid w:val="00A57098"/>
    <w:rsid w:val="00A57AF2"/>
    <w:rsid w:val="00A615F1"/>
    <w:rsid w:val="00A61B70"/>
    <w:rsid w:val="00A61CA4"/>
    <w:rsid w:val="00A61F4A"/>
    <w:rsid w:val="00A61FA8"/>
    <w:rsid w:val="00A634F6"/>
    <w:rsid w:val="00A637F4"/>
    <w:rsid w:val="00A64B06"/>
    <w:rsid w:val="00A64DF2"/>
    <w:rsid w:val="00A65485"/>
    <w:rsid w:val="00A66E05"/>
    <w:rsid w:val="00A66FBA"/>
    <w:rsid w:val="00A70753"/>
    <w:rsid w:val="00A712D2"/>
    <w:rsid w:val="00A806B5"/>
    <w:rsid w:val="00A82A43"/>
    <w:rsid w:val="00A82C8A"/>
    <w:rsid w:val="00A8346B"/>
    <w:rsid w:val="00A84D56"/>
    <w:rsid w:val="00A852FF"/>
    <w:rsid w:val="00A860C5"/>
    <w:rsid w:val="00A87337"/>
    <w:rsid w:val="00A90372"/>
    <w:rsid w:val="00A90C97"/>
    <w:rsid w:val="00A92DDC"/>
    <w:rsid w:val="00A9575F"/>
    <w:rsid w:val="00A960C8"/>
    <w:rsid w:val="00A962FA"/>
    <w:rsid w:val="00A96604"/>
    <w:rsid w:val="00AA03DF"/>
    <w:rsid w:val="00AA1B4F"/>
    <w:rsid w:val="00AA21D8"/>
    <w:rsid w:val="00AA271A"/>
    <w:rsid w:val="00AA2F9D"/>
    <w:rsid w:val="00AA3270"/>
    <w:rsid w:val="00AA54F3"/>
    <w:rsid w:val="00AA5C21"/>
    <w:rsid w:val="00AA6B43"/>
    <w:rsid w:val="00AA720D"/>
    <w:rsid w:val="00AB11FA"/>
    <w:rsid w:val="00AB2DD2"/>
    <w:rsid w:val="00AB367A"/>
    <w:rsid w:val="00AB578E"/>
    <w:rsid w:val="00AB7979"/>
    <w:rsid w:val="00AB7A17"/>
    <w:rsid w:val="00AC01D1"/>
    <w:rsid w:val="00AC0AB2"/>
    <w:rsid w:val="00AC0E9F"/>
    <w:rsid w:val="00AC2EDD"/>
    <w:rsid w:val="00AC326C"/>
    <w:rsid w:val="00AC52A5"/>
    <w:rsid w:val="00AC6EFD"/>
    <w:rsid w:val="00AC7151"/>
    <w:rsid w:val="00AD1CFF"/>
    <w:rsid w:val="00AD460A"/>
    <w:rsid w:val="00AD6A05"/>
    <w:rsid w:val="00AE003B"/>
    <w:rsid w:val="00AE118B"/>
    <w:rsid w:val="00AE272B"/>
    <w:rsid w:val="00AE3565"/>
    <w:rsid w:val="00AE3E3A"/>
    <w:rsid w:val="00AE77B4"/>
    <w:rsid w:val="00AE7C1A"/>
    <w:rsid w:val="00AE7DF8"/>
    <w:rsid w:val="00AF0D9C"/>
    <w:rsid w:val="00AF13AB"/>
    <w:rsid w:val="00AF190D"/>
    <w:rsid w:val="00AF1D36"/>
    <w:rsid w:val="00AF280B"/>
    <w:rsid w:val="00AF2B78"/>
    <w:rsid w:val="00AF38F4"/>
    <w:rsid w:val="00AF4D01"/>
    <w:rsid w:val="00AF59D2"/>
    <w:rsid w:val="00AF5BBA"/>
    <w:rsid w:val="00AF5F75"/>
    <w:rsid w:val="00AF6001"/>
    <w:rsid w:val="00B010F2"/>
    <w:rsid w:val="00B01A16"/>
    <w:rsid w:val="00B0308A"/>
    <w:rsid w:val="00B04D48"/>
    <w:rsid w:val="00B05DE8"/>
    <w:rsid w:val="00B07F45"/>
    <w:rsid w:val="00B1021A"/>
    <w:rsid w:val="00B1124D"/>
    <w:rsid w:val="00B12A85"/>
    <w:rsid w:val="00B1481A"/>
    <w:rsid w:val="00B15A1F"/>
    <w:rsid w:val="00B15FE9"/>
    <w:rsid w:val="00B1694E"/>
    <w:rsid w:val="00B21110"/>
    <w:rsid w:val="00B2148A"/>
    <w:rsid w:val="00B21570"/>
    <w:rsid w:val="00B21810"/>
    <w:rsid w:val="00B220C2"/>
    <w:rsid w:val="00B23528"/>
    <w:rsid w:val="00B25B32"/>
    <w:rsid w:val="00B27C25"/>
    <w:rsid w:val="00B27FF0"/>
    <w:rsid w:val="00B32616"/>
    <w:rsid w:val="00B352F3"/>
    <w:rsid w:val="00B36C42"/>
    <w:rsid w:val="00B37A4C"/>
    <w:rsid w:val="00B4005B"/>
    <w:rsid w:val="00B42EA7"/>
    <w:rsid w:val="00B51845"/>
    <w:rsid w:val="00B51923"/>
    <w:rsid w:val="00B5337C"/>
    <w:rsid w:val="00B53614"/>
    <w:rsid w:val="00B53FDE"/>
    <w:rsid w:val="00B54D1A"/>
    <w:rsid w:val="00B55565"/>
    <w:rsid w:val="00B56397"/>
    <w:rsid w:val="00B56C1A"/>
    <w:rsid w:val="00B571DA"/>
    <w:rsid w:val="00B6027B"/>
    <w:rsid w:val="00B61305"/>
    <w:rsid w:val="00B62A7A"/>
    <w:rsid w:val="00B636C8"/>
    <w:rsid w:val="00B65ABD"/>
    <w:rsid w:val="00B65EDB"/>
    <w:rsid w:val="00B67AFF"/>
    <w:rsid w:val="00B70B59"/>
    <w:rsid w:val="00B715EB"/>
    <w:rsid w:val="00B7179C"/>
    <w:rsid w:val="00B73657"/>
    <w:rsid w:val="00B739B3"/>
    <w:rsid w:val="00B7466C"/>
    <w:rsid w:val="00B81242"/>
    <w:rsid w:val="00B81B15"/>
    <w:rsid w:val="00B87091"/>
    <w:rsid w:val="00B91306"/>
    <w:rsid w:val="00B915AE"/>
    <w:rsid w:val="00B935F6"/>
    <w:rsid w:val="00B94C57"/>
    <w:rsid w:val="00B9646A"/>
    <w:rsid w:val="00B9662D"/>
    <w:rsid w:val="00BA13F7"/>
    <w:rsid w:val="00BA1735"/>
    <w:rsid w:val="00BA19FA"/>
    <w:rsid w:val="00BA1F0B"/>
    <w:rsid w:val="00BA4288"/>
    <w:rsid w:val="00BA42AB"/>
    <w:rsid w:val="00BB0902"/>
    <w:rsid w:val="00BB0FC1"/>
    <w:rsid w:val="00BB1F9C"/>
    <w:rsid w:val="00BB3D6C"/>
    <w:rsid w:val="00BB48E5"/>
    <w:rsid w:val="00BB5144"/>
    <w:rsid w:val="00BB5607"/>
    <w:rsid w:val="00BB5ACA"/>
    <w:rsid w:val="00BB627F"/>
    <w:rsid w:val="00BB791A"/>
    <w:rsid w:val="00BC0305"/>
    <w:rsid w:val="00BC0C17"/>
    <w:rsid w:val="00BC1C6C"/>
    <w:rsid w:val="00BC28AA"/>
    <w:rsid w:val="00BC2DF8"/>
    <w:rsid w:val="00BC3823"/>
    <w:rsid w:val="00BC5841"/>
    <w:rsid w:val="00BC681E"/>
    <w:rsid w:val="00BC6AC9"/>
    <w:rsid w:val="00BD2EF0"/>
    <w:rsid w:val="00BD38D9"/>
    <w:rsid w:val="00BD60B4"/>
    <w:rsid w:val="00BD796B"/>
    <w:rsid w:val="00BE02CD"/>
    <w:rsid w:val="00BE0A8A"/>
    <w:rsid w:val="00BE40C0"/>
    <w:rsid w:val="00BE509D"/>
    <w:rsid w:val="00BE5F4A"/>
    <w:rsid w:val="00BE74CA"/>
    <w:rsid w:val="00BE7AEF"/>
    <w:rsid w:val="00BF09B0"/>
    <w:rsid w:val="00BF0DA3"/>
    <w:rsid w:val="00BF1544"/>
    <w:rsid w:val="00BF1B53"/>
    <w:rsid w:val="00BF246D"/>
    <w:rsid w:val="00BF2682"/>
    <w:rsid w:val="00BF4789"/>
    <w:rsid w:val="00BF6B5E"/>
    <w:rsid w:val="00C001B3"/>
    <w:rsid w:val="00C016A5"/>
    <w:rsid w:val="00C06BD6"/>
    <w:rsid w:val="00C06C75"/>
    <w:rsid w:val="00C06D0A"/>
    <w:rsid w:val="00C06F06"/>
    <w:rsid w:val="00C20FAD"/>
    <w:rsid w:val="00C215B4"/>
    <w:rsid w:val="00C21B6B"/>
    <w:rsid w:val="00C2375F"/>
    <w:rsid w:val="00C247CB"/>
    <w:rsid w:val="00C2621E"/>
    <w:rsid w:val="00C31879"/>
    <w:rsid w:val="00C32E66"/>
    <w:rsid w:val="00C33539"/>
    <w:rsid w:val="00C3355F"/>
    <w:rsid w:val="00C33A04"/>
    <w:rsid w:val="00C3569A"/>
    <w:rsid w:val="00C363AF"/>
    <w:rsid w:val="00C43F48"/>
    <w:rsid w:val="00C448FF"/>
    <w:rsid w:val="00C45E57"/>
    <w:rsid w:val="00C52D23"/>
    <w:rsid w:val="00C52F29"/>
    <w:rsid w:val="00C53BBA"/>
    <w:rsid w:val="00C56752"/>
    <w:rsid w:val="00C56CE6"/>
    <w:rsid w:val="00C5745F"/>
    <w:rsid w:val="00C57C84"/>
    <w:rsid w:val="00C60005"/>
    <w:rsid w:val="00C6194E"/>
    <w:rsid w:val="00C61A98"/>
    <w:rsid w:val="00C63201"/>
    <w:rsid w:val="00C639B6"/>
    <w:rsid w:val="00C64E62"/>
    <w:rsid w:val="00C651D5"/>
    <w:rsid w:val="00C65CCC"/>
    <w:rsid w:val="00C66E36"/>
    <w:rsid w:val="00C743E7"/>
    <w:rsid w:val="00C7618F"/>
    <w:rsid w:val="00C765A9"/>
    <w:rsid w:val="00C81157"/>
    <w:rsid w:val="00C8162D"/>
    <w:rsid w:val="00C82A97"/>
    <w:rsid w:val="00C82C64"/>
    <w:rsid w:val="00C830BB"/>
    <w:rsid w:val="00C83A0B"/>
    <w:rsid w:val="00C842D0"/>
    <w:rsid w:val="00C84ED1"/>
    <w:rsid w:val="00C863CC"/>
    <w:rsid w:val="00C9038F"/>
    <w:rsid w:val="00C92AAB"/>
    <w:rsid w:val="00C94D69"/>
    <w:rsid w:val="00C95573"/>
    <w:rsid w:val="00C95D4C"/>
    <w:rsid w:val="00C9637F"/>
    <w:rsid w:val="00C9690C"/>
    <w:rsid w:val="00C96AB7"/>
    <w:rsid w:val="00C9708A"/>
    <w:rsid w:val="00CA21AB"/>
    <w:rsid w:val="00CA2435"/>
    <w:rsid w:val="00CA252E"/>
    <w:rsid w:val="00CA4068"/>
    <w:rsid w:val="00CA67F4"/>
    <w:rsid w:val="00CA7ADE"/>
    <w:rsid w:val="00CB37F8"/>
    <w:rsid w:val="00CB7DC3"/>
    <w:rsid w:val="00CC5BE1"/>
    <w:rsid w:val="00CC5E97"/>
    <w:rsid w:val="00CC75A2"/>
    <w:rsid w:val="00CC7A18"/>
    <w:rsid w:val="00CD02F2"/>
    <w:rsid w:val="00CD0E2F"/>
    <w:rsid w:val="00CD19C3"/>
    <w:rsid w:val="00CD1D49"/>
    <w:rsid w:val="00CD2F20"/>
    <w:rsid w:val="00CD4263"/>
    <w:rsid w:val="00CD6B20"/>
    <w:rsid w:val="00CD723D"/>
    <w:rsid w:val="00CE1131"/>
    <w:rsid w:val="00CE1339"/>
    <w:rsid w:val="00CE2C27"/>
    <w:rsid w:val="00CE3594"/>
    <w:rsid w:val="00CE5403"/>
    <w:rsid w:val="00CE61CC"/>
    <w:rsid w:val="00CE6E42"/>
    <w:rsid w:val="00CF20B7"/>
    <w:rsid w:val="00CF57CE"/>
    <w:rsid w:val="00CF6692"/>
    <w:rsid w:val="00CF7441"/>
    <w:rsid w:val="00D00700"/>
    <w:rsid w:val="00D00D16"/>
    <w:rsid w:val="00D035C4"/>
    <w:rsid w:val="00D03A34"/>
    <w:rsid w:val="00D03C6C"/>
    <w:rsid w:val="00D04760"/>
    <w:rsid w:val="00D04A95"/>
    <w:rsid w:val="00D053D2"/>
    <w:rsid w:val="00D06288"/>
    <w:rsid w:val="00D068C7"/>
    <w:rsid w:val="00D1020B"/>
    <w:rsid w:val="00D128A4"/>
    <w:rsid w:val="00D1380C"/>
    <w:rsid w:val="00D147C8"/>
    <w:rsid w:val="00D14B38"/>
    <w:rsid w:val="00D15131"/>
    <w:rsid w:val="00D1693E"/>
    <w:rsid w:val="00D16FA2"/>
    <w:rsid w:val="00D20954"/>
    <w:rsid w:val="00D21C39"/>
    <w:rsid w:val="00D21D27"/>
    <w:rsid w:val="00D21FC6"/>
    <w:rsid w:val="00D2243A"/>
    <w:rsid w:val="00D33393"/>
    <w:rsid w:val="00D33D36"/>
    <w:rsid w:val="00D3414D"/>
    <w:rsid w:val="00D34A82"/>
    <w:rsid w:val="00D34D94"/>
    <w:rsid w:val="00D35468"/>
    <w:rsid w:val="00D36A2C"/>
    <w:rsid w:val="00D40972"/>
    <w:rsid w:val="00D409E2"/>
    <w:rsid w:val="00D40CC2"/>
    <w:rsid w:val="00D427D7"/>
    <w:rsid w:val="00D43A81"/>
    <w:rsid w:val="00D44E62"/>
    <w:rsid w:val="00D50227"/>
    <w:rsid w:val="00D51570"/>
    <w:rsid w:val="00D556AD"/>
    <w:rsid w:val="00D566F4"/>
    <w:rsid w:val="00D60381"/>
    <w:rsid w:val="00D616B2"/>
    <w:rsid w:val="00D616DE"/>
    <w:rsid w:val="00D62201"/>
    <w:rsid w:val="00D6473C"/>
    <w:rsid w:val="00D64927"/>
    <w:rsid w:val="00D651D1"/>
    <w:rsid w:val="00D65A2C"/>
    <w:rsid w:val="00D6678F"/>
    <w:rsid w:val="00D67D66"/>
    <w:rsid w:val="00D7054F"/>
    <w:rsid w:val="00D70AB9"/>
    <w:rsid w:val="00D717BB"/>
    <w:rsid w:val="00D7226B"/>
    <w:rsid w:val="00D72707"/>
    <w:rsid w:val="00D72E68"/>
    <w:rsid w:val="00D7378E"/>
    <w:rsid w:val="00D74AF2"/>
    <w:rsid w:val="00D75A9C"/>
    <w:rsid w:val="00D829C8"/>
    <w:rsid w:val="00D9058F"/>
    <w:rsid w:val="00D90871"/>
    <w:rsid w:val="00D9155F"/>
    <w:rsid w:val="00D9403F"/>
    <w:rsid w:val="00D959B4"/>
    <w:rsid w:val="00DA44DE"/>
    <w:rsid w:val="00DA5849"/>
    <w:rsid w:val="00DB5795"/>
    <w:rsid w:val="00DB5880"/>
    <w:rsid w:val="00DB620A"/>
    <w:rsid w:val="00DC2471"/>
    <w:rsid w:val="00DC2FE7"/>
    <w:rsid w:val="00DC3832"/>
    <w:rsid w:val="00DC667F"/>
    <w:rsid w:val="00DC7A51"/>
    <w:rsid w:val="00DD3B1E"/>
    <w:rsid w:val="00DE0A3B"/>
    <w:rsid w:val="00DE19EE"/>
    <w:rsid w:val="00DE29D6"/>
    <w:rsid w:val="00DE2E07"/>
    <w:rsid w:val="00DE57C2"/>
    <w:rsid w:val="00DE5833"/>
    <w:rsid w:val="00DE5B5F"/>
    <w:rsid w:val="00DE5C83"/>
    <w:rsid w:val="00DF1633"/>
    <w:rsid w:val="00DF614E"/>
    <w:rsid w:val="00DF7E2C"/>
    <w:rsid w:val="00E00448"/>
    <w:rsid w:val="00E00696"/>
    <w:rsid w:val="00E00A08"/>
    <w:rsid w:val="00E03651"/>
    <w:rsid w:val="00E03808"/>
    <w:rsid w:val="00E060C2"/>
    <w:rsid w:val="00E06324"/>
    <w:rsid w:val="00E07B81"/>
    <w:rsid w:val="00E07FC0"/>
    <w:rsid w:val="00E10400"/>
    <w:rsid w:val="00E10AFD"/>
    <w:rsid w:val="00E10D80"/>
    <w:rsid w:val="00E120A0"/>
    <w:rsid w:val="00E1223D"/>
    <w:rsid w:val="00E12B11"/>
    <w:rsid w:val="00E12FB0"/>
    <w:rsid w:val="00E14814"/>
    <w:rsid w:val="00E1591B"/>
    <w:rsid w:val="00E15F9C"/>
    <w:rsid w:val="00E16A50"/>
    <w:rsid w:val="00E20436"/>
    <w:rsid w:val="00E21F0C"/>
    <w:rsid w:val="00E2285B"/>
    <w:rsid w:val="00E249D5"/>
    <w:rsid w:val="00E25017"/>
    <w:rsid w:val="00E267D6"/>
    <w:rsid w:val="00E26F73"/>
    <w:rsid w:val="00E2717A"/>
    <w:rsid w:val="00E30549"/>
    <w:rsid w:val="00E30A34"/>
    <w:rsid w:val="00E31F8F"/>
    <w:rsid w:val="00E33C68"/>
    <w:rsid w:val="00E34AE5"/>
    <w:rsid w:val="00E34EEB"/>
    <w:rsid w:val="00E3687C"/>
    <w:rsid w:val="00E375D6"/>
    <w:rsid w:val="00E377C5"/>
    <w:rsid w:val="00E44C2B"/>
    <w:rsid w:val="00E44EB9"/>
    <w:rsid w:val="00E45501"/>
    <w:rsid w:val="00E45BDC"/>
    <w:rsid w:val="00E46358"/>
    <w:rsid w:val="00E471DC"/>
    <w:rsid w:val="00E50EB4"/>
    <w:rsid w:val="00E52BF9"/>
    <w:rsid w:val="00E532FC"/>
    <w:rsid w:val="00E559B4"/>
    <w:rsid w:val="00E55BB0"/>
    <w:rsid w:val="00E609E5"/>
    <w:rsid w:val="00E60F27"/>
    <w:rsid w:val="00E64D93"/>
    <w:rsid w:val="00E65E2A"/>
    <w:rsid w:val="00E65EDB"/>
    <w:rsid w:val="00E66927"/>
    <w:rsid w:val="00E677B8"/>
    <w:rsid w:val="00E67FA1"/>
    <w:rsid w:val="00E70E24"/>
    <w:rsid w:val="00E729C2"/>
    <w:rsid w:val="00E7387D"/>
    <w:rsid w:val="00E73D53"/>
    <w:rsid w:val="00E75111"/>
    <w:rsid w:val="00E77270"/>
    <w:rsid w:val="00E77296"/>
    <w:rsid w:val="00E77C4A"/>
    <w:rsid w:val="00E83EE7"/>
    <w:rsid w:val="00E86127"/>
    <w:rsid w:val="00E87527"/>
    <w:rsid w:val="00E879F4"/>
    <w:rsid w:val="00E87EF7"/>
    <w:rsid w:val="00E902C1"/>
    <w:rsid w:val="00E90DBD"/>
    <w:rsid w:val="00E9101C"/>
    <w:rsid w:val="00E91B5F"/>
    <w:rsid w:val="00E91E31"/>
    <w:rsid w:val="00E93763"/>
    <w:rsid w:val="00E95277"/>
    <w:rsid w:val="00E96C4C"/>
    <w:rsid w:val="00EA2AAE"/>
    <w:rsid w:val="00EA2EC0"/>
    <w:rsid w:val="00EA427A"/>
    <w:rsid w:val="00EA723B"/>
    <w:rsid w:val="00EA7402"/>
    <w:rsid w:val="00EB391E"/>
    <w:rsid w:val="00EB4A8B"/>
    <w:rsid w:val="00EB6350"/>
    <w:rsid w:val="00EB687A"/>
    <w:rsid w:val="00EB7673"/>
    <w:rsid w:val="00EB78B5"/>
    <w:rsid w:val="00EB7C32"/>
    <w:rsid w:val="00EC0BD9"/>
    <w:rsid w:val="00EC2F62"/>
    <w:rsid w:val="00EC62EB"/>
    <w:rsid w:val="00EC6E9F"/>
    <w:rsid w:val="00ED44F0"/>
    <w:rsid w:val="00ED4B33"/>
    <w:rsid w:val="00ED5993"/>
    <w:rsid w:val="00ED7DD6"/>
    <w:rsid w:val="00EE045F"/>
    <w:rsid w:val="00EE060B"/>
    <w:rsid w:val="00EE15A1"/>
    <w:rsid w:val="00EE2114"/>
    <w:rsid w:val="00EE2A7C"/>
    <w:rsid w:val="00EE2C42"/>
    <w:rsid w:val="00EE341B"/>
    <w:rsid w:val="00EE4453"/>
    <w:rsid w:val="00EE5FCE"/>
    <w:rsid w:val="00EE6BBD"/>
    <w:rsid w:val="00EE6E1E"/>
    <w:rsid w:val="00EE705F"/>
    <w:rsid w:val="00EE7221"/>
    <w:rsid w:val="00EF018E"/>
    <w:rsid w:val="00EF1462"/>
    <w:rsid w:val="00EF54FD"/>
    <w:rsid w:val="00F01B37"/>
    <w:rsid w:val="00F07978"/>
    <w:rsid w:val="00F07F0D"/>
    <w:rsid w:val="00F10021"/>
    <w:rsid w:val="00F11B1A"/>
    <w:rsid w:val="00F13112"/>
    <w:rsid w:val="00F15AA2"/>
    <w:rsid w:val="00F16FE6"/>
    <w:rsid w:val="00F2036B"/>
    <w:rsid w:val="00F238BD"/>
    <w:rsid w:val="00F2422E"/>
    <w:rsid w:val="00F24992"/>
    <w:rsid w:val="00F24DB9"/>
    <w:rsid w:val="00F25A6E"/>
    <w:rsid w:val="00F3212F"/>
    <w:rsid w:val="00F32E20"/>
    <w:rsid w:val="00F32F2F"/>
    <w:rsid w:val="00F33F3F"/>
    <w:rsid w:val="00F35BDD"/>
    <w:rsid w:val="00F35EF0"/>
    <w:rsid w:val="00F3781F"/>
    <w:rsid w:val="00F403FD"/>
    <w:rsid w:val="00F41E72"/>
    <w:rsid w:val="00F4298D"/>
    <w:rsid w:val="00F45BDF"/>
    <w:rsid w:val="00F50300"/>
    <w:rsid w:val="00F53FF0"/>
    <w:rsid w:val="00F5414B"/>
    <w:rsid w:val="00F5591F"/>
    <w:rsid w:val="00F56E39"/>
    <w:rsid w:val="00F623E9"/>
    <w:rsid w:val="00F63951"/>
    <w:rsid w:val="00F63C86"/>
    <w:rsid w:val="00F7038F"/>
    <w:rsid w:val="00F7372F"/>
    <w:rsid w:val="00F73D99"/>
    <w:rsid w:val="00F766BE"/>
    <w:rsid w:val="00F77EB9"/>
    <w:rsid w:val="00F80571"/>
    <w:rsid w:val="00F80635"/>
    <w:rsid w:val="00F80B98"/>
    <w:rsid w:val="00F8115F"/>
    <w:rsid w:val="00F815D1"/>
    <w:rsid w:val="00F81B87"/>
    <w:rsid w:val="00F81D9C"/>
    <w:rsid w:val="00F81E7E"/>
    <w:rsid w:val="00F81F0F"/>
    <w:rsid w:val="00F825F4"/>
    <w:rsid w:val="00F84331"/>
    <w:rsid w:val="00F844F6"/>
    <w:rsid w:val="00F84EF8"/>
    <w:rsid w:val="00F856C2"/>
    <w:rsid w:val="00F91168"/>
    <w:rsid w:val="00F92111"/>
    <w:rsid w:val="00F92AA1"/>
    <w:rsid w:val="00F932DE"/>
    <w:rsid w:val="00F963DD"/>
    <w:rsid w:val="00F963E0"/>
    <w:rsid w:val="00F9641A"/>
    <w:rsid w:val="00F97004"/>
    <w:rsid w:val="00FA2045"/>
    <w:rsid w:val="00FA34EC"/>
    <w:rsid w:val="00FA7A66"/>
    <w:rsid w:val="00FA7DAF"/>
    <w:rsid w:val="00FB1132"/>
    <w:rsid w:val="00FB1AA9"/>
    <w:rsid w:val="00FB222A"/>
    <w:rsid w:val="00FB2462"/>
    <w:rsid w:val="00FB4B5A"/>
    <w:rsid w:val="00FB5963"/>
    <w:rsid w:val="00FB5DAA"/>
    <w:rsid w:val="00FC04B9"/>
    <w:rsid w:val="00FC161A"/>
    <w:rsid w:val="00FC1907"/>
    <w:rsid w:val="00FC1FAA"/>
    <w:rsid w:val="00FC23D5"/>
    <w:rsid w:val="00FC4337"/>
    <w:rsid w:val="00FC4C1A"/>
    <w:rsid w:val="00FC628F"/>
    <w:rsid w:val="00FC6468"/>
    <w:rsid w:val="00FC6D49"/>
    <w:rsid w:val="00FD00B8"/>
    <w:rsid w:val="00FD4922"/>
    <w:rsid w:val="00FD6461"/>
    <w:rsid w:val="00FD6AEC"/>
    <w:rsid w:val="00FD7453"/>
    <w:rsid w:val="00FE0281"/>
    <w:rsid w:val="00FE1DE5"/>
    <w:rsid w:val="00FE2013"/>
    <w:rsid w:val="00FE322E"/>
    <w:rsid w:val="00FE53C1"/>
    <w:rsid w:val="00FE5D81"/>
    <w:rsid w:val="00FE61EA"/>
    <w:rsid w:val="00FE6627"/>
    <w:rsid w:val="00FE7083"/>
    <w:rsid w:val="00FF019F"/>
    <w:rsid w:val="00FF1B2A"/>
    <w:rsid w:val="00FF2160"/>
    <w:rsid w:val="00FF30DE"/>
    <w:rsid w:val="00FF3DF8"/>
    <w:rsid w:val="00FF63C1"/>
    <w:rsid w:val="00FF644B"/>
    <w:rsid w:val="00FF7D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66FBA"/>
    <w:pPr>
      <w:jc w:val="center"/>
    </w:pPr>
    <w:rPr>
      <w:noProof/>
    </w:rPr>
  </w:style>
  <w:style w:type="character" w:customStyle="1" w:styleId="EndNoteBibliographyTitleChar">
    <w:name w:val="EndNote Bibliography Title Char"/>
    <w:basedOn w:val="DefaultParagraphFont"/>
    <w:link w:val="EndNoteBibliographyTitle"/>
    <w:rsid w:val="00A66FBA"/>
    <w:rPr>
      <w:rFonts w:ascii="Calibri" w:hAnsi="Calibri" w:cs="Calibri"/>
      <w:noProof/>
      <w:color w:val="000000"/>
      <w:sz w:val="24"/>
      <w:szCs w:val="24"/>
    </w:rPr>
  </w:style>
  <w:style w:type="paragraph" w:customStyle="1" w:styleId="EndNoteBibliography">
    <w:name w:val="EndNote Bibliography"/>
    <w:basedOn w:val="Normal"/>
    <w:link w:val="EndNoteBibliographyChar"/>
    <w:rsid w:val="00A66FBA"/>
    <w:rPr>
      <w:noProof/>
    </w:rPr>
  </w:style>
  <w:style w:type="character" w:customStyle="1" w:styleId="EndNoteBibliographyChar">
    <w:name w:val="EndNote Bibliography Char"/>
    <w:basedOn w:val="DefaultParagraphFont"/>
    <w:link w:val="EndNoteBibliography"/>
    <w:rsid w:val="00A66FBA"/>
    <w:rPr>
      <w:rFonts w:ascii="Calibri" w:hAnsi="Calibri" w:cs="Calibri"/>
      <w:noProof/>
      <w:color w:val="000000"/>
      <w:sz w:val="24"/>
      <w:szCs w:val="24"/>
    </w:rPr>
  </w:style>
  <w:style w:type="paragraph" w:styleId="BodyTextIndent">
    <w:name w:val="Body Text Indent"/>
    <w:basedOn w:val="Normal"/>
    <w:link w:val="BodyTextIndentChar"/>
    <w:uiPriority w:val="99"/>
    <w:unhideWhenUsed/>
    <w:rsid w:val="00863F7B"/>
    <w:pPr>
      <w:spacing w:after="120"/>
      <w:ind w:left="283"/>
    </w:pPr>
  </w:style>
  <w:style w:type="character" w:customStyle="1" w:styleId="BodyTextIndentChar">
    <w:name w:val="Body Text Indent Char"/>
    <w:basedOn w:val="DefaultParagraphFont"/>
    <w:link w:val="BodyTextIndent"/>
    <w:uiPriority w:val="99"/>
    <w:rsid w:val="00863F7B"/>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9F36D9"/>
    <w:rPr>
      <w:color w:val="808080"/>
      <w:shd w:val="clear" w:color="auto" w:fill="E6E6E6"/>
    </w:rPr>
  </w:style>
  <w:style w:type="character" w:styleId="UnresolvedMention">
    <w:name w:val="Unresolved Mention"/>
    <w:basedOn w:val="DefaultParagraphFont"/>
    <w:uiPriority w:val="99"/>
    <w:semiHidden/>
    <w:unhideWhenUsed/>
    <w:rsid w:val="004F08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343687">
      <w:bodyDiv w:val="1"/>
      <w:marLeft w:val="0"/>
      <w:marRight w:val="0"/>
      <w:marTop w:val="0"/>
      <w:marBottom w:val="0"/>
      <w:divBdr>
        <w:top w:val="none" w:sz="0" w:space="0" w:color="auto"/>
        <w:left w:val="none" w:sz="0" w:space="0" w:color="auto"/>
        <w:bottom w:val="none" w:sz="0" w:space="0" w:color="auto"/>
        <w:right w:val="none" w:sz="0" w:space="0" w:color="auto"/>
      </w:divBdr>
    </w:div>
    <w:div w:id="138231437">
      <w:bodyDiv w:val="1"/>
      <w:marLeft w:val="0"/>
      <w:marRight w:val="0"/>
      <w:marTop w:val="0"/>
      <w:marBottom w:val="0"/>
      <w:divBdr>
        <w:top w:val="none" w:sz="0" w:space="0" w:color="auto"/>
        <w:left w:val="none" w:sz="0" w:space="0" w:color="auto"/>
        <w:bottom w:val="none" w:sz="0" w:space="0" w:color="auto"/>
        <w:right w:val="none" w:sz="0" w:space="0" w:color="auto"/>
      </w:divBdr>
    </w:div>
    <w:div w:id="241331204">
      <w:bodyDiv w:val="1"/>
      <w:marLeft w:val="0"/>
      <w:marRight w:val="0"/>
      <w:marTop w:val="0"/>
      <w:marBottom w:val="0"/>
      <w:divBdr>
        <w:top w:val="none" w:sz="0" w:space="0" w:color="auto"/>
        <w:left w:val="none" w:sz="0" w:space="0" w:color="auto"/>
        <w:bottom w:val="none" w:sz="0" w:space="0" w:color="auto"/>
        <w:right w:val="none" w:sz="0" w:space="0" w:color="auto"/>
      </w:divBdr>
    </w:div>
    <w:div w:id="31503973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5763832">
      <w:bodyDiv w:val="1"/>
      <w:marLeft w:val="0"/>
      <w:marRight w:val="0"/>
      <w:marTop w:val="0"/>
      <w:marBottom w:val="0"/>
      <w:divBdr>
        <w:top w:val="none" w:sz="0" w:space="0" w:color="auto"/>
        <w:left w:val="none" w:sz="0" w:space="0" w:color="auto"/>
        <w:bottom w:val="none" w:sz="0" w:space="0" w:color="auto"/>
        <w:right w:val="none" w:sz="0" w:space="0" w:color="auto"/>
      </w:divBdr>
    </w:div>
    <w:div w:id="602957356">
      <w:bodyDiv w:val="1"/>
      <w:marLeft w:val="0"/>
      <w:marRight w:val="0"/>
      <w:marTop w:val="0"/>
      <w:marBottom w:val="0"/>
      <w:divBdr>
        <w:top w:val="none" w:sz="0" w:space="0" w:color="auto"/>
        <w:left w:val="none" w:sz="0" w:space="0" w:color="auto"/>
        <w:bottom w:val="none" w:sz="0" w:space="0" w:color="auto"/>
        <w:right w:val="none" w:sz="0" w:space="0" w:color="auto"/>
      </w:divBdr>
    </w:div>
    <w:div w:id="609818673">
      <w:bodyDiv w:val="1"/>
      <w:marLeft w:val="0"/>
      <w:marRight w:val="0"/>
      <w:marTop w:val="0"/>
      <w:marBottom w:val="0"/>
      <w:divBdr>
        <w:top w:val="none" w:sz="0" w:space="0" w:color="auto"/>
        <w:left w:val="none" w:sz="0" w:space="0" w:color="auto"/>
        <w:bottom w:val="none" w:sz="0" w:space="0" w:color="auto"/>
        <w:right w:val="none" w:sz="0" w:space="0" w:color="auto"/>
      </w:divBdr>
    </w:div>
    <w:div w:id="6629726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999829">
      <w:bodyDiv w:val="1"/>
      <w:marLeft w:val="0"/>
      <w:marRight w:val="0"/>
      <w:marTop w:val="0"/>
      <w:marBottom w:val="0"/>
      <w:divBdr>
        <w:top w:val="none" w:sz="0" w:space="0" w:color="auto"/>
        <w:left w:val="none" w:sz="0" w:space="0" w:color="auto"/>
        <w:bottom w:val="none" w:sz="0" w:space="0" w:color="auto"/>
        <w:right w:val="none" w:sz="0" w:space="0" w:color="auto"/>
      </w:divBdr>
    </w:div>
    <w:div w:id="999237957">
      <w:bodyDiv w:val="1"/>
      <w:marLeft w:val="0"/>
      <w:marRight w:val="0"/>
      <w:marTop w:val="0"/>
      <w:marBottom w:val="0"/>
      <w:divBdr>
        <w:top w:val="none" w:sz="0" w:space="0" w:color="auto"/>
        <w:left w:val="none" w:sz="0" w:space="0" w:color="auto"/>
        <w:bottom w:val="none" w:sz="0" w:space="0" w:color="auto"/>
        <w:right w:val="none" w:sz="0" w:space="0" w:color="auto"/>
      </w:divBdr>
      <w:divsChild>
        <w:div w:id="31150074">
          <w:marLeft w:val="0"/>
          <w:marRight w:val="0"/>
          <w:marTop w:val="0"/>
          <w:marBottom w:val="0"/>
          <w:divBdr>
            <w:top w:val="none" w:sz="0" w:space="0" w:color="auto"/>
            <w:left w:val="none" w:sz="0" w:space="0" w:color="auto"/>
            <w:bottom w:val="none" w:sz="0" w:space="0" w:color="auto"/>
            <w:right w:val="none" w:sz="0" w:space="0" w:color="auto"/>
          </w:divBdr>
          <w:divsChild>
            <w:div w:id="31568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877407">
      <w:bodyDiv w:val="1"/>
      <w:marLeft w:val="0"/>
      <w:marRight w:val="0"/>
      <w:marTop w:val="0"/>
      <w:marBottom w:val="0"/>
      <w:divBdr>
        <w:top w:val="none" w:sz="0" w:space="0" w:color="auto"/>
        <w:left w:val="none" w:sz="0" w:space="0" w:color="auto"/>
        <w:bottom w:val="none" w:sz="0" w:space="0" w:color="auto"/>
        <w:right w:val="none" w:sz="0" w:space="0" w:color="auto"/>
      </w:divBdr>
      <w:divsChild>
        <w:div w:id="520708150">
          <w:marLeft w:val="0"/>
          <w:marRight w:val="0"/>
          <w:marTop w:val="0"/>
          <w:marBottom w:val="0"/>
          <w:divBdr>
            <w:top w:val="none" w:sz="0" w:space="0" w:color="auto"/>
            <w:left w:val="none" w:sz="0" w:space="0" w:color="auto"/>
            <w:bottom w:val="none" w:sz="0" w:space="0" w:color="auto"/>
            <w:right w:val="none" w:sz="0" w:space="0" w:color="auto"/>
          </w:divBdr>
          <w:divsChild>
            <w:div w:id="96220695">
              <w:marLeft w:val="0"/>
              <w:marRight w:val="0"/>
              <w:marTop w:val="0"/>
              <w:marBottom w:val="0"/>
              <w:divBdr>
                <w:top w:val="none" w:sz="0" w:space="0" w:color="auto"/>
                <w:left w:val="none" w:sz="0" w:space="0" w:color="auto"/>
                <w:bottom w:val="none" w:sz="0" w:space="0" w:color="auto"/>
                <w:right w:val="none" w:sz="0" w:space="0" w:color="auto"/>
              </w:divBdr>
              <w:divsChild>
                <w:div w:id="36283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715590">
          <w:marLeft w:val="0"/>
          <w:marRight w:val="0"/>
          <w:marTop w:val="0"/>
          <w:marBottom w:val="0"/>
          <w:divBdr>
            <w:top w:val="none" w:sz="0" w:space="0" w:color="auto"/>
            <w:left w:val="none" w:sz="0" w:space="0" w:color="auto"/>
            <w:bottom w:val="none" w:sz="0" w:space="0" w:color="auto"/>
            <w:right w:val="none" w:sz="0" w:space="0" w:color="auto"/>
          </w:divBdr>
          <w:divsChild>
            <w:div w:id="1331368130">
              <w:marLeft w:val="0"/>
              <w:marRight w:val="0"/>
              <w:marTop w:val="0"/>
              <w:marBottom w:val="0"/>
              <w:divBdr>
                <w:top w:val="none" w:sz="0" w:space="0" w:color="auto"/>
                <w:left w:val="none" w:sz="0" w:space="0" w:color="auto"/>
                <w:bottom w:val="none" w:sz="0" w:space="0" w:color="auto"/>
                <w:right w:val="none" w:sz="0" w:space="0" w:color="auto"/>
              </w:divBdr>
              <w:divsChild>
                <w:div w:id="79602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023402">
      <w:bodyDiv w:val="1"/>
      <w:marLeft w:val="0"/>
      <w:marRight w:val="0"/>
      <w:marTop w:val="0"/>
      <w:marBottom w:val="0"/>
      <w:divBdr>
        <w:top w:val="none" w:sz="0" w:space="0" w:color="auto"/>
        <w:left w:val="none" w:sz="0" w:space="0" w:color="auto"/>
        <w:bottom w:val="none" w:sz="0" w:space="0" w:color="auto"/>
        <w:right w:val="none" w:sz="0" w:space="0" w:color="auto"/>
      </w:divBdr>
      <w:divsChild>
        <w:div w:id="16082904">
          <w:marLeft w:val="0"/>
          <w:marRight w:val="0"/>
          <w:marTop w:val="0"/>
          <w:marBottom w:val="0"/>
          <w:divBdr>
            <w:top w:val="none" w:sz="0" w:space="0" w:color="auto"/>
            <w:left w:val="none" w:sz="0" w:space="0" w:color="auto"/>
            <w:bottom w:val="none" w:sz="0" w:space="0" w:color="auto"/>
            <w:right w:val="none" w:sz="0" w:space="0" w:color="auto"/>
          </w:divBdr>
        </w:div>
        <w:div w:id="290521847">
          <w:marLeft w:val="0"/>
          <w:marRight w:val="0"/>
          <w:marTop w:val="0"/>
          <w:marBottom w:val="0"/>
          <w:divBdr>
            <w:top w:val="none" w:sz="0" w:space="0" w:color="auto"/>
            <w:left w:val="none" w:sz="0" w:space="0" w:color="auto"/>
            <w:bottom w:val="none" w:sz="0" w:space="0" w:color="auto"/>
            <w:right w:val="none" w:sz="0" w:space="0" w:color="auto"/>
          </w:divBdr>
        </w:div>
        <w:div w:id="333193061">
          <w:marLeft w:val="0"/>
          <w:marRight w:val="0"/>
          <w:marTop w:val="0"/>
          <w:marBottom w:val="0"/>
          <w:divBdr>
            <w:top w:val="none" w:sz="0" w:space="0" w:color="auto"/>
            <w:left w:val="none" w:sz="0" w:space="0" w:color="auto"/>
            <w:bottom w:val="none" w:sz="0" w:space="0" w:color="auto"/>
            <w:right w:val="none" w:sz="0" w:space="0" w:color="auto"/>
          </w:divBdr>
        </w:div>
        <w:div w:id="371540480">
          <w:marLeft w:val="0"/>
          <w:marRight w:val="0"/>
          <w:marTop w:val="0"/>
          <w:marBottom w:val="0"/>
          <w:divBdr>
            <w:top w:val="none" w:sz="0" w:space="0" w:color="auto"/>
            <w:left w:val="none" w:sz="0" w:space="0" w:color="auto"/>
            <w:bottom w:val="none" w:sz="0" w:space="0" w:color="auto"/>
            <w:right w:val="none" w:sz="0" w:space="0" w:color="auto"/>
          </w:divBdr>
        </w:div>
        <w:div w:id="896235719">
          <w:marLeft w:val="0"/>
          <w:marRight w:val="0"/>
          <w:marTop w:val="0"/>
          <w:marBottom w:val="0"/>
          <w:divBdr>
            <w:top w:val="none" w:sz="0" w:space="0" w:color="auto"/>
            <w:left w:val="none" w:sz="0" w:space="0" w:color="auto"/>
            <w:bottom w:val="none" w:sz="0" w:space="0" w:color="auto"/>
            <w:right w:val="none" w:sz="0" w:space="0" w:color="auto"/>
          </w:divBdr>
        </w:div>
        <w:div w:id="995650309">
          <w:marLeft w:val="0"/>
          <w:marRight w:val="0"/>
          <w:marTop w:val="0"/>
          <w:marBottom w:val="0"/>
          <w:divBdr>
            <w:top w:val="none" w:sz="0" w:space="0" w:color="auto"/>
            <w:left w:val="none" w:sz="0" w:space="0" w:color="auto"/>
            <w:bottom w:val="none" w:sz="0" w:space="0" w:color="auto"/>
            <w:right w:val="none" w:sz="0" w:space="0" w:color="auto"/>
          </w:divBdr>
        </w:div>
        <w:div w:id="1897351235">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603984">
      <w:bodyDiv w:val="1"/>
      <w:marLeft w:val="0"/>
      <w:marRight w:val="0"/>
      <w:marTop w:val="0"/>
      <w:marBottom w:val="0"/>
      <w:divBdr>
        <w:top w:val="none" w:sz="0" w:space="0" w:color="auto"/>
        <w:left w:val="none" w:sz="0" w:space="0" w:color="auto"/>
        <w:bottom w:val="none" w:sz="0" w:space="0" w:color="auto"/>
        <w:right w:val="none" w:sz="0" w:space="0" w:color="auto"/>
      </w:divBdr>
    </w:div>
    <w:div w:id="1236237804">
      <w:bodyDiv w:val="1"/>
      <w:marLeft w:val="0"/>
      <w:marRight w:val="0"/>
      <w:marTop w:val="0"/>
      <w:marBottom w:val="0"/>
      <w:divBdr>
        <w:top w:val="none" w:sz="0" w:space="0" w:color="auto"/>
        <w:left w:val="none" w:sz="0" w:space="0" w:color="auto"/>
        <w:bottom w:val="none" w:sz="0" w:space="0" w:color="auto"/>
        <w:right w:val="none" w:sz="0" w:space="0" w:color="auto"/>
      </w:divBdr>
      <w:divsChild>
        <w:div w:id="1322387468">
          <w:marLeft w:val="0"/>
          <w:marRight w:val="0"/>
          <w:marTop w:val="0"/>
          <w:marBottom w:val="0"/>
          <w:divBdr>
            <w:top w:val="none" w:sz="0" w:space="0" w:color="auto"/>
            <w:left w:val="none" w:sz="0" w:space="0" w:color="auto"/>
            <w:bottom w:val="none" w:sz="0" w:space="0" w:color="auto"/>
            <w:right w:val="none" w:sz="0" w:space="0" w:color="auto"/>
          </w:divBdr>
          <w:divsChild>
            <w:div w:id="155662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532834">
      <w:bodyDiv w:val="1"/>
      <w:marLeft w:val="0"/>
      <w:marRight w:val="0"/>
      <w:marTop w:val="0"/>
      <w:marBottom w:val="0"/>
      <w:divBdr>
        <w:top w:val="none" w:sz="0" w:space="0" w:color="auto"/>
        <w:left w:val="none" w:sz="0" w:space="0" w:color="auto"/>
        <w:bottom w:val="none" w:sz="0" w:space="0" w:color="auto"/>
        <w:right w:val="none" w:sz="0" w:space="0" w:color="auto"/>
      </w:divBdr>
    </w:div>
    <w:div w:id="1333338900">
      <w:bodyDiv w:val="1"/>
      <w:marLeft w:val="0"/>
      <w:marRight w:val="0"/>
      <w:marTop w:val="0"/>
      <w:marBottom w:val="0"/>
      <w:divBdr>
        <w:top w:val="none" w:sz="0" w:space="0" w:color="auto"/>
        <w:left w:val="none" w:sz="0" w:space="0" w:color="auto"/>
        <w:bottom w:val="none" w:sz="0" w:space="0" w:color="auto"/>
        <w:right w:val="none" w:sz="0" w:space="0" w:color="auto"/>
      </w:divBdr>
    </w:div>
    <w:div w:id="1361929520">
      <w:bodyDiv w:val="1"/>
      <w:marLeft w:val="0"/>
      <w:marRight w:val="0"/>
      <w:marTop w:val="0"/>
      <w:marBottom w:val="0"/>
      <w:divBdr>
        <w:top w:val="none" w:sz="0" w:space="0" w:color="auto"/>
        <w:left w:val="none" w:sz="0" w:space="0" w:color="auto"/>
        <w:bottom w:val="none" w:sz="0" w:space="0" w:color="auto"/>
        <w:right w:val="none" w:sz="0" w:space="0" w:color="auto"/>
      </w:divBdr>
    </w:div>
    <w:div w:id="1429888553">
      <w:bodyDiv w:val="1"/>
      <w:marLeft w:val="0"/>
      <w:marRight w:val="0"/>
      <w:marTop w:val="0"/>
      <w:marBottom w:val="0"/>
      <w:divBdr>
        <w:top w:val="none" w:sz="0" w:space="0" w:color="auto"/>
        <w:left w:val="none" w:sz="0" w:space="0" w:color="auto"/>
        <w:bottom w:val="none" w:sz="0" w:space="0" w:color="auto"/>
        <w:right w:val="none" w:sz="0" w:space="0" w:color="auto"/>
      </w:divBdr>
    </w:div>
    <w:div w:id="1614827371">
      <w:bodyDiv w:val="1"/>
      <w:marLeft w:val="0"/>
      <w:marRight w:val="0"/>
      <w:marTop w:val="0"/>
      <w:marBottom w:val="0"/>
      <w:divBdr>
        <w:top w:val="none" w:sz="0" w:space="0" w:color="auto"/>
        <w:left w:val="none" w:sz="0" w:space="0" w:color="auto"/>
        <w:bottom w:val="none" w:sz="0" w:space="0" w:color="auto"/>
        <w:right w:val="none" w:sz="0" w:space="0" w:color="auto"/>
      </w:divBdr>
    </w:div>
    <w:div w:id="1742947116">
      <w:bodyDiv w:val="1"/>
      <w:marLeft w:val="0"/>
      <w:marRight w:val="0"/>
      <w:marTop w:val="0"/>
      <w:marBottom w:val="0"/>
      <w:divBdr>
        <w:top w:val="none" w:sz="0" w:space="0" w:color="auto"/>
        <w:left w:val="none" w:sz="0" w:space="0" w:color="auto"/>
        <w:bottom w:val="none" w:sz="0" w:space="0" w:color="auto"/>
        <w:right w:val="none" w:sz="0" w:space="0" w:color="auto"/>
      </w:divBdr>
    </w:div>
    <w:div w:id="1749419281">
      <w:bodyDiv w:val="1"/>
      <w:marLeft w:val="0"/>
      <w:marRight w:val="0"/>
      <w:marTop w:val="0"/>
      <w:marBottom w:val="0"/>
      <w:divBdr>
        <w:top w:val="none" w:sz="0" w:space="0" w:color="auto"/>
        <w:left w:val="none" w:sz="0" w:space="0" w:color="auto"/>
        <w:bottom w:val="none" w:sz="0" w:space="0" w:color="auto"/>
        <w:right w:val="none" w:sz="0" w:space="0" w:color="auto"/>
      </w:divBdr>
    </w:div>
    <w:div w:id="1783307149">
      <w:bodyDiv w:val="1"/>
      <w:marLeft w:val="0"/>
      <w:marRight w:val="0"/>
      <w:marTop w:val="0"/>
      <w:marBottom w:val="0"/>
      <w:divBdr>
        <w:top w:val="none" w:sz="0" w:space="0" w:color="auto"/>
        <w:left w:val="none" w:sz="0" w:space="0" w:color="auto"/>
        <w:bottom w:val="none" w:sz="0" w:space="0" w:color="auto"/>
        <w:right w:val="none" w:sz="0" w:space="0" w:color="auto"/>
      </w:divBdr>
    </w:div>
    <w:div w:id="179216153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441329">
      <w:bodyDiv w:val="1"/>
      <w:marLeft w:val="0"/>
      <w:marRight w:val="0"/>
      <w:marTop w:val="0"/>
      <w:marBottom w:val="0"/>
      <w:divBdr>
        <w:top w:val="none" w:sz="0" w:space="0" w:color="auto"/>
        <w:left w:val="none" w:sz="0" w:space="0" w:color="auto"/>
        <w:bottom w:val="none" w:sz="0" w:space="0" w:color="auto"/>
        <w:right w:val="none" w:sz="0" w:space="0" w:color="auto"/>
      </w:divBdr>
      <w:divsChild>
        <w:div w:id="1654675261">
          <w:marLeft w:val="0"/>
          <w:marRight w:val="0"/>
          <w:marTop w:val="0"/>
          <w:marBottom w:val="0"/>
          <w:divBdr>
            <w:top w:val="none" w:sz="0" w:space="0" w:color="auto"/>
            <w:left w:val="none" w:sz="0" w:space="0" w:color="auto"/>
            <w:bottom w:val="none" w:sz="0" w:space="0" w:color="auto"/>
            <w:right w:val="none" w:sz="0" w:space="0" w:color="auto"/>
          </w:divBdr>
          <w:divsChild>
            <w:div w:id="87735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4908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746948">
      <w:bodyDiv w:val="1"/>
      <w:marLeft w:val="0"/>
      <w:marRight w:val="0"/>
      <w:marTop w:val="0"/>
      <w:marBottom w:val="0"/>
      <w:divBdr>
        <w:top w:val="none" w:sz="0" w:space="0" w:color="auto"/>
        <w:left w:val="none" w:sz="0" w:space="0" w:color="auto"/>
        <w:bottom w:val="none" w:sz="0" w:space="0" w:color="auto"/>
        <w:right w:val="none" w:sz="0" w:space="0" w:color="auto"/>
      </w:divBdr>
    </w:div>
    <w:div w:id="201749044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wini.nagaraj@helsinki.fi"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predect.eu" TargetMode="External"/><Relationship Id="rId4" Type="http://schemas.openxmlformats.org/officeDocument/2006/relationships/settings" Target="settings.xml"/><Relationship Id="rId9" Type="http://schemas.openxmlformats.org/officeDocument/2006/relationships/hyperlink" Target="mailto:annabrita.schoonenberg@helsinki.fi"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360A0-B36F-423A-8E7E-B44402A5D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306</Words>
  <Characters>5304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2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18-07-23T19:22:00Z</dcterms:created>
  <dcterms:modified xsi:type="dcterms:W3CDTF">2018-07-2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